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582246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16B1002F" w14:textId="36C921A5" w:rsidR="00BB2EF7" w:rsidRPr="005B0F00" w:rsidRDefault="007B3538" w:rsidP="00A629E0">
      <w:pPr>
        <w:ind w:firstLineChars="0" w:firstLine="0"/>
        <w:jc w:val="center"/>
        <w:rPr>
          <w:b/>
          <w:bCs/>
          <w:sz w:val="48"/>
          <w:szCs w:val="48"/>
        </w:rPr>
      </w:pPr>
      <w:r w:rsidRPr="005B0F00">
        <w:rPr>
          <w:rFonts w:hint="eastAsia"/>
          <w:b/>
          <w:bCs/>
          <w:sz w:val="48"/>
          <w:szCs w:val="48"/>
        </w:rPr>
        <w:t>產業數位創新平台發展制定歷程之研究：以</w:t>
      </w:r>
      <w:r w:rsidR="00AB4C6F" w:rsidRPr="005B0F00">
        <w:rPr>
          <w:rFonts w:hint="eastAsia"/>
          <w:b/>
          <w:bCs/>
          <w:sz w:val="48"/>
          <w:szCs w:val="48"/>
        </w:rPr>
        <w:t>雙元</w:t>
      </w:r>
      <w:proofErr w:type="gramStart"/>
      <w:r w:rsidRPr="005B0F00">
        <w:rPr>
          <w:rFonts w:hint="eastAsia"/>
          <w:b/>
          <w:bCs/>
          <w:sz w:val="48"/>
          <w:szCs w:val="48"/>
        </w:rPr>
        <w:t>可供性實現</w:t>
      </w:r>
      <w:proofErr w:type="gramEnd"/>
      <w:r w:rsidRPr="005B0F00">
        <w:rPr>
          <w:rFonts w:hint="eastAsia"/>
          <w:b/>
          <w:bCs/>
          <w:sz w:val="48"/>
          <w:szCs w:val="48"/>
        </w:rPr>
        <w:t>為觀點</w:t>
      </w:r>
    </w:p>
    <w:p w14:paraId="2B8F2451" w14:textId="072F4F13" w:rsidR="00EA3D2A" w:rsidRDefault="00EA3D2A" w:rsidP="00645769">
      <w:pPr>
        <w:spacing w:line="360" w:lineRule="auto"/>
        <w:ind w:firstLineChars="0" w:firstLine="0"/>
        <w:jc w:val="center"/>
        <w:rPr>
          <w:b/>
          <w:bCs/>
          <w:sz w:val="36"/>
          <w:szCs w:val="36"/>
        </w:rPr>
      </w:pPr>
      <w:r w:rsidRPr="00645769">
        <w:rPr>
          <w:b/>
          <w:bCs/>
          <w:sz w:val="36"/>
          <w:szCs w:val="36"/>
        </w:rPr>
        <w:t>Understanding the Evolution of Industrial Digital Innovation Platforms: A Case Study Based on Affordance Theory and Organizational Ambidexterity</w:t>
      </w:r>
    </w:p>
    <w:p w14:paraId="4B58EA01" w14:textId="77777777" w:rsidR="006D7B19" w:rsidRDefault="006D7B19" w:rsidP="00645769">
      <w:pPr>
        <w:spacing w:line="360" w:lineRule="auto"/>
        <w:ind w:firstLineChars="0" w:firstLine="0"/>
        <w:jc w:val="center"/>
        <w:rPr>
          <w:b/>
          <w:bCs/>
          <w:sz w:val="36"/>
          <w:szCs w:val="36"/>
        </w:rPr>
      </w:pPr>
    </w:p>
    <w:p w14:paraId="7F4C3668" w14:textId="77777777" w:rsidR="00AD7354" w:rsidRPr="00645769" w:rsidRDefault="00AD7354" w:rsidP="00645769">
      <w:pPr>
        <w:spacing w:line="360" w:lineRule="auto"/>
        <w:ind w:firstLineChars="0" w:firstLine="0"/>
        <w:jc w:val="center"/>
        <w:rPr>
          <w:b/>
          <w:bCs/>
          <w:sz w:val="36"/>
          <w:szCs w:val="36"/>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11527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D15B0D">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D15B0D">
      <w:pPr>
        <w:pStyle w:val="151"/>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A23A40">
        <w:rPr>
          <w:rFonts w:hint="eastAsia"/>
          <w:color w:val="auto"/>
        </w:rPr>
        <w:t>元性</w:t>
      </w:r>
      <w:r w:rsidR="0070465A" w:rsidRPr="00A23A40">
        <w:rPr>
          <w:color w:val="auto"/>
        </w:rPr>
        <w:t>、智慧紡織</w:t>
      </w:r>
    </w:p>
    <w:p w14:paraId="7BA6ECB1" w14:textId="7CDFDC78" w:rsidR="00542AA6" w:rsidRDefault="00FD4931" w:rsidP="0006680C">
      <w:pPr>
        <w:pStyle w:val="1"/>
      </w:pPr>
      <w:r>
        <w:rPr>
          <w:bCs/>
        </w:rPr>
        <w:br w:type="page"/>
      </w:r>
      <w:bookmarkStart w:id="2" w:name="_Toc201152731"/>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152732"/>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6A02D88" w14:textId="095AFCB0" w:rsidR="00B9384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152730" w:history="1">
            <w:r w:rsidR="00B9384B" w:rsidRPr="006F75F9">
              <w:rPr>
                <w:rStyle w:val="af2"/>
                <w:rFonts w:hint="eastAsia"/>
                <w:noProof/>
              </w:rPr>
              <w:t>摘要</w:t>
            </w:r>
            <w:r w:rsidR="00B9384B">
              <w:rPr>
                <w:noProof/>
                <w:webHidden/>
              </w:rPr>
              <w:tab/>
            </w:r>
            <w:r w:rsidR="00B9384B">
              <w:rPr>
                <w:noProof/>
                <w:webHidden/>
              </w:rPr>
              <w:fldChar w:fldCharType="begin"/>
            </w:r>
            <w:r w:rsidR="00B9384B">
              <w:rPr>
                <w:noProof/>
                <w:webHidden/>
              </w:rPr>
              <w:instrText xml:space="preserve"> PAGEREF _Toc201152730 \h </w:instrText>
            </w:r>
            <w:r w:rsidR="00B9384B">
              <w:rPr>
                <w:noProof/>
                <w:webHidden/>
              </w:rPr>
            </w:r>
            <w:r w:rsidR="00B9384B">
              <w:rPr>
                <w:noProof/>
                <w:webHidden/>
              </w:rPr>
              <w:fldChar w:fldCharType="separate"/>
            </w:r>
            <w:r w:rsidR="00292731">
              <w:rPr>
                <w:noProof/>
                <w:webHidden/>
              </w:rPr>
              <w:t>2</w:t>
            </w:r>
            <w:r w:rsidR="00B9384B">
              <w:rPr>
                <w:noProof/>
                <w:webHidden/>
              </w:rPr>
              <w:fldChar w:fldCharType="end"/>
            </w:r>
          </w:hyperlink>
        </w:p>
        <w:p w14:paraId="49FF6BB5" w14:textId="2DA2AEF4" w:rsidR="00B9384B" w:rsidRDefault="00B9384B">
          <w:pPr>
            <w:pStyle w:val="11"/>
            <w:tabs>
              <w:tab w:val="right" w:leader="dot" w:pos="8296"/>
            </w:tabs>
            <w:ind w:firstLine="480"/>
            <w:rPr>
              <w:rFonts w:asciiTheme="minorHAnsi" w:eastAsiaTheme="minorEastAsia" w:hAnsiTheme="minorHAnsi"/>
              <w:noProof/>
            </w:rPr>
          </w:pPr>
          <w:hyperlink w:anchor="_Toc201152731" w:history="1">
            <w:r w:rsidRPr="006F75F9">
              <w:rPr>
                <w:rStyle w:val="af2"/>
                <w:noProof/>
              </w:rPr>
              <w:t>Abstract</w:t>
            </w:r>
            <w:r>
              <w:rPr>
                <w:noProof/>
                <w:webHidden/>
              </w:rPr>
              <w:tab/>
            </w:r>
            <w:r>
              <w:rPr>
                <w:noProof/>
                <w:webHidden/>
              </w:rPr>
              <w:fldChar w:fldCharType="begin"/>
            </w:r>
            <w:r>
              <w:rPr>
                <w:noProof/>
                <w:webHidden/>
              </w:rPr>
              <w:instrText xml:space="preserve"> PAGEREF _Toc201152731 \h </w:instrText>
            </w:r>
            <w:r>
              <w:rPr>
                <w:noProof/>
                <w:webHidden/>
              </w:rPr>
            </w:r>
            <w:r>
              <w:rPr>
                <w:noProof/>
                <w:webHidden/>
              </w:rPr>
              <w:fldChar w:fldCharType="separate"/>
            </w:r>
            <w:r w:rsidR="00292731">
              <w:rPr>
                <w:noProof/>
                <w:webHidden/>
              </w:rPr>
              <w:t>3</w:t>
            </w:r>
            <w:r>
              <w:rPr>
                <w:noProof/>
                <w:webHidden/>
              </w:rPr>
              <w:fldChar w:fldCharType="end"/>
            </w:r>
          </w:hyperlink>
        </w:p>
        <w:p w14:paraId="66D3EC86" w14:textId="131BC317" w:rsidR="00B9384B" w:rsidRDefault="00B9384B">
          <w:pPr>
            <w:pStyle w:val="11"/>
            <w:tabs>
              <w:tab w:val="right" w:leader="dot" w:pos="8296"/>
            </w:tabs>
            <w:ind w:firstLine="480"/>
            <w:rPr>
              <w:rFonts w:asciiTheme="minorHAnsi" w:eastAsiaTheme="minorEastAsia" w:hAnsiTheme="minorHAnsi"/>
              <w:noProof/>
            </w:rPr>
          </w:pPr>
          <w:hyperlink w:anchor="_Toc201152732" w:history="1">
            <w:r w:rsidRPr="006F75F9">
              <w:rPr>
                <w:rStyle w:val="af2"/>
                <w:rFonts w:hint="eastAsia"/>
                <w:noProof/>
              </w:rPr>
              <w:t>致謝</w:t>
            </w:r>
            <w:r>
              <w:rPr>
                <w:noProof/>
                <w:webHidden/>
              </w:rPr>
              <w:tab/>
            </w:r>
            <w:r>
              <w:rPr>
                <w:noProof/>
                <w:webHidden/>
              </w:rPr>
              <w:fldChar w:fldCharType="begin"/>
            </w:r>
            <w:r>
              <w:rPr>
                <w:noProof/>
                <w:webHidden/>
              </w:rPr>
              <w:instrText xml:space="preserve"> PAGEREF _Toc201152732 \h </w:instrText>
            </w:r>
            <w:r>
              <w:rPr>
                <w:noProof/>
                <w:webHidden/>
              </w:rPr>
            </w:r>
            <w:r>
              <w:rPr>
                <w:noProof/>
                <w:webHidden/>
              </w:rPr>
              <w:fldChar w:fldCharType="separate"/>
            </w:r>
            <w:r w:rsidR="00292731">
              <w:rPr>
                <w:noProof/>
                <w:webHidden/>
              </w:rPr>
              <w:t>4</w:t>
            </w:r>
            <w:r>
              <w:rPr>
                <w:noProof/>
                <w:webHidden/>
              </w:rPr>
              <w:fldChar w:fldCharType="end"/>
            </w:r>
          </w:hyperlink>
        </w:p>
        <w:p w14:paraId="6B25AE7D" w14:textId="54E34B2D" w:rsidR="00B9384B" w:rsidRDefault="00B9384B">
          <w:pPr>
            <w:pStyle w:val="11"/>
            <w:tabs>
              <w:tab w:val="right" w:leader="dot" w:pos="8296"/>
            </w:tabs>
            <w:ind w:firstLine="480"/>
            <w:rPr>
              <w:rFonts w:asciiTheme="minorHAnsi" w:eastAsiaTheme="minorEastAsia" w:hAnsiTheme="minorHAnsi"/>
              <w:noProof/>
            </w:rPr>
          </w:pPr>
          <w:hyperlink w:anchor="_Toc201152733" w:history="1">
            <w:r w:rsidRPr="006F75F9">
              <w:rPr>
                <w:rStyle w:val="af2"/>
                <w:rFonts w:hint="eastAsia"/>
                <w:noProof/>
              </w:rPr>
              <w:t>第一章、緒論</w:t>
            </w:r>
            <w:r>
              <w:rPr>
                <w:noProof/>
                <w:webHidden/>
              </w:rPr>
              <w:tab/>
            </w:r>
            <w:r>
              <w:rPr>
                <w:noProof/>
                <w:webHidden/>
              </w:rPr>
              <w:fldChar w:fldCharType="begin"/>
            </w:r>
            <w:r>
              <w:rPr>
                <w:noProof/>
                <w:webHidden/>
              </w:rPr>
              <w:instrText xml:space="preserve"> PAGEREF _Toc201152733 \h </w:instrText>
            </w:r>
            <w:r>
              <w:rPr>
                <w:noProof/>
                <w:webHidden/>
              </w:rPr>
            </w:r>
            <w:r>
              <w:rPr>
                <w:noProof/>
                <w:webHidden/>
              </w:rPr>
              <w:fldChar w:fldCharType="separate"/>
            </w:r>
            <w:r w:rsidR="00292731">
              <w:rPr>
                <w:noProof/>
                <w:webHidden/>
              </w:rPr>
              <w:t>11</w:t>
            </w:r>
            <w:r>
              <w:rPr>
                <w:noProof/>
                <w:webHidden/>
              </w:rPr>
              <w:fldChar w:fldCharType="end"/>
            </w:r>
          </w:hyperlink>
        </w:p>
        <w:p w14:paraId="1FA3DB23" w14:textId="4496F299" w:rsidR="00B9384B" w:rsidRDefault="00B9384B">
          <w:pPr>
            <w:pStyle w:val="21"/>
            <w:tabs>
              <w:tab w:val="right" w:leader="dot" w:pos="8296"/>
            </w:tabs>
            <w:ind w:firstLine="480"/>
            <w:rPr>
              <w:rFonts w:asciiTheme="minorHAnsi" w:eastAsiaTheme="minorEastAsia" w:hAnsiTheme="minorHAnsi"/>
              <w:noProof/>
            </w:rPr>
          </w:pPr>
          <w:hyperlink w:anchor="_Toc201152734" w:history="1">
            <w:r w:rsidRPr="006F75F9">
              <w:rPr>
                <w:rStyle w:val="af2"/>
                <w:noProof/>
              </w:rPr>
              <w:t xml:space="preserve">1.1 </w:t>
            </w:r>
            <w:r w:rsidRPr="006F75F9">
              <w:rPr>
                <w:rStyle w:val="af2"/>
                <w:rFonts w:hint="eastAsia"/>
                <w:noProof/>
              </w:rPr>
              <w:t>研究背景與動機</w:t>
            </w:r>
            <w:r>
              <w:rPr>
                <w:noProof/>
                <w:webHidden/>
              </w:rPr>
              <w:tab/>
            </w:r>
            <w:r>
              <w:rPr>
                <w:noProof/>
                <w:webHidden/>
              </w:rPr>
              <w:fldChar w:fldCharType="begin"/>
            </w:r>
            <w:r>
              <w:rPr>
                <w:noProof/>
                <w:webHidden/>
              </w:rPr>
              <w:instrText xml:space="preserve"> PAGEREF _Toc201152734 \h </w:instrText>
            </w:r>
            <w:r>
              <w:rPr>
                <w:noProof/>
                <w:webHidden/>
              </w:rPr>
            </w:r>
            <w:r>
              <w:rPr>
                <w:noProof/>
                <w:webHidden/>
              </w:rPr>
              <w:fldChar w:fldCharType="separate"/>
            </w:r>
            <w:r w:rsidR="00292731">
              <w:rPr>
                <w:noProof/>
                <w:webHidden/>
              </w:rPr>
              <w:t>11</w:t>
            </w:r>
            <w:r>
              <w:rPr>
                <w:noProof/>
                <w:webHidden/>
              </w:rPr>
              <w:fldChar w:fldCharType="end"/>
            </w:r>
          </w:hyperlink>
        </w:p>
        <w:p w14:paraId="6C1A8C94" w14:textId="2249D196" w:rsidR="00B9384B" w:rsidRDefault="00B9384B">
          <w:pPr>
            <w:pStyle w:val="21"/>
            <w:tabs>
              <w:tab w:val="right" w:leader="dot" w:pos="8296"/>
            </w:tabs>
            <w:ind w:firstLine="480"/>
            <w:rPr>
              <w:rFonts w:asciiTheme="minorHAnsi" w:eastAsiaTheme="minorEastAsia" w:hAnsiTheme="minorHAnsi"/>
              <w:noProof/>
            </w:rPr>
          </w:pPr>
          <w:hyperlink w:anchor="_Toc201152735" w:history="1">
            <w:r w:rsidRPr="006F75F9">
              <w:rPr>
                <w:rStyle w:val="af2"/>
                <w:noProof/>
              </w:rPr>
              <w:t xml:space="preserve">1.2 </w:t>
            </w:r>
            <w:r w:rsidRPr="006F75F9">
              <w:rPr>
                <w:rStyle w:val="af2"/>
                <w:rFonts w:hint="eastAsia"/>
                <w:noProof/>
              </w:rPr>
              <w:t>研究問題與目的</w:t>
            </w:r>
            <w:r>
              <w:rPr>
                <w:noProof/>
                <w:webHidden/>
              </w:rPr>
              <w:tab/>
            </w:r>
            <w:r>
              <w:rPr>
                <w:noProof/>
                <w:webHidden/>
              </w:rPr>
              <w:fldChar w:fldCharType="begin"/>
            </w:r>
            <w:r>
              <w:rPr>
                <w:noProof/>
                <w:webHidden/>
              </w:rPr>
              <w:instrText xml:space="preserve"> PAGEREF _Toc201152735 \h </w:instrText>
            </w:r>
            <w:r>
              <w:rPr>
                <w:noProof/>
                <w:webHidden/>
              </w:rPr>
            </w:r>
            <w:r>
              <w:rPr>
                <w:noProof/>
                <w:webHidden/>
              </w:rPr>
              <w:fldChar w:fldCharType="separate"/>
            </w:r>
            <w:r w:rsidR="00292731">
              <w:rPr>
                <w:noProof/>
                <w:webHidden/>
              </w:rPr>
              <w:t>14</w:t>
            </w:r>
            <w:r>
              <w:rPr>
                <w:noProof/>
                <w:webHidden/>
              </w:rPr>
              <w:fldChar w:fldCharType="end"/>
            </w:r>
          </w:hyperlink>
        </w:p>
        <w:p w14:paraId="518FF2D0" w14:textId="0C958EFD" w:rsidR="00B9384B" w:rsidRDefault="00B9384B">
          <w:pPr>
            <w:pStyle w:val="21"/>
            <w:tabs>
              <w:tab w:val="right" w:leader="dot" w:pos="8296"/>
            </w:tabs>
            <w:ind w:firstLine="480"/>
            <w:rPr>
              <w:rFonts w:asciiTheme="minorHAnsi" w:eastAsiaTheme="minorEastAsia" w:hAnsiTheme="minorHAnsi"/>
              <w:noProof/>
            </w:rPr>
          </w:pPr>
          <w:hyperlink w:anchor="_Toc201152736" w:history="1">
            <w:r w:rsidRPr="006F75F9">
              <w:rPr>
                <w:rStyle w:val="af2"/>
                <w:noProof/>
              </w:rPr>
              <w:t xml:space="preserve">1.3 </w:t>
            </w:r>
            <w:r w:rsidRPr="006F75F9">
              <w:rPr>
                <w:rStyle w:val="af2"/>
                <w:rFonts w:hint="eastAsia"/>
                <w:noProof/>
              </w:rPr>
              <w:t>研究範圍與流程</w:t>
            </w:r>
            <w:r>
              <w:rPr>
                <w:noProof/>
                <w:webHidden/>
              </w:rPr>
              <w:tab/>
            </w:r>
            <w:r>
              <w:rPr>
                <w:noProof/>
                <w:webHidden/>
              </w:rPr>
              <w:fldChar w:fldCharType="begin"/>
            </w:r>
            <w:r>
              <w:rPr>
                <w:noProof/>
                <w:webHidden/>
              </w:rPr>
              <w:instrText xml:space="preserve"> PAGEREF _Toc201152736 \h </w:instrText>
            </w:r>
            <w:r>
              <w:rPr>
                <w:noProof/>
                <w:webHidden/>
              </w:rPr>
            </w:r>
            <w:r>
              <w:rPr>
                <w:noProof/>
                <w:webHidden/>
              </w:rPr>
              <w:fldChar w:fldCharType="separate"/>
            </w:r>
            <w:r w:rsidR="00292731">
              <w:rPr>
                <w:noProof/>
                <w:webHidden/>
              </w:rPr>
              <w:t>15</w:t>
            </w:r>
            <w:r>
              <w:rPr>
                <w:noProof/>
                <w:webHidden/>
              </w:rPr>
              <w:fldChar w:fldCharType="end"/>
            </w:r>
          </w:hyperlink>
        </w:p>
        <w:p w14:paraId="1A6308E1" w14:textId="3F7C12B4" w:rsidR="00B9384B" w:rsidRDefault="00B9384B">
          <w:pPr>
            <w:pStyle w:val="21"/>
            <w:tabs>
              <w:tab w:val="right" w:leader="dot" w:pos="8296"/>
            </w:tabs>
            <w:ind w:firstLine="480"/>
            <w:rPr>
              <w:rFonts w:asciiTheme="minorHAnsi" w:eastAsiaTheme="minorEastAsia" w:hAnsiTheme="minorHAnsi"/>
              <w:noProof/>
            </w:rPr>
          </w:pPr>
          <w:hyperlink w:anchor="_Toc201152737" w:history="1">
            <w:r w:rsidRPr="006F75F9">
              <w:rPr>
                <w:rStyle w:val="af2"/>
                <w:noProof/>
              </w:rPr>
              <w:t xml:space="preserve">1.4 </w:t>
            </w:r>
            <w:r w:rsidRPr="006F75F9">
              <w:rPr>
                <w:rStyle w:val="af2"/>
                <w:rFonts w:hint="eastAsia"/>
                <w:noProof/>
              </w:rPr>
              <w:t>論文架構</w:t>
            </w:r>
            <w:r>
              <w:rPr>
                <w:noProof/>
                <w:webHidden/>
              </w:rPr>
              <w:tab/>
            </w:r>
            <w:r>
              <w:rPr>
                <w:noProof/>
                <w:webHidden/>
              </w:rPr>
              <w:fldChar w:fldCharType="begin"/>
            </w:r>
            <w:r>
              <w:rPr>
                <w:noProof/>
                <w:webHidden/>
              </w:rPr>
              <w:instrText xml:space="preserve"> PAGEREF _Toc201152737 \h </w:instrText>
            </w:r>
            <w:r>
              <w:rPr>
                <w:noProof/>
                <w:webHidden/>
              </w:rPr>
            </w:r>
            <w:r>
              <w:rPr>
                <w:noProof/>
                <w:webHidden/>
              </w:rPr>
              <w:fldChar w:fldCharType="separate"/>
            </w:r>
            <w:r w:rsidR="00292731">
              <w:rPr>
                <w:noProof/>
                <w:webHidden/>
              </w:rPr>
              <w:t>18</w:t>
            </w:r>
            <w:r>
              <w:rPr>
                <w:noProof/>
                <w:webHidden/>
              </w:rPr>
              <w:fldChar w:fldCharType="end"/>
            </w:r>
          </w:hyperlink>
        </w:p>
        <w:p w14:paraId="6458681E" w14:textId="40574055" w:rsidR="00B9384B" w:rsidRDefault="00B9384B">
          <w:pPr>
            <w:pStyle w:val="11"/>
            <w:tabs>
              <w:tab w:val="right" w:leader="dot" w:pos="8296"/>
            </w:tabs>
            <w:ind w:firstLine="480"/>
            <w:rPr>
              <w:rFonts w:asciiTheme="minorHAnsi" w:eastAsiaTheme="minorEastAsia" w:hAnsiTheme="minorHAnsi"/>
              <w:noProof/>
            </w:rPr>
          </w:pPr>
          <w:hyperlink w:anchor="_Toc201152738" w:history="1">
            <w:r w:rsidRPr="006F75F9">
              <w:rPr>
                <w:rStyle w:val="af2"/>
                <w:rFonts w:hint="eastAsia"/>
                <w:noProof/>
              </w:rPr>
              <w:t>第二章、文獻探討</w:t>
            </w:r>
            <w:r>
              <w:rPr>
                <w:noProof/>
                <w:webHidden/>
              </w:rPr>
              <w:tab/>
            </w:r>
            <w:r>
              <w:rPr>
                <w:noProof/>
                <w:webHidden/>
              </w:rPr>
              <w:fldChar w:fldCharType="begin"/>
            </w:r>
            <w:r>
              <w:rPr>
                <w:noProof/>
                <w:webHidden/>
              </w:rPr>
              <w:instrText xml:space="preserve"> PAGEREF _Toc201152738 \h </w:instrText>
            </w:r>
            <w:r>
              <w:rPr>
                <w:noProof/>
                <w:webHidden/>
              </w:rPr>
            </w:r>
            <w:r>
              <w:rPr>
                <w:noProof/>
                <w:webHidden/>
              </w:rPr>
              <w:fldChar w:fldCharType="separate"/>
            </w:r>
            <w:r w:rsidR="00292731">
              <w:rPr>
                <w:noProof/>
                <w:webHidden/>
              </w:rPr>
              <w:t>19</w:t>
            </w:r>
            <w:r>
              <w:rPr>
                <w:noProof/>
                <w:webHidden/>
              </w:rPr>
              <w:fldChar w:fldCharType="end"/>
            </w:r>
          </w:hyperlink>
        </w:p>
        <w:p w14:paraId="2E9F3292" w14:textId="6D59AF72" w:rsidR="00B9384B" w:rsidRDefault="00B9384B">
          <w:pPr>
            <w:pStyle w:val="21"/>
            <w:tabs>
              <w:tab w:val="right" w:leader="dot" w:pos="8296"/>
            </w:tabs>
            <w:ind w:firstLine="480"/>
            <w:rPr>
              <w:rFonts w:asciiTheme="minorHAnsi" w:eastAsiaTheme="minorEastAsia" w:hAnsiTheme="minorHAnsi"/>
              <w:noProof/>
            </w:rPr>
          </w:pPr>
          <w:hyperlink w:anchor="_Toc201152739" w:history="1">
            <w:r w:rsidRPr="006F75F9">
              <w:rPr>
                <w:rStyle w:val="af2"/>
                <w:noProof/>
              </w:rPr>
              <w:t xml:space="preserve">2.1 </w:t>
            </w:r>
            <w:r w:rsidRPr="006F75F9">
              <w:rPr>
                <w:rStyle w:val="af2"/>
                <w:rFonts w:hint="eastAsia"/>
                <w:noProof/>
              </w:rPr>
              <w:t>數位創新（</w:t>
            </w:r>
            <w:r w:rsidRPr="006F75F9">
              <w:rPr>
                <w:rStyle w:val="af2"/>
                <w:noProof/>
              </w:rPr>
              <w:t>Digital Innov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39 \h </w:instrText>
            </w:r>
            <w:r>
              <w:rPr>
                <w:noProof/>
                <w:webHidden/>
              </w:rPr>
            </w:r>
            <w:r>
              <w:rPr>
                <w:noProof/>
                <w:webHidden/>
              </w:rPr>
              <w:fldChar w:fldCharType="separate"/>
            </w:r>
            <w:r w:rsidR="00292731">
              <w:rPr>
                <w:noProof/>
                <w:webHidden/>
              </w:rPr>
              <w:t>19</w:t>
            </w:r>
            <w:r>
              <w:rPr>
                <w:noProof/>
                <w:webHidden/>
              </w:rPr>
              <w:fldChar w:fldCharType="end"/>
            </w:r>
          </w:hyperlink>
        </w:p>
        <w:p w14:paraId="2C63E58E" w14:textId="0D4698BD" w:rsidR="00B9384B" w:rsidRDefault="00B9384B">
          <w:pPr>
            <w:pStyle w:val="31"/>
            <w:tabs>
              <w:tab w:val="right" w:leader="dot" w:pos="8296"/>
            </w:tabs>
            <w:ind w:firstLine="480"/>
            <w:rPr>
              <w:rFonts w:asciiTheme="minorHAnsi" w:eastAsiaTheme="minorEastAsia" w:hAnsiTheme="minorHAnsi"/>
              <w:noProof/>
            </w:rPr>
          </w:pPr>
          <w:hyperlink w:anchor="_Toc201152740" w:history="1">
            <w:r w:rsidRPr="006F75F9">
              <w:rPr>
                <w:rStyle w:val="af2"/>
                <w:noProof/>
              </w:rPr>
              <w:t xml:space="preserve">2.1.1 </w:t>
            </w:r>
            <w:r w:rsidRPr="006F75F9">
              <w:rPr>
                <w:rStyle w:val="af2"/>
                <w:rFonts w:hint="eastAsia"/>
                <w:noProof/>
              </w:rPr>
              <w:t>數位創新起源與基本定義</w:t>
            </w:r>
            <w:r>
              <w:rPr>
                <w:noProof/>
                <w:webHidden/>
              </w:rPr>
              <w:tab/>
            </w:r>
            <w:r>
              <w:rPr>
                <w:noProof/>
                <w:webHidden/>
              </w:rPr>
              <w:fldChar w:fldCharType="begin"/>
            </w:r>
            <w:r>
              <w:rPr>
                <w:noProof/>
                <w:webHidden/>
              </w:rPr>
              <w:instrText xml:space="preserve"> PAGEREF _Toc201152740 \h </w:instrText>
            </w:r>
            <w:r>
              <w:rPr>
                <w:noProof/>
                <w:webHidden/>
              </w:rPr>
            </w:r>
            <w:r>
              <w:rPr>
                <w:noProof/>
                <w:webHidden/>
              </w:rPr>
              <w:fldChar w:fldCharType="separate"/>
            </w:r>
            <w:r w:rsidR="00292731">
              <w:rPr>
                <w:noProof/>
                <w:webHidden/>
              </w:rPr>
              <w:t>19</w:t>
            </w:r>
            <w:r>
              <w:rPr>
                <w:noProof/>
                <w:webHidden/>
              </w:rPr>
              <w:fldChar w:fldCharType="end"/>
            </w:r>
          </w:hyperlink>
        </w:p>
        <w:p w14:paraId="0F6A3C40" w14:textId="013DC501" w:rsidR="00B9384B" w:rsidRDefault="00B9384B">
          <w:pPr>
            <w:pStyle w:val="31"/>
            <w:tabs>
              <w:tab w:val="right" w:leader="dot" w:pos="8296"/>
            </w:tabs>
            <w:ind w:firstLine="480"/>
            <w:rPr>
              <w:rFonts w:asciiTheme="minorHAnsi" w:eastAsiaTheme="minorEastAsia" w:hAnsiTheme="minorHAnsi"/>
              <w:noProof/>
            </w:rPr>
          </w:pPr>
          <w:hyperlink w:anchor="_Toc201152741" w:history="1">
            <w:r w:rsidRPr="006F75F9">
              <w:rPr>
                <w:rStyle w:val="af2"/>
                <w:noProof/>
              </w:rPr>
              <w:t xml:space="preserve">2.1.2 </w:t>
            </w:r>
            <w:r w:rsidRPr="006F75F9">
              <w:rPr>
                <w:rStyle w:val="af2"/>
                <w:rFonts w:hint="eastAsia"/>
                <w:noProof/>
              </w:rPr>
              <w:t>數位創新與組織之關係</w:t>
            </w:r>
            <w:r>
              <w:rPr>
                <w:noProof/>
                <w:webHidden/>
              </w:rPr>
              <w:tab/>
            </w:r>
            <w:r>
              <w:rPr>
                <w:noProof/>
                <w:webHidden/>
              </w:rPr>
              <w:fldChar w:fldCharType="begin"/>
            </w:r>
            <w:r>
              <w:rPr>
                <w:noProof/>
                <w:webHidden/>
              </w:rPr>
              <w:instrText xml:space="preserve"> PAGEREF _Toc201152741 \h </w:instrText>
            </w:r>
            <w:r>
              <w:rPr>
                <w:noProof/>
                <w:webHidden/>
              </w:rPr>
            </w:r>
            <w:r>
              <w:rPr>
                <w:noProof/>
                <w:webHidden/>
              </w:rPr>
              <w:fldChar w:fldCharType="separate"/>
            </w:r>
            <w:r w:rsidR="00292731">
              <w:rPr>
                <w:noProof/>
                <w:webHidden/>
              </w:rPr>
              <w:t>24</w:t>
            </w:r>
            <w:r>
              <w:rPr>
                <w:noProof/>
                <w:webHidden/>
              </w:rPr>
              <w:fldChar w:fldCharType="end"/>
            </w:r>
          </w:hyperlink>
        </w:p>
        <w:p w14:paraId="7996178C" w14:textId="66B9635F" w:rsidR="00B9384B" w:rsidRDefault="00B9384B">
          <w:pPr>
            <w:pStyle w:val="21"/>
            <w:tabs>
              <w:tab w:val="right" w:leader="dot" w:pos="8296"/>
            </w:tabs>
            <w:ind w:firstLine="480"/>
            <w:rPr>
              <w:rFonts w:asciiTheme="minorHAnsi" w:eastAsiaTheme="minorEastAsia" w:hAnsiTheme="minorHAnsi"/>
              <w:noProof/>
            </w:rPr>
          </w:pPr>
          <w:hyperlink w:anchor="_Toc201152742" w:history="1">
            <w:r w:rsidRPr="006F75F9">
              <w:rPr>
                <w:rStyle w:val="af2"/>
                <w:noProof/>
              </w:rPr>
              <w:t xml:space="preserve">2.2 </w:t>
            </w:r>
            <w:r w:rsidRPr="006F75F9">
              <w:rPr>
                <w:rStyle w:val="af2"/>
                <w:rFonts w:hint="eastAsia"/>
                <w:noProof/>
              </w:rPr>
              <w:t>制定（</w:t>
            </w:r>
            <w:r w:rsidRPr="006F75F9">
              <w:rPr>
                <w:rStyle w:val="af2"/>
                <w:noProof/>
              </w:rPr>
              <w:t>Enactment</w:t>
            </w:r>
            <w:r w:rsidRPr="006F75F9">
              <w:rPr>
                <w:rStyle w:val="af2"/>
                <w:rFonts w:hint="eastAsia"/>
                <w:noProof/>
              </w:rPr>
              <w:t>）</w:t>
            </w:r>
            <w:r>
              <w:rPr>
                <w:noProof/>
                <w:webHidden/>
              </w:rPr>
              <w:tab/>
            </w:r>
            <w:r>
              <w:rPr>
                <w:noProof/>
                <w:webHidden/>
              </w:rPr>
              <w:fldChar w:fldCharType="begin"/>
            </w:r>
            <w:r>
              <w:rPr>
                <w:noProof/>
                <w:webHidden/>
              </w:rPr>
              <w:instrText xml:space="preserve"> PAGEREF _Toc201152742 \h </w:instrText>
            </w:r>
            <w:r>
              <w:rPr>
                <w:noProof/>
                <w:webHidden/>
              </w:rPr>
            </w:r>
            <w:r>
              <w:rPr>
                <w:noProof/>
                <w:webHidden/>
              </w:rPr>
              <w:fldChar w:fldCharType="separate"/>
            </w:r>
            <w:r w:rsidR="00292731">
              <w:rPr>
                <w:noProof/>
                <w:webHidden/>
              </w:rPr>
              <w:t>26</w:t>
            </w:r>
            <w:r>
              <w:rPr>
                <w:noProof/>
                <w:webHidden/>
              </w:rPr>
              <w:fldChar w:fldCharType="end"/>
            </w:r>
          </w:hyperlink>
        </w:p>
        <w:p w14:paraId="0E124DD3" w14:textId="5D9B7331" w:rsidR="00B9384B" w:rsidRDefault="00B9384B">
          <w:pPr>
            <w:pStyle w:val="31"/>
            <w:tabs>
              <w:tab w:val="right" w:leader="dot" w:pos="8296"/>
            </w:tabs>
            <w:ind w:firstLine="480"/>
            <w:rPr>
              <w:rFonts w:asciiTheme="minorHAnsi" w:eastAsiaTheme="minorEastAsia" w:hAnsiTheme="minorHAnsi"/>
              <w:noProof/>
            </w:rPr>
          </w:pPr>
          <w:hyperlink w:anchor="_Toc201152743" w:history="1">
            <w:r w:rsidRPr="006F75F9">
              <w:rPr>
                <w:rStyle w:val="af2"/>
                <w:noProof/>
              </w:rPr>
              <w:t xml:space="preserve">2.2.1 </w:t>
            </w:r>
            <w:r w:rsidRPr="006F75F9">
              <w:rPr>
                <w:rStyle w:val="af2"/>
                <w:rFonts w:hint="eastAsia"/>
                <w:noProof/>
              </w:rPr>
              <w:t>制定起源與基本定義</w:t>
            </w:r>
            <w:r>
              <w:rPr>
                <w:noProof/>
                <w:webHidden/>
              </w:rPr>
              <w:tab/>
            </w:r>
            <w:r>
              <w:rPr>
                <w:noProof/>
                <w:webHidden/>
              </w:rPr>
              <w:fldChar w:fldCharType="begin"/>
            </w:r>
            <w:r>
              <w:rPr>
                <w:noProof/>
                <w:webHidden/>
              </w:rPr>
              <w:instrText xml:space="preserve"> PAGEREF _Toc201152743 \h </w:instrText>
            </w:r>
            <w:r>
              <w:rPr>
                <w:noProof/>
                <w:webHidden/>
              </w:rPr>
            </w:r>
            <w:r>
              <w:rPr>
                <w:noProof/>
                <w:webHidden/>
              </w:rPr>
              <w:fldChar w:fldCharType="separate"/>
            </w:r>
            <w:r w:rsidR="00292731">
              <w:rPr>
                <w:noProof/>
                <w:webHidden/>
              </w:rPr>
              <w:t>26</w:t>
            </w:r>
            <w:r>
              <w:rPr>
                <w:noProof/>
                <w:webHidden/>
              </w:rPr>
              <w:fldChar w:fldCharType="end"/>
            </w:r>
          </w:hyperlink>
        </w:p>
        <w:p w14:paraId="6F4043C8" w14:textId="020E6DBC" w:rsidR="00B9384B" w:rsidRDefault="00B9384B">
          <w:pPr>
            <w:pStyle w:val="31"/>
            <w:tabs>
              <w:tab w:val="right" w:leader="dot" w:pos="8296"/>
            </w:tabs>
            <w:ind w:firstLine="480"/>
            <w:rPr>
              <w:rFonts w:asciiTheme="minorHAnsi" w:eastAsiaTheme="minorEastAsia" w:hAnsiTheme="minorHAnsi"/>
              <w:noProof/>
            </w:rPr>
          </w:pPr>
          <w:hyperlink w:anchor="_Toc201152744" w:history="1">
            <w:r w:rsidRPr="006F75F9">
              <w:rPr>
                <w:rStyle w:val="af2"/>
                <w:noProof/>
              </w:rPr>
              <w:t xml:space="preserve">2.1.2 </w:t>
            </w:r>
            <w:r w:rsidRPr="006F75F9">
              <w:rPr>
                <w:rStyle w:val="af2"/>
                <w:rFonts w:hint="eastAsia"/>
                <w:noProof/>
              </w:rPr>
              <w:t>制定動態循環過程與應用</w:t>
            </w:r>
            <w:r>
              <w:rPr>
                <w:noProof/>
                <w:webHidden/>
              </w:rPr>
              <w:tab/>
            </w:r>
            <w:r>
              <w:rPr>
                <w:noProof/>
                <w:webHidden/>
              </w:rPr>
              <w:fldChar w:fldCharType="begin"/>
            </w:r>
            <w:r>
              <w:rPr>
                <w:noProof/>
                <w:webHidden/>
              </w:rPr>
              <w:instrText xml:space="preserve"> PAGEREF _Toc201152744 \h </w:instrText>
            </w:r>
            <w:r>
              <w:rPr>
                <w:noProof/>
                <w:webHidden/>
              </w:rPr>
            </w:r>
            <w:r>
              <w:rPr>
                <w:noProof/>
                <w:webHidden/>
              </w:rPr>
              <w:fldChar w:fldCharType="separate"/>
            </w:r>
            <w:r w:rsidR="00292731">
              <w:rPr>
                <w:noProof/>
                <w:webHidden/>
              </w:rPr>
              <w:t>28</w:t>
            </w:r>
            <w:r>
              <w:rPr>
                <w:noProof/>
                <w:webHidden/>
              </w:rPr>
              <w:fldChar w:fldCharType="end"/>
            </w:r>
          </w:hyperlink>
        </w:p>
        <w:p w14:paraId="0F754F56" w14:textId="2179CF24" w:rsidR="00B9384B" w:rsidRDefault="00B9384B">
          <w:pPr>
            <w:pStyle w:val="21"/>
            <w:tabs>
              <w:tab w:val="right" w:leader="dot" w:pos="8296"/>
            </w:tabs>
            <w:ind w:firstLine="480"/>
            <w:rPr>
              <w:rFonts w:asciiTheme="minorHAnsi" w:eastAsiaTheme="minorEastAsia" w:hAnsiTheme="minorHAnsi"/>
              <w:noProof/>
            </w:rPr>
          </w:pPr>
          <w:hyperlink w:anchor="_Toc201152745" w:history="1">
            <w:r w:rsidRPr="006F75F9">
              <w:rPr>
                <w:rStyle w:val="af2"/>
                <w:noProof/>
              </w:rPr>
              <w:t xml:space="preserve">2.3 </w:t>
            </w:r>
            <w:r w:rsidRPr="006F75F9">
              <w:rPr>
                <w:rStyle w:val="af2"/>
                <w:rFonts w:hint="eastAsia"/>
                <w:noProof/>
              </w:rPr>
              <w:t>可供性（</w:t>
            </w:r>
            <w:r w:rsidRPr="006F75F9">
              <w:rPr>
                <w:rStyle w:val="af2"/>
                <w:noProof/>
              </w:rPr>
              <w:t>Affordance</w:t>
            </w:r>
            <w:r w:rsidRPr="006F75F9">
              <w:rPr>
                <w:rStyle w:val="af2"/>
                <w:rFonts w:hint="eastAsia"/>
                <w:noProof/>
              </w:rPr>
              <w:t>）</w:t>
            </w:r>
            <w:r>
              <w:rPr>
                <w:noProof/>
                <w:webHidden/>
              </w:rPr>
              <w:tab/>
            </w:r>
            <w:r>
              <w:rPr>
                <w:noProof/>
                <w:webHidden/>
              </w:rPr>
              <w:fldChar w:fldCharType="begin"/>
            </w:r>
            <w:r>
              <w:rPr>
                <w:noProof/>
                <w:webHidden/>
              </w:rPr>
              <w:instrText xml:space="preserve"> PAGEREF _Toc201152745 \h </w:instrText>
            </w:r>
            <w:r>
              <w:rPr>
                <w:noProof/>
                <w:webHidden/>
              </w:rPr>
            </w:r>
            <w:r>
              <w:rPr>
                <w:noProof/>
                <w:webHidden/>
              </w:rPr>
              <w:fldChar w:fldCharType="separate"/>
            </w:r>
            <w:r w:rsidR="00292731">
              <w:rPr>
                <w:noProof/>
                <w:webHidden/>
              </w:rPr>
              <w:t>31</w:t>
            </w:r>
            <w:r>
              <w:rPr>
                <w:noProof/>
                <w:webHidden/>
              </w:rPr>
              <w:fldChar w:fldCharType="end"/>
            </w:r>
          </w:hyperlink>
        </w:p>
        <w:p w14:paraId="22715D80" w14:textId="48FD49C6" w:rsidR="00B9384B" w:rsidRDefault="00B9384B">
          <w:pPr>
            <w:pStyle w:val="31"/>
            <w:tabs>
              <w:tab w:val="right" w:leader="dot" w:pos="8296"/>
            </w:tabs>
            <w:ind w:firstLine="480"/>
            <w:rPr>
              <w:rFonts w:asciiTheme="minorHAnsi" w:eastAsiaTheme="minorEastAsia" w:hAnsiTheme="minorHAnsi"/>
              <w:noProof/>
            </w:rPr>
          </w:pPr>
          <w:hyperlink w:anchor="_Toc201152746" w:history="1">
            <w:r w:rsidRPr="006F75F9">
              <w:rPr>
                <w:rStyle w:val="af2"/>
                <w:noProof/>
              </w:rPr>
              <w:t xml:space="preserve">2.3.1 </w:t>
            </w:r>
            <w:r w:rsidRPr="006F75F9">
              <w:rPr>
                <w:rStyle w:val="af2"/>
                <w:rFonts w:hint="eastAsia"/>
                <w:noProof/>
              </w:rPr>
              <w:t>可供性起源與基本定義</w:t>
            </w:r>
            <w:r>
              <w:rPr>
                <w:noProof/>
                <w:webHidden/>
              </w:rPr>
              <w:tab/>
            </w:r>
            <w:r>
              <w:rPr>
                <w:noProof/>
                <w:webHidden/>
              </w:rPr>
              <w:fldChar w:fldCharType="begin"/>
            </w:r>
            <w:r>
              <w:rPr>
                <w:noProof/>
                <w:webHidden/>
              </w:rPr>
              <w:instrText xml:space="preserve"> PAGEREF _Toc201152746 \h </w:instrText>
            </w:r>
            <w:r>
              <w:rPr>
                <w:noProof/>
                <w:webHidden/>
              </w:rPr>
            </w:r>
            <w:r>
              <w:rPr>
                <w:noProof/>
                <w:webHidden/>
              </w:rPr>
              <w:fldChar w:fldCharType="separate"/>
            </w:r>
            <w:r w:rsidR="00292731">
              <w:rPr>
                <w:noProof/>
                <w:webHidden/>
              </w:rPr>
              <w:t>31</w:t>
            </w:r>
            <w:r>
              <w:rPr>
                <w:noProof/>
                <w:webHidden/>
              </w:rPr>
              <w:fldChar w:fldCharType="end"/>
            </w:r>
          </w:hyperlink>
        </w:p>
        <w:p w14:paraId="721CC75F" w14:textId="0DDEBC16" w:rsidR="00B9384B" w:rsidRDefault="00B9384B">
          <w:pPr>
            <w:pStyle w:val="31"/>
            <w:tabs>
              <w:tab w:val="right" w:leader="dot" w:pos="8296"/>
            </w:tabs>
            <w:ind w:firstLine="480"/>
            <w:rPr>
              <w:rFonts w:asciiTheme="minorHAnsi" w:eastAsiaTheme="minorEastAsia" w:hAnsiTheme="minorHAnsi"/>
              <w:noProof/>
            </w:rPr>
          </w:pPr>
          <w:hyperlink w:anchor="_Toc201152747" w:history="1">
            <w:r w:rsidRPr="006F75F9">
              <w:rPr>
                <w:rStyle w:val="af2"/>
                <w:noProof/>
              </w:rPr>
              <w:t xml:space="preserve">2.3.2 </w:t>
            </w:r>
            <w:r w:rsidRPr="006F75F9">
              <w:rPr>
                <w:rStyle w:val="af2"/>
                <w:rFonts w:hint="eastAsia"/>
                <w:noProof/>
              </w:rPr>
              <w:t>可供性實現（</w:t>
            </w:r>
            <w:r w:rsidRPr="006F75F9">
              <w:rPr>
                <w:rStyle w:val="af2"/>
                <w:noProof/>
              </w:rPr>
              <w:t>Affordance Actualiz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47 \h </w:instrText>
            </w:r>
            <w:r>
              <w:rPr>
                <w:noProof/>
                <w:webHidden/>
              </w:rPr>
            </w:r>
            <w:r>
              <w:rPr>
                <w:noProof/>
                <w:webHidden/>
              </w:rPr>
              <w:fldChar w:fldCharType="separate"/>
            </w:r>
            <w:r w:rsidR="00292731">
              <w:rPr>
                <w:noProof/>
                <w:webHidden/>
              </w:rPr>
              <w:t>36</w:t>
            </w:r>
            <w:r>
              <w:rPr>
                <w:noProof/>
                <w:webHidden/>
              </w:rPr>
              <w:fldChar w:fldCharType="end"/>
            </w:r>
          </w:hyperlink>
        </w:p>
        <w:p w14:paraId="5519797A" w14:textId="6A7B74FC" w:rsidR="00B9384B" w:rsidRDefault="00B9384B">
          <w:pPr>
            <w:pStyle w:val="21"/>
            <w:tabs>
              <w:tab w:val="right" w:leader="dot" w:pos="8296"/>
            </w:tabs>
            <w:ind w:firstLine="480"/>
            <w:rPr>
              <w:rFonts w:asciiTheme="minorHAnsi" w:eastAsiaTheme="minorEastAsia" w:hAnsiTheme="minorHAnsi"/>
              <w:noProof/>
            </w:rPr>
          </w:pPr>
          <w:hyperlink w:anchor="_Toc201152748" w:history="1">
            <w:r w:rsidRPr="006F75F9">
              <w:rPr>
                <w:rStyle w:val="af2"/>
                <w:noProof/>
              </w:rPr>
              <w:t xml:space="preserve">2.4 </w:t>
            </w:r>
            <w:r w:rsidRPr="006F75F9">
              <w:rPr>
                <w:rStyle w:val="af2"/>
                <w:rFonts w:hint="eastAsia"/>
                <w:noProof/>
              </w:rPr>
              <w:t>組織雙元性（</w:t>
            </w:r>
            <w:r w:rsidRPr="006F75F9">
              <w:rPr>
                <w:rStyle w:val="af2"/>
                <w:noProof/>
              </w:rPr>
              <w:t>Organizational Ambidexterity</w:t>
            </w:r>
            <w:r w:rsidRPr="006F75F9">
              <w:rPr>
                <w:rStyle w:val="af2"/>
                <w:rFonts w:hint="eastAsia"/>
                <w:noProof/>
              </w:rPr>
              <w:t>）</w:t>
            </w:r>
            <w:r>
              <w:rPr>
                <w:noProof/>
                <w:webHidden/>
              </w:rPr>
              <w:tab/>
            </w:r>
            <w:r>
              <w:rPr>
                <w:noProof/>
                <w:webHidden/>
              </w:rPr>
              <w:fldChar w:fldCharType="begin"/>
            </w:r>
            <w:r>
              <w:rPr>
                <w:noProof/>
                <w:webHidden/>
              </w:rPr>
              <w:instrText xml:space="preserve"> PAGEREF _Toc201152748 \h </w:instrText>
            </w:r>
            <w:r>
              <w:rPr>
                <w:noProof/>
                <w:webHidden/>
              </w:rPr>
            </w:r>
            <w:r>
              <w:rPr>
                <w:noProof/>
                <w:webHidden/>
              </w:rPr>
              <w:fldChar w:fldCharType="separate"/>
            </w:r>
            <w:r w:rsidR="00292731">
              <w:rPr>
                <w:noProof/>
                <w:webHidden/>
              </w:rPr>
              <w:t>39</w:t>
            </w:r>
            <w:r>
              <w:rPr>
                <w:noProof/>
                <w:webHidden/>
              </w:rPr>
              <w:fldChar w:fldCharType="end"/>
            </w:r>
          </w:hyperlink>
        </w:p>
        <w:p w14:paraId="4D5621CC" w14:textId="4F1ED971" w:rsidR="00B9384B" w:rsidRDefault="00B9384B">
          <w:pPr>
            <w:pStyle w:val="31"/>
            <w:tabs>
              <w:tab w:val="right" w:leader="dot" w:pos="8296"/>
            </w:tabs>
            <w:ind w:firstLine="480"/>
            <w:rPr>
              <w:rFonts w:asciiTheme="minorHAnsi" w:eastAsiaTheme="minorEastAsia" w:hAnsiTheme="minorHAnsi"/>
              <w:noProof/>
            </w:rPr>
          </w:pPr>
          <w:hyperlink w:anchor="_Toc201152749" w:history="1">
            <w:r w:rsidRPr="006F75F9">
              <w:rPr>
                <w:rStyle w:val="af2"/>
                <w:noProof/>
              </w:rPr>
              <w:t xml:space="preserve">2.4.1 </w:t>
            </w:r>
            <w:r w:rsidRPr="006F75F9">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152749 \h </w:instrText>
            </w:r>
            <w:r>
              <w:rPr>
                <w:noProof/>
                <w:webHidden/>
              </w:rPr>
            </w:r>
            <w:r>
              <w:rPr>
                <w:noProof/>
                <w:webHidden/>
              </w:rPr>
              <w:fldChar w:fldCharType="separate"/>
            </w:r>
            <w:r w:rsidR="00292731">
              <w:rPr>
                <w:noProof/>
                <w:webHidden/>
              </w:rPr>
              <w:t>39</w:t>
            </w:r>
            <w:r>
              <w:rPr>
                <w:noProof/>
                <w:webHidden/>
              </w:rPr>
              <w:fldChar w:fldCharType="end"/>
            </w:r>
          </w:hyperlink>
        </w:p>
        <w:p w14:paraId="7C5B7F33" w14:textId="2DBEFE42" w:rsidR="00B9384B" w:rsidRDefault="00B9384B">
          <w:pPr>
            <w:pStyle w:val="31"/>
            <w:tabs>
              <w:tab w:val="right" w:leader="dot" w:pos="8296"/>
            </w:tabs>
            <w:ind w:firstLine="480"/>
            <w:rPr>
              <w:rFonts w:asciiTheme="minorHAnsi" w:eastAsiaTheme="minorEastAsia" w:hAnsiTheme="minorHAnsi"/>
              <w:noProof/>
            </w:rPr>
          </w:pPr>
          <w:hyperlink w:anchor="_Toc201152750" w:history="1">
            <w:r w:rsidRPr="006F75F9">
              <w:rPr>
                <w:rStyle w:val="af2"/>
                <w:noProof/>
              </w:rPr>
              <w:t xml:space="preserve">2.4.2 </w:t>
            </w:r>
            <w:r w:rsidRPr="006F75F9">
              <w:rPr>
                <w:rStyle w:val="af2"/>
                <w:rFonts w:hint="eastAsia"/>
                <w:noProof/>
              </w:rPr>
              <w:t>探索（</w:t>
            </w:r>
            <w:r w:rsidRPr="006F75F9">
              <w:rPr>
                <w:rStyle w:val="af2"/>
                <w:noProof/>
              </w:rPr>
              <w:t>Exploration</w:t>
            </w:r>
            <w:r w:rsidRPr="006F75F9">
              <w:rPr>
                <w:rStyle w:val="af2"/>
                <w:rFonts w:hint="eastAsia"/>
                <w:noProof/>
              </w:rPr>
              <w:t>）與利用（</w:t>
            </w:r>
            <w:r w:rsidRPr="006F75F9">
              <w:rPr>
                <w:rStyle w:val="af2"/>
                <w:noProof/>
              </w:rPr>
              <w:t>Exploitation</w:t>
            </w:r>
            <w:r w:rsidRPr="006F75F9">
              <w:rPr>
                <w:rStyle w:val="af2"/>
                <w:rFonts w:hint="eastAsia"/>
                <w:noProof/>
              </w:rPr>
              <w:t>）</w:t>
            </w:r>
            <w:r>
              <w:rPr>
                <w:noProof/>
                <w:webHidden/>
              </w:rPr>
              <w:tab/>
            </w:r>
            <w:r>
              <w:rPr>
                <w:noProof/>
                <w:webHidden/>
              </w:rPr>
              <w:fldChar w:fldCharType="begin"/>
            </w:r>
            <w:r>
              <w:rPr>
                <w:noProof/>
                <w:webHidden/>
              </w:rPr>
              <w:instrText xml:space="preserve"> PAGEREF _Toc201152750 \h </w:instrText>
            </w:r>
            <w:r>
              <w:rPr>
                <w:noProof/>
                <w:webHidden/>
              </w:rPr>
            </w:r>
            <w:r>
              <w:rPr>
                <w:noProof/>
                <w:webHidden/>
              </w:rPr>
              <w:fldChar w:fldCharType="separate"/>
            </w:r>
            <w:r w:rsidR="00292731">
              <w:rPr>
                <w:noProof/>
                <w:webHidden/>
              </w:rPr>
              <w:t>40</w:t>
            </w:r>
            <w:r>
              <w:rPr>
                <w:noProof/>
                <w:webHidden/>
              </w:rPr>
              <w:fldChar w:fldCharType="end"/>
            </w:r>
          </w:hyperlink>
        </w:p>
        <w:p w14:paraId="5D2BBD8A" w14:textId="40D5BC26" w:rsidR="00B9384B" w:rsidRDefault="00B9384B">
          <w:pPr>
            <w:pStyle w:val="11"/>
            <w:tabs>
              <w:tab w:val="right" w:leader="dot" w:pos="8296"/>
            </w:tabs>
            <w:ind w:firstLine="480"/>
            <w:rPr>
              <w:rFonts w:asciiTheme="minorHAnsi" w:eastAsiaTheme="minorEastAsia" w:hAnsiTheme="minorHAnsi"/>
              <w:noProof/>
            </w:rPr>
          </w:pPr>
          <w:hyperlink w:anchor="_Toc201152751" w:history="1">
            <w:r w:rsidRPr="006F75F9">
              <w:rPr>
                <w:rStyle w:val="af2"/>
                <w:rFonts w:hint="eastAsia"/>
                <w:noProof/>
              </w:rPr>
              <w:t>第三章、研究方法與架構</w:t>
            </w:r>
            <w:r>
              <w:rPr>
                <w:noProof/>
                <w:webHidden/>
              </w:rPr>
              <w:tab/>
            </w:r>
            <w:r>
              <w:rPr>
                <w:noProof/>
                <w:webHidden/>
              </w:rPr>
              <w:fldChar w:fldCharType="begin"/>
            </w:r>
            <w:r>
              <w:rPr>
                <w:noProof/>
                <w:webHidden/>
              </w:rPr>
              <w:instrText xml:space="preserve"> PAGEREF _Toc201152751 \h </w:instrText>
            </w:r>
            <w:r>
              <w:rPr>
                <w:noProof/>
                <w:webHidden/>
              </w:rPr>
            </w:r>
            <w:r>
              <w:rPr>
                <w:noProof/>
                <w:webHidden/>
              </w:rPr>
              <w:fldChar w:fldCharType="separate"/>
            </w:r>
            <w:r w:rsidR="00292731">
              <w:rPr>
                <w:noProof/>
                <w:webHidden/>
              </w:rPr>
              <w:t>43</w:t>
            </w:r>
            <w:r>
              <w:rPr>
                <w:noProof/>
                <w:webHidden/>
              </w:rPr>
              <w:fldChar w:fldCharType="end"/>
            </w:r>
          </w:hyperlink>
        </w:p>
        <w:p w14:paraId="72133444" w14:textId="2AB8D440" w:rsidR="00B9384B" w:rsidRDefault="00B9384B">
          <w:pPr>
            <w:pStyle w:val="21"/>
            <w:tabs>
              <w:tab w:val="right" w:leader="dot" w:pos="8296"/>
            </w:tabs>
            <w:ind w:firstLine="480"/>
            <w:rPr>
              <w:rFonts w:asciiTheme="minorHAnsi" w:eastAsiaTheme="minorEastAsia" w:hAnsiTheme="minorHAnsi"/>
              <w:noProof/>
            </w:rPr>
          </w:pPr>
          <w:hyperlink w:anchor="_Toc201152752" w:history="1">
            <w:r w:rsidRPr="006F75F9">
              <w:rPr>
                <w:rStyle w:val="af2"/>
                <w:noProof/>
              </w:rPr>
              <w:t xml:space="preserve">3.1 </w:t>
            </w:r>
            <w:r w:rsidRPr="006F75F9">
              <w:rPr>
                <w:rStyle w:val="af2"/>
                <w:rFonts w:hint="eastAsia"/>
                <w:noProof/>
              </w:rPr>
              <w:t>研究方法</w:t>
            </w:r>
            <w:r>
              <w:rPr>
                <w:noProof/>
                <w:webHidden/>
              </w:rPr>
              <w:tab/>
            </w:r>
            <w:r>
              <w:rPr>
                <w:noProof/>
                <w:webHidden/>
              </w:rPr>
              <w:fldChar w:fldCharType="begin"/>
            </w:r>
            <w:r>
              <w:rPr>
                <w:noProof/>
                <w:webHidden/>
              </w:rPr>
              <w:instrText xml:space="preserve"> PAGEREF _Toc201152752 \h </w:instrText>
            </w:r>
            <w:r>
              <w:rPr>
                <w:noProof/>
                <w:webHidden/>
              </w:rPr>
            </w:r>
            <w:r>
              <w:rPr>
                <w:noProof/>
                <w:webHidden/>
              </w:rPr>
              <w:fldChar w:fldCharType="separate"/>
            </w:r>
            <w:r w:rsidR="00292731">
              <w:rPr>
                <w:noProof/>
                <w:webHidden/>
              </w:rPr>
              <w:t>43</w:t>
            </w:r>
            <w:r>
              <w:rPr>
                <w:noProof/>
                <w:webHidden/>
              </w:rPr>
              <w:fldChar w:fldCharType="end"/>
            </w:r>
          </w:hyperlink>
        </w:p>
        <w:p w14:paraId="65C90C70" w14:textId="7118D69D" w:rsidR="00B9384B" w:rsidRDefault="00B9384B">
          <w:pPr>
            <w:pStyle w:val="31"/>
            <w:tabs>
              <w:tab w:val="right" w:leader="dot" w:pos="8296"/>
            </w:tabs>
            <w:ind w:firstLine="480"/>
            <w:rPr>
              <w:rFonts w:asciiTheme="minorHAnsi" w:eastAsiaTheme="minorEastAsia" w:hAnsiTheme="minorHAnsi"/>
              <w:noProof/>
            </w:rPr>
          </w:pPr>
          <w:hyperlink w:anchor="_Toc201152753" w:history="1">
            <w:r w:rsidRPr="006F75F9">
              <w:rPr>
                <w:rStyle w:val="af2"/>
                <w:noProof/>
              </w:rPr>
              <w:t xml:space="preserve">3.1.1 </w:t>
            </w:r>
            <w:r w:rsidRPr="006F75F9">
              <w:rPr>
                <w:rStyle w:val="af2"/>
                <w:rFonts w:hint="eastAsia"/>
                <w:noProof/>
              </w:rPr>
              <w:t>質化研究</w:t>
            </w:r>
            <w:r>
              <w:rPr>
                <w:noProof/>
                <w:webHidden/>
              </w:rPr>
              <w:tab/>
            </w:r>
            <w:r>
              <w:rPr>
                <w:noProof/>
                <w:webHidden/>
              </w:rPr>
              <w:fldChar w:fldCharType="begin"/>
            </w:r>
            <w:r>
              <w:rPr>
                <w:noProof/>
                <w:webHidden/>
              </w:rPr>
              <w:instrText xml:space="preserve"> PAGEREF _Toc201152753 \h </w:instrText>
            </w:r>
            <w:r>
              <w:rPr>
                <w:noProof/>
                <w:webHidden/>
              </w:rPr>
            </w:r>
            <w:r>
              <w:rPr>
                <w:noProof/>
                <w:webHidden/>
              </w:rPr>
              <w:fldChar w:fldCharType="separate"/>
            </w:r>
            <w:r w:rsidR="00292731">
              <w:rPr>
                <w:noProof/>
                <w:webHidden/>
              </w:rPr>
              <w:t>44</w:t>
            </w:r>
            <w:r>
              <w:rPr>
                <w:noProof/>
                <w:webHidden/>
              </w:rPr>
              <w:fldChar w:fldCharType="end"/>
            </w:r>
          </w:hyperlink>
        </w:p>
        <w:p w14:paraId="6CEF08B7" w14:textId="2D92E18D" w:rsidR="00B9384B" w:rsidRDefault="00B9384B">
          <w:pPr>
            <w:pStyle w:val="31"/>
            <w:tabs>
              <w:tab w:val="right" w:leader="dot" w:pos="8296"/>
            </w:tabs>
            <w:ind w:firstLine="480"/>
            <w:rPr>
              <w:rFonts w:asciiTheme="minorHAnsi" w:eastAsiaTheme="minorEastAsia" w:hAnsiTheme="minorHAnsi"/>
              <w:noProof/>
            </w:rPr>
          </w:pPr>
          <w:hyperlink w:anchor="_Toc201152754" w:history="1">
            <w:r w:rsidRPr="006F75F9">
              <w:rPr>
                <w:rStyle w:val="af2"/>
                <w:noProof/>
              </w:rPr>
              <w:t xml:space="preserve">3.1.2 </w:t>
            </w:r>
            <w:r w:rsidRPr="006F75F9">
              <w:rPr>
                <w:rStyle w:val="af2"/>
                <w:rFonts w:hint="eastAsia"/>
                <w:noProof/>
              </w:rPr>
              <w:t>個案研究</w:t>
            </w:r>
            <w:r>
              <w:rPr>
                <w:noProof/>
                <w:webHidden/>
              </w:rPr>
              <w:tab/>
            </w:r>
            <w:r>
              <w:rPr>
                <w:noProof/>
                <w:webHidden/>
              </w:rPr>
              <w:fldChar w:fldCharType="begin"/>
            </w:r>
            <w:r>
              <w:rPr>
                <w:noProof/>
                <w:webHidden/>
              </w:rPr>
              <w:instrText xml:space="preserve"> PAGEREF _Toc201152754 \h </w:instrText>
            </w:r>
            <w:r>
              <w:rPr>
                <w:noProof/>
                <w:webHidden/>
              </w:rPr>
            </w:r>
            <w:r>
              <w:rPr>
                <w:noProof/>
                <w:webHidden/>
              </w:rPr>
              <w:fldChar w:fldCharType="separate"/>
            </w:r>
            <w:r w:rsidR="00292731">
              <w:rPr>
                <w:noProof/>
                <w:webHidden/>
              </w:rPr>
              <w:t>45</w:t>
            </w:r>
            <w:r>
              <w:rPr>
                <w:noProof/>
                <w:webHidden/>
              </w:rPr>
              <w:fldChar w:fldCharType="end"/>
            </w:r>
          </w:hyperlink>
        </w:p>
        <w:p w14:paraId="292E4121" w14:textId="15111DEA" w:rsidR="00B9384B" w:rsidRDefault="00B9384B">
          <w:pPr>
            <w:pStyle w:val="21"/>
            <w:tabs>
              <w:tab w:val="right" w:leader="dot" w:pos="8296"/>
            </w:tabs>
            <w:ind w:firstLine="480"/>
            <w:rPr>
              <w:rFonts w:asciiTheme="minorHAnsi" w:eastAsiaTheme="minorEastAsia" w:hAnsiTheme="minorHAnsi"/>
              <w:noProof/>
            </w:rPr>
          </w:pPr>
          <w:hyperlink w:anchor="_Toc201152755" w:history="1">
            <w:r w:rsidRPr="006F75F9">
              <w:rPr>
                <w:rStyle w:val="af2"/>
                <w:noProof/>
              </w:rPr>
              <w:t xml:space="preserve">3.2 </w:t>
            </w:r>
            <w:r w:rsidRPr="006F75F9">
              <w:rPr>
                <w:rStyle w:val="af2"/>
                <w:rFonts w:hint="eastAsia"/>
                <w:noProof/>
              </w:rPr>
              <w:t>研究架構</w:t>
            </w:r>
            <w:r>
              <w:rPr>
                <w:noProof/>
                <w:webHidden/>
              </w:rPr>
              <w:tab/>
            </w:r>
            <w:r>
              <w:rPr>
                <w:noProof/>
                <w:webHidden/>
              </w:rPr>
              <w:fldChar w:fldCharType="begin"/>
            </w:r>
            <w:r>
              <w:rPr>
                <w:noProof/>
                <w:webHidden/>
              </w:rPr>
              <w:instrText xml:space="preserve"> PAGEREF _Toc201152755 \h </w:instrText>
            </w:r>
            <w:r>
              <w:rPr>
                <w:noProof/>
                <w:webHidden/>
              </w:rPr>
            </w:r>
            <w:r>
              <w:rPr>
                <w:noProof/>
                <w:webHidden/>
              </w:rPr>
              <w:fldChar w:fldCharType="separate"/>
            </w:r>
            <w:r w:rsidR="00292731">
              <w:rPr>
                <w:noProof/>
                <w:webHidden/>
              </w:rPr>
              <w:t>47</w:t>
            </w:r>
            <w:r>
              <w:rPr>
                <w:noProof/>
                <w:webHidden/>
              </w:rPr>
              <w:fldChar w:fldCharType="end"/>
            </w:r>
          </w:hyperlink>
        </w:p>
        <w:p w14:paraId="6E855126" w14:textId="659ABAFD" w:rsidR="00B9384B" w:rsidRDefault="00B9384B">
          <w:pPr>
            <w:pStyle w:val="21"/>
            <w:tabs>
              <w:tab w:val="right" w:leader="dot" w:pos="8296"/>
            </w:tabs>
            <w:ind w:firstLine="480"/>
            <w:rPr>
              <w:rFonts w:asciiTheme="minorHAnsi" w:eastAsiaTheme="minorEastAsia" w:hAnsiTheme="minorHAnsi"/>
              <w:noProof/>
            </w:rPr>
          </w:pPr>
          <w:hyperlink w:anchor="_Toc201152756" w:history="1">
            <w:r w:rsidRPr="006F75F9">
              <w:rPr>
                <w:rStyle w:val="af2"/>
                <w:noProof/>
              </w:rPr>
              <w:t xml:space="preserve">3.3 </w:t>
            </w:r>
            <w:r w:rsidRPr="006F75F9">
              <w:rPr>
                <w:rStyle w:val="af2"/>
                <w:rFonts w:hint="eastAsia"/>
                <w:noProof/>
              </w:rPr>
              <w:t>研究觀察重點</w:t>
            </w:r>
            <w:r>
              <w:rPr>
                <w:noProof/>
                <w:webHidden/>
              </w:rPr>
              <w:tab/>
            </w:r>
            <w:r>
              <w:rPr>
                <w:noProof/>
                <w:webHidden/>
              </w:rPr>
              <w:fldChar w:fldCharType="begin"/>
            </w:r>
            <w:r>
              <w:rPr>
                <w:noProof/>
                <w:webHidden/>
              </w:rPr>
              <w:instrText xml:space="preserve"> PAGEREF _Toc201152756 \h </w:instrText>
            </w:r>
            <w:r>
              <w:rPr>
                <w:noProof/>
                <w:webHidden/>
              </w:rPr>
            </w:r>
            <w:r>
              <w:rPr>
                <w:noProof/>
                <w:webHidden/>
              </w:rPr>
              <w:fldChar w:fldCharType="separate"/>
            </w:r>
            <w:r w:rsidR="00292731">
              <w:rPr>
                <w:noProof/>
                <w:webHidden/>
              </w:rPr>
              <w:t>49</w:t>
            </w:r>
            <w:r>
              <w:rPr>
                <w:noProof/>
                <w:webHidden/>
              </w:rPr>
              <w:fldChar w:fldCharType="end"/>
            </w:r>
          </w:hyperlink>
        </w:p>
        <w:p w14:paraId="0B87078F" w14:textId="501D989B" w:rsidR="00B9384B" w:rsidRDefault="00B9384B">
          <w:pPr>
            <w:pStyle w:val="21"/>
            <w:tabs>
              <w:tab w:val="right" w:leader="dot" w:pos="8296"/>
            </w:tabs>
            <w:ind w:firstLine="480"/>
            <w:rPr>
              <w:rFonts w:asciiTheme="minorHAnsi" w:eastAsiaTheme="minorEastAsia" w:hAnsiTheme="minorHAnsi"/>
              <w:noProof/>
            </w:rPr>
          </w:pPr>
          <w:hyperlink w:anchor="_Toc201152757" w:history="1">
            <w:r w:rsidRPr="006F75F9">
              <w:rPr>
                <w:rStyle w:val="af2"/>
                <w:noProof/>
              </w:rPr>
              <w:t xml:space="preserve">3.4 </w:t>
            </w:r>
            <w:r w:rsidRPr="006F75F9">
              <w:rPr>
                <w:rStyle w:val="af2"/>
                <w:rFonts w:hint="eastAsia"/>
                <w:noProof/>
              </w:rPr>
              <w:t>研究對象</w:t>
            </w:r>
            <w:r>
              <w:rPr>
                <w:noProof/>
                <w:webHidden/>
              </w:rPr>
              <w:tab/>
            </w:r>
            <w:r>
              <w:rPr>
                <w:noProof/>
                <w:webHidden/>
              </w:rPr>
              <w:fldChar w:fldCharType="begin"/>
            </w:r>
            <w:r>
              <w:rPr>
                <w:noProof/>
                <w:webHidden/>
              </w:rPr>
              <w:instrText xml:space="preserve"> PAGEREF _Toc201152757 \h </w:instrText>
            </w:r>
            <w:r>
              <w:rPr>
                <w:noProof/>
                <w:webHidden/>
              </w:rPr>
            </w:r>
            <w:r>
              <w:rPr>
                <w:noProof/>
                <w:webHidden/>
              </w:rPr>
              <w:fldChar w:fldCharType="separate"/>
            </w:r>
            <w:r w:rsidR="00292731">
              <w:rPr>
                <w:noProof/>
                <w:webHidden/>
              </w:rPr>
              <w:t>51</w:t>
            </w:r>
            <w:r>
              <w:rPr>
                <w:noProof/>
                <w:webHidden/>
              </w:rPr>
              <w:fldChar w:fldCharType="end"/>
            </w:r>
          </w:hyperlink>
        </w:p>
        <w:p w14:paraId="5639AA07" w14:textId="7DD5FA3A" w:rsidR="00B9384B" w:rsidRDefault="00B9384B">
          <w:pPr>
            <w:pStyle w:val="21"/>
            <w:tabs>
              <w:tab w:val="right" w:leader="dot" w:pos="8296"/>
            </w:tabs>
            <w:ind w:firstLine="480"/>
            <w:rPr>
              <w:rFonts w:asciiTheme="minorHAnsi" w:eastAsiaTheme="minorEastAsia" w:hAnsiTheme="minorHAnsi"/>
              <w:noProof/>
            </w:rPr>
          </w:pPr>
          <w:hyperlink w:anchor="_Toc201152758" w:history="1">
            <w:r w:rsidRPr="006F75F9">
              <w:rPr>
                <w:rStyle w:val="af2"/>
                <w:noProof/>
              </w:rPr>
              <w:t xml:space="preserve">3.5 </w:t>
            </w:r>
            <w:r w:rsidRPr="006F75F9">
              <w:rPr>
                <w:rStyle w:val="af2"/>
                <w:rFonts w:hint="eastAsia"/>
                <w:noProof/>
              </w:rPr>
              <w:t>資料蒐集與分析</w:t>
            </w:r>
            <w:r>
              <w:rPr>
                <w:noProof/>
                <w:webHidden/>
              </w:rPr>
              <w:tab/>
            </w:r>
            <w:r>
              <w:rPr>
                <w:noProof/>
                <w:webHidden/>
              </w:rPr>
              <w:fldChar w:fldCharType="begin"/>
            </w:r>
            <w:r>
              <w:rPr>
                <w:noProof/>
                <w:webHidden/>
              </w:rPr>
              <w:instrText xml:space="preserve"> PAGEREF _Toc201152758 \h </w:instrText>
            </w:r>
            <w:r>
              <w:rPr>
                <w:noProof/>
                <w:webHidden/>
              </w:rPr>
            </w:r>
            <w:r>
              <w:rPr>
                <w:noProof/>
                <w:webHidden/>
              </w:rPr>
              <w:fldChar w:fldCharType="separate"/>
            </w:r>
            <w:r w:rsidR="00292731">
              <w:rPr>
                <w:noProof/>
                <w:webHidden/>
              </w:rPr>
              <w:t>52</w:t>
            </w:r>
            <w:r>
              <w:rPr>
                <w:noProof/>
                <w:webHidden/>
              </w:rPr>
              <w:fldChar w:fldCharType="end"/>
            </w:r>
          </w:hyperlink>
        </w:p>
        <w:p w14:paraId="7D3CA768" w14:textId="771CA2D0" w:rsidR="00B9384B" w:rsidRDefault="00B9384B">
          <w:pPr>
            <w:pStyle w:val="31"/>
            <w:tabs>
              <w:tab w:val="right" w:leader="dot" w:pos="8296"/>
            </w:tabs>
            <w:ind w:firstLine="480"/>
            <w:rPr>
              <w:rFonts w:asciiTheme="minorHAnsi" w:eastAsiaTheme="minorEastAsia" w:hAnsiTheme="minorHAnsi"/>
              <w:noProof/>
            </w:rPr>
          </w:pPr>
          <w:hyperlink w:anchor="_Toc201152759" w:history="1">
            <w:r w:rsidRPr="006F75F9">
              <w:rPr>
                <w:rStyle w:val="af2"/>
                <w:noProof/>
              </w:rPr>
              <w:t xml:space="preserve">3.5.1 </w:t>
            </w:r>
            <w:r w:rsidRPr="006F75F9">
              <w:rPr>
                <w:rStyle w:val="af2"/>
                <w:rFonts w:hint="eastAsia"/>
                <w:noProof/>
              </w:rPr>
              <w:t>資料蒐集</w:t>
            </w:r>
            <w:r>
              <w:rPr>
                <w:noProof/>
                <w:webHidden/>
              </w:rPr>
              <w:tab/>
            </w:r>
            <w:r>
              <w:rPr>
                <w:noProof/>
                <w:webHidden/>
              </w:rPr>
              <w:fldChar w:fldCharType="begin"/>
            </w:r>
            <w:r>
              <w:rPr>
                <w:noProof/>
                <w:webHidden/>
              </w:rPr>
              <w:instrText xml:space="preserve"> PAGEREF _Toc201152759 \h </w:instrText>
            </w:r>
            <w:r>
              <w:rPr>
                <w:noProof/>
                <w:webHidden/>
              </w:rPr>
            </w:r>
            <w:r>
              <w:rPr>
                <w:noProof/>
                <w:webHidden/>
              </w:rPr>
              <w:fldChar w:fldCharType="separate"/>
            </w:r>
            <w:r w:rsidR="00292731">
              <w:rPr>
                <w:noProof/>
                <w:webHidden/>
              </w:rPr>
              <w:t>52</w:t>
            </w:r>
            <w:r>
              <w:rPr>
                <w:noProof/>
                <w:webHidden/>
              </w:rPr>
              <w:fldChar w:fldCharType="end"/>
            </w:r>
          </w:hyperlink>
        </w:p>
        <w:p w14:paraId="1AEF2AF5" w14:textId="0C180B22" w:rsidR="00B9384B" w:rsidRDefault="00B9384B">
          <w:pPr>
            <w:pStyle w:val="31"/>
            <w:tabs>
              <w:tab w:val="right" w:leader="dot" w:pos="8296"/>
            </w:tabs>
            <w:ind w:firstLine="480"/>
            <w:rPr>
              <w:rFonts w:asciiTheme="minorHAnsi" w:eastAsiaTheme="minorEastAsia" w:hAnsiTheme="minorHAnsi"/>
              <w:noProof/>
            </w:rPr>
          </w:pPr>
          <w:hyperlink w:anchor="_Toc201152760" w:history="1">
            <w:r w:rsidRPr="006F75F9">
              <w:rPr>
                <w:rStyle w:val="af2"/>
                <w:noProof/>
              </w:rPr>
              <w:t xml:space="preserve">3.5.2 </w:t>
            </w:r>
            <w:r w:rsidRPr="006F75F9">
              <w:rPr>
                <w:rStyle w:val="af2"/>
                <w:rFonts w:hint="eastAsia"/>
                <w:noProof/>
              </w:rPr>
              <w:t>資料分析</w:t>
            </w:r>
            <w:r>
              <w:rPr>
                <w:noProof/>
                <w:webHidden/>
              </w:rPr>
              <w:tab/>
            </w:r>
            <w:r>
              <w:rPr>
                <w:noProof/>
                <w:webHidden/>
              </w:rPr>
              <w:fldChar w:fldCharType="begin"/>
            </w:r>
            <w:r>
              <w:rPr>
                <w:noProof/>
                <w:webHidden/>
              </w:rPr>
              <w:instrText xml:space="preserve"> PAGEREF _Toc201152760 \h </w:instrText>
            </w:r>
            <w:r>
              <w:rPr>
                <w:noProof/>
                <w:webHidden/>
              </w:rPr>
            </w:r>
            <w:r>
              <w:rPr>
                <w:noProof/>
                <w:webHidden/>
              </w:rPr>
              <w:fldChar w:fldCharType="separate"/>
            </w:r>
            <w:r w:rsidR="00292731">
              <w:rPr>
                <w:noProof/>
                <w:webHidden/>
              </w:rPr>
              <w:t>54</w:t>
            </w:r>
            <w:r>
              <w:rPr>
                <w:noProof/>
                <w:webHidden/>
              </w:rPr>
              <w:fldChar w:fldCharType="end"/>
            </w:r>
          </w:hyperlink>
        </w:p>
        <w:p w14:paraId="644FBB50" w14:textId="0A3D87C0" w:rsidR="00B9384B" w:rsidRDefault="00B9384B">
          <w:pPr>
            <w:pStyle w:val="11"/>
            <w:tabs>
              <w:tab w:val="right" w:leader="dot" w:pos="8296"/>
            </w:tabs>
            <w:ind w:firstLine="480"/>
            <w:rPr>
              <w:rFonts w:asciiTheme="minorHAnsi" w:eastAsiaTheme="minorEastAsia" w:hAnsiTheme="minorHAnsi"/>
              <w:noProof/>
            </w:rPr>
          </w:pPr>
          <w:hyperlink w:anchor="_Toc201152761" w:history="1">
            <w:r w:rsidRPr="006F75F9">
              <w:rPr>
                <w:rStyle w:val="af2"/>
                <w:rFonts w:hint="eastAsia"/>
                <w:noProof/>
              </w:rPr>
              <w:t>第四章、個案描述</w:t>
            </w:r>
            <w:r>
              <w:rPr>
                <w:noProof/>
                <w:webHidden/>
              </w:rPr>
              <w:tab/>
            </w:r>
            <w:r>
              <w:rPr>
                <w:noProof/>
                <w:webHidden/>
              </w:rPr>
              <w:fldChar w:fldCharType="begin"/>
            </w:r>
            <w:r>
              <w:rPr>
                <w:noProof/>
                <w:webHidden/>
              </w:rPr>
              <w:instrText xml:space="preserve"> PAGEREF _Toc201152761 \h </w:instrText>
            </w:r>
            <w:r>
              <w:rPr>
                <w:noProof/>
                <w:webHidden/>
              </w:rPr>
            </w:r>
            <w:r>
              <w:rPr>
                <w:noProof/>
                <w:webHidden/>
              </w:rPr>
              <w:fldChar w:fldCharType="separate"/>
            </w:r>
            <w:r w:rsidR="00292731">
              <w:rPr>
                <w:noProof/>
                <w:webHidden/>
              </w:rPr>
              <w:t>56</w:t>
            </w:r>
            <w:r>
              <w:rPr>
                <w:noProof/>
                <w:webHidden/>
              </w:rPr>
              <w:fldChar w:fldCharType="end"/>
            </w:r>
          </w:hyperlink>
        </w:p>
        <w:p w14:paraId="61D1E2BF" w14:textId="509ADC4D" w:rsidR="00B9384B" w:rsidRDefault="00B9384B">
          <w:pPr>
            <w:pStyle w:val="21"/>
            <w:tabs>
              <w:tab w:val="right" w:leader="dot" w:pos="8296"/>
            </w:tabs>
            <w:ind w:firstLine="480"/>
            <w:rPr>
              <w:rFonts w:asciiTheme="minorHAnsi" w:eastAsiaTheme="minorEastAsia" w:hAnsiTheme="minorHAnsi"/>
              <w:noProof/>
            </w:rPr>
          </w:pPr>
          <w:hyperlink w:anchor="_Toc201152762" w:history="1">
            <w:r w:rsidRPr="006F75F9">
              <w:rPr>
                <w:rStyle w:val="af2"/>
                <w:noProof/>
              </w:rPr>
              <w:t xml:space="preserve">4.1 </w:t>
            </w:r>
            <w:r w:rsidRPr="006F75F9">
              <w:rPr>
                <w:rStyle w:val="af2"/>
                <w:rFonts w:hint="eastAsia"/>
                <w:noProof/>
              </w:rPr>
              <w:t>台灣紡織產業歷史與現況</w:t>
            </w:r>
            <w:r>
              <w:rPr>
                <w:noProof/>
                <w:webHidden/>
              </w:rPr>
              <w:tab/>
            </w:r>
            <w:r>
              <w:rPr>
                <w:noProof/>
                <w:webHidden/>
              </w:rPr>
              <w:fldChar w:fldCharType="begin"/>
            </w:r>
            <w:r>
              <w:rPr>
                <w:noProof/>
                <w:webHidden/>
              </w:rPr>
              <w:instrText xml:space="preserve"> PAGEREF _Toc201152762 \h </w:instrText>
            </w:r>
            <w:r>
              <w:rPr>
                <w:noProof/>
                <w:webHidden/>
              </w:rPr>
            </w:r>
            <w:r>
              <w:rPr>
                <w:noProof/>
                <w:webHidden/>
              </w:rPr>
              <w:fldChar w:fldCharType="separate"/>
            </w:r>
            <w:r w:rsidR="00292731">
              <w:rPr>
                <w:noProof/>
                <w:webHidden/>
              </w:rPr>
              <w:t>56</w:t>
            </w:r>
            <w:r>
              <w:rPr>
                <w:noProof/>
                <w:webHidden/>
              </w:rPr>
              <w:fldChar w:fldCharType="end"/>
            </w:r>
          </w:hyperlink>
        </w:p>
        <w:p w14:paraId="4BF4AECD" w14:textId="573D87E2" w:rsidR="00B9384B" w:rsidRDefault="00B9384B">
          <w:pPr>
            <w:pStyle w:val="21"/>
            <w:tabs>
              <w:tab w:val="right" w:leader="dot" w:pos="8296"/>
            </w:tabs>
            <w:ind w:firstLine="480"/>
            <w:rPr>
              <w:rFonts w:asciiTheme="minorHAnsi" w:eastAsiaTheme="minorEastAsia" w:hAnsiTheme="minorHAnsi"/>
              <w:noProof/>
            </w:rPr>
          </w:pPr>
          <w:hyperlink w:anchor="_Toc201152763" w:history="1">
            <w:r w:rsidRPr="006F75F9">
              <w:rPr>
                <w:rStyle w:val="af2"/>
                <w:noProof/>
              </w:rPr>
              <w:t xml:space="preserve">4.2 </w:t>
            </w:r>
            <w:r w:rsidRPr="006F75F9">
              <w:rPr>
                <w:rStyle w:val="af2"/>
                <w:rFonts w:hint="eastAsia"/>
                <w:noProof/>
              </w:rPr>
              <w:t>全球紡織產業轉型現況</w:t>
            </w:r>
            <w:r>
              <w:rPr>
                <w:noProof/>
                <w:webHidden/>
              </w:rPr>
              <w:tab/>
            </w:r>
            <w:r>
              <w:rPr>
                <w:noProof/>
                <w:webHidden/>
              </w:rPr>
              <w:fldChar w:fldCharType="begin"/>
            </w:r>
            <w:r>
              <w:rPr>
                <w:noProof/>
                <w:webHidden/>
              </w:rPr>
              <w:instrText xml:space="preserve"> PAGEREF _Toc201152763 \h </w:instrText>
            </w:r>
            <w:r>
              <w:rPr>
                <w:noProof/>
                <w:webHidden/>
              </w:rPr>
            </w:r>
            <w:r>
              <w:rPr>
                <w:noProof/>
                <w:webHidden/>
              </w:rPr>
              <w:fldChar w:fldCharType="separate"/>
            </w:r>
            <w:r w:rsidR="00292731">
              <w:rPr>
                <w:noProof/>
                <w:webHidden/>
              </w:rPr>
              <w:t>61</w:t>
            </w:r>
            <w:r>
              <w:rPr>
                <w:noProof/>
                <w:webHidden/>
              </w:rPr>
              <w:fldChar w:fldCharType="end"/>
            </w:r>
          </w:hyperlink>
        </w:p>
        <w:p w14:paraId="04E2BA27" w14:textId="120509EE" w:rsidR="00B9384B" w:rsidRDefault="00B9384B">
          <w:pPr>
            <w:pStyle w:val="21"/>
            <w:tabs>
              <w:tab w:val="right" w:leader="dot" w:pos="8296"/>
            </w:tabs>
            <w:ind w:firstLine="480"/>
            <w:rPr>
              <w:rFonts w:asciiTheme="minorHAnsi" w:eastAsiaTheme="minorEastAsia" w:hAnsiTheme="minorHAnsi"/>
              <w:noProof/>
            </w:rPr>
          </w:pPr>
          <w:hyperlink w:anchor="_Toc201152764" w:history="1">
            <w:r w:rsidRPr="006F75F9">
              <w:rPr>
                <w:rStyle w:val="af2"/>
                <w:noProof/>
              </w:rPr>
              <w:t xml:space="preserve">4.3 </w:t>
            </w:r>
            <w:r w:rsidRPr="006F75F9">
              <w:rPr>
                <w:rStyle w:val="af2"/>
                <w:rFonts w:hint="eastAsia"/>
                <w:noProof/>
              </w:rPr>
              <w:t>個案公司簡介</w:t>
            </w:r>
            <w:r>
              <w:rPr>
                <w:noProof/>
                <w:webHidden/>
              </w:rPr>
              <w:tab/>
            </w:r>
            <w:r>
              <w:rPr>
                <w:noProof/>
                <w:webHidden/>
              </w:rPr>
              <w:fldChar w:fldCharType="begin"/>
            </w:r>
            <w:r>
              <w:rPr>
                <w:noProof/>
                <w:webHidden/>
              </w:rPr>
              <w:instrText xml:space="preserve"> PAGEREF _Toc201152764 \h </w:instrText>
            </w:r>
            <w:r>
              <w:rPr>
                <w:noProof/>
                <w:webHidden/>
              </w:rPr>
            </w:r>
            <w:r>
              <w:rPr>
                <w:noProof/>
                <w:webHidden/>
              </w:rPr>
              <w:fldChar w:fldCharType="separate"/>
            </w:r>
            <w:r w:rsidR="00292731">
              <w:rPr>
                <w:noProof/>
                <w:webHidden/>
              </w:rPr>
              <w:t>63</w:t>
            </w:r>
            <w:r>
              <w:rPr>
                <w:noProof/>
                <w:webHidden/>
              </w:rPr>
              <w:fldChar w:fldCharType="end"/>
            </w:r>
          </w:hyperlink>
        </w:p>
        <w:p w14:paraId="090C2F2E" w14:textId="3E1E2361" w:rsidR="00B9384B" w:rsidRDefault="00B9384B">
          <w:pPr>
            <w:pStyle w:val="11"/>
            <w:tabs>
              <w:tab w:val="right" w:leader="dot" w:pos="8296"/>
            </w:tabs>
            <w:ind w:firstLine="480"/>
            <w:rPr>
              <w:rFonts w:asciiTheme="minorHAnsi" w:eastAsiaTheme="minorEastAsia" w:hAnsiTheme="minorHAnsi"/>
              <w:noProof/>
            </w:rPr>
          </w:pPr>
          <w:hyperlink w:anchor="_Toc201152765" w:history="1">
            <w:r w:rsidRPr="006F75F9">
              <w:rPr>
                <w:rStyle w:val="af2"/>
                <w:rFonts w:hint="eastAsia"/>
                <w:noProof/>
              </w:rPr>
              <w:t>第五章、個案分析</w:t>
            </w:r>
            <w:r>
              <w:rPr>
                <w:noProof/>
                <w:webHidden/>
              </w:rPr>
              <w:tab/>
            </w:r>
            <w:r>
              <w:rPr>
                <w:noProof/>
                <w:webHidden/>
              </w:rPr>
              <w:fldChar w:fldCharType="begin"/>
            </w:r>
            <w:r>
              <w:rPr>
                <w:noProof/>
                <w:webHidden/>
              </w:rPr>
              <w:instrText xml:space="preserve"> PAGEREF _Toc201152765 \h </w:instrText>
            </w:r>
            <w:r>
              <w:rPr>
                <w:noProof/>
                <w:webHidden/>
              </w:rPr>
            </w:r>
            <w:r>
              <w:rPr>
                <w:noProof/>
                <w:webHidden/>
              </w:rPr>
              <w:fldChar w:fldCharType="separate"/>
            </w:r>
            <w:r w:rsidR="00292731">
              <w:rPr>
                <w:noProof/>
                <w:webHidden/>
              </w:rPr>
              <w:t>66</w:t>
            </w:r>
            <w:r>
              <w:rPr>
                <w:noProof/>
                <w:webHidden/>
              </w:rPr>
              <w:fldChar w:fldCharType="end"/>
            </w:r>
          </w:hyperlink>
        </w:p>
        <w:p w14:paraId="337AB65A" w14:textId="23DCA97B" w:rsidR="00B9384B" w:rsidRDefault="00B9384B">
          <w:pPr>
            <w:pStyle w:val="21"/>
            <w:tabs>
              <w:tab w:val="right" w:leader="dot" w:pos="8296"/>
            </w:tabs>
            <w:ind w:firstLine="480"/>
            <w:rPr>
              <w:rFonts w:asciiTheme="minorHAnsi" w:eastAsiaTheme="minorEastAsia" w:hAnsiTheme="minorHAnsi"/>
              <w:noProof/>
            </w:rPr>
          </w:pPr>
          <w:hyperlink w:anchor="_Toc201152766" w:history="1">
            <w:r w:rsidRPr="006F75F9">
              <w:rPr>
                <w:rStyle w:val="af2"/>
                <w:noProof/>
              </w:rPr>
              <w:t xml:space="preserve">5.1 </w:t>
            </w:r>
            <w:r w:rsidRPr="006F75F9">
              <w:rPr>
                <w:rStyle w:val="af2"/>
                <w:rFonts w:hint="eastAsia"/>
                <w:noProof/>
              </w:rPr>
              <w:t>台灣通用紡織科技股份有限公司（</w:t>
            </w:r>
            <w:r w:rsidRPr="006F75F9">
              <w:rPr>
                <w:rStyle w:val="af2"/>
                <w:noProof/>
              </w:rPr>
              <w:t>Frontier.cool</w:t>
            </w:r>
            <w:r w:rsidRPr="006F75F9">
              <w:rPr>
                <w:rStyle w:val="af2"/>
                <w:rFonts w:hint="eastAsia"/>
                <w:noProof/>
              </w:rPr>
              <w:t>）</w:t>
            </w:r>
            <w:r>
              <w:rPr>
                <w:noProof/>
                <w:webHidden/>
              </w:rPr>
              <w:tab/>
            </w:r>
            <w:r>
              <w:rPr>
                <w:noProof/>
                <w:webHidden/>
              </w:rPr>
              <w:fldChar w:fldCharType="begin"/>
            </w:r>
            <w:r>
              <w:rPr>
                <w:noProof/>
                <w:webHidden/>
              </w:rPr>
              <w:instrText xml:space="preserve"> PAGEREF _Toc201152766 \h </w:instrText>
            </w:r>
            <w:r>
              <w:rPr>
                <w:noProof/>
                <w:webHidden/>
              </w:rPr>
            </w:r>
            <w:r>
              <w:rPr>
                <w:noProof/>
                <w:webHidden/>
              </w:rPr>
              <w:fldChar w:fldCharType="separate"/>
            </w:r>
            <w:r w:rsidR="00292731">
              <w:rPr>
                <w:noProof/>
                <w:webHidden/>
              </w:rPr>
              <w:t>66</w:t>
            </w:r>
            <w:r>
              <w:rPr>
                <w:noProof/>
                <w:webHidden/>
              </w:rPr>
              <w:fldChar w:fldCharType="end"/>
            </w:r>
          </w:hyperlink>
        </w:p>
        <w:p w14:paraId="05B26ED8" w14:textId="3C740191" w:rsidR="00B9384B" w:rsidRDefault="00B9384B">
          <w:pPr>
            <w:pStyle w:val="31"/>
            <w:tabs>
              <w:tab w:val="right" w:leader="dot" w:pos="8296"/>
            </w:tabs>
            <w:ind w:firstLine="480"/>
            <w:rPr>
              <w:rFonts w:asciiTheme="minorHAnsi" w:eastAsiaTheme="minorEastAsia" w:hAnsiTheme="minorHAnsi"/>
              <w:noProof/>
            </w:rPr>
          </w:pPr>
          <w:hyperlink w:anchor="_Toc201152767" w:history="1">
            <w:r w:rsidRPr="006F75F9">
              <w:rPr>
                <w:rStyle w:val="af2"/>
                <w:noProof/>
              </w:rPr>
              <w:t xml:space="preserve">5.1.1 </w:t>
            </w:r>
            <w:r w:rsidRPr="006F75F9">
              <w:rPr>
                <w:rStyle w:val="af2"/>
                <w:rFonts w:hint="eastAsia"/>
                <w:noProof/>
              </w:rPr>
              <w:t>能動性</w:t>
            </w:r>
            <w:r w:rsidRPr="006F75F9">
              <w:rPr>
                <w:rStyle w:val="af2"/>
                <w:rFonts w:ascii="標楷體" w:hAnsi="標楷體" w:hint="eastAsia"/>
                <w:noProof/>
              </w:rPr>
              <w:t>－</w:t>
            </w:r>
            <w:r w:rsidRPr="006F75F9">
              <w:rPr>
                <w:rStyle w:val="af2"/>
                <w:rFonts w:hint="eastAsia"/>
                <w:noProof/>
              </w:rPr>
              <w:t>問題</w:t>
            </w:r>
            <w:r>
              <w:rPr>
                <w:noProof/>
                <w:webHidden/>
              </w:rPr>
              <w:tab/>
            </w:r>
            <w:r>
              <w:rPr>
                <w:noProof/>
                <w:webHidden/>
              </w:rPr>
              <w:fldChar w:fldCharType="begin"/>
            </w:r>
            <w:r>
              <w:rPr>
                <w:noProof/>
                <w:webHidden/>
              </w:rPr>
              <w:instrText xml:space="preserve"> PAGEREF _Toc201152767 \h </w:instrText>
            </w:r>
            <w:r>
              <w:rPr>
                <w:noProof/>
                <w:webHidden/>
              </w:rPr>
            </w:r>
            <w:r>
              <w:rPr>
                <w:noProof/>
                <w:webHidden/>
              </w:rPr>
              <w:fldChar w:fldCharType="separate"/>
            </w:r>
            <w:r w:rsidR="00292731">
              <w:rPr>
                <w:noProof/>
                <w:webHidden/>
              </w:rPr>
              <w:t>66</w:t>
            </w:r>
            <w:r>
              <w:rPr>
                <w:noProof/>
                <w:webHidden/>
              </w:rPr>
              <w:fldChar w:fldCharType="end"/>
            </w:r>
          </w:hyperlink>
        </w:p>
        <w:p w14:paraId="29530746" w14:textId="7368E766" w:rsidR="00B9384B" w:rsidRDefault="00B9384B">
          <w:pPr>
            <w:pStyle w:val="31"/>
            <w:tabs>
              <w:tab w:val="right" w:leader="dot" w:pos="8296"/>
            </w:tabs>
            <w:ind w:firstLine="480"/>
            <w:rPr>
              <w:rFonts w:asciiTheme="minorHAnsi" w:eastAsiaTheme="minorEastAsia" w:hAnsiTheme="minorHAnsi"/>
              <w:noProof/>
            </w:rPr>
          </w:pPr>
          <w:hyperlink w:anchor="_Toc201152768" w:history="1">
            <w:r w:rsidRPr="006F75F9">
              <w:rPr>
                <w:rStyle w:val="af2"/>
                <w:noProof/>
              </w:rPr>
              <w:t xml:space="preserve">5.1.2 </w:t>
            </w:r>
            <w:r w:rsidRPr="006F75F9">
              <w:rPr>
                <w:rStyle w:val="af2"/>
                <w:rFonts w:hint="eastAsia"/>
                <w:noProof/>
              </w:rPr>
              <w:t>能動性</w:t>
            </w:r>
            <w:r w:rsidRPr="006F75F9">
              <w:rPr>
                <w:rStyle w:val="af2"/>
                <w:rFonts w:ascii="標楷體" w:hAnsi="標楷體" w:hint="eastAsia"/>
                <w:noProof/>
              </w:rPr>
              <w:t>－</w:t>
            </w:r>
            <w:r w:rsidRPr="006F75F9">
              <w:rPr>
                <w:rStyle w:val="af2"/>
                <w:rFonts w:hint="eastAsia"/>
                <w:noProof/>
              </w:rPr>
              <w:t>意圖</w:t>
            </w:r>
            <w:r>
              <w:rPr>
                <w:noProof/>
                <w:webHidden/>
              </w:rPr>
              <w:tab/>
            </w:r>
            <w:r>
              <w:rPr>
                <w:noProof/>
                <w:webHidden/>
              </w:rPr>
              <w:fldChar w:fldCharType="begin"/>
            </w:r>
            <w:r>
              <w:rPr>
                <w:noProof/>
                <w:webHidden/>
              </w:rPr>
              <w:instrText xml:space="preserve"> PAGEREF _Toc201152768 \h </w:instrText>
            </w:r>
            <w:r>
              <w:rPr>
                <w:noProof/>
                <w:webHidden/>
              </w:rPr>
            </w:r>
            <w:r>
              <w:rPr>
                <w:noProof/>
                <w:webHidden/>
              </w:rPr>
              <w:fldChar w:fldCharType="separate"/>
            </w:r>
            <w:r w:rsidR="00292731">
              <w:rPr>
                <w:noProof/>
                <w:webHidden/>
              </w:rPr>
              <w:t>67</w:t>
            </w:r>
            <w:r>
              <w:rPr>
                <w:noProof/>
                <w:webHidden/>
              </w:rPr>
              <w:fldChar w:fldCharType="end"/>
            </w:r>
          </w:hyperlink>
        </w:p>
        <w:p w14:paraId="714AC1BF" w14:textId="0DFF320A" w:rsidR="00B9384B" w:rsidRDefault="00B9384B">
          <w:pPr>
            <w:pStyle w:val="31"/>
            <w:tabs>
              <w:tab w:val="right" w:leader="dot" w:pos="8296"/>
            </w:tabs>
            <w:ind w:firstLine="480"/>
            <w:rPr>
              <w:rFonts w:asciiTheme="minorHAnsi" w:eastAsiaTheme="minorEastAsia" w:hAnsiTheme="minorHAnsi"/>
              <w:noProof/>
            </w:rPr>
          </w:pPr>
          <w:hyperlink w:anchor="_Toc201152769" w:history="1">
            <w:r w:rsidRPr="006F75F9">
              <w:rPr>
                <w:rStyle w:val="af2"/>
                <w:noProof/>
              </w:rPr>
              <w:t xml:space="preserve">5.1.3 </w:t>
            </w:r>
            <w:r w:rsidRPr="006F75F9">
              <w:rPr>
                <w:rStyle w:val="af2"/>
                <w:rFonts w:hint="eastAsia"/>
                <w:noProof/>
              </w:rPr>
              <w:t>目的</w:t>
            </w:r>
            <w:r>
              <w:rPr>
                <w:noProof/>
                <w:webHidden/>
              </w:rPr>
              <w:tab/>
            </w:r>
            <w:r>
              <w:rPr>
                <w:noProof/>
                <w:webHidden/>
              </w:rPr>
              <w:fldChar w:fldCharType="begin"/>
            </w:r>
            <w:r>
              <w:rPr>
                <w:noProof/>
                <w:webHidden/>
              </w:rPr>
              <w:instrText xml:space="preserve"> PAGEREF _Toc201152769 \h </w:instrText>
            </w:r>
            <w:r>
              <w:rPr>
                <w:noProof/>
                <w:webHidden/>
              </w:rPr>
            </w:r>
            <w:r>
              <w:rPr>
                <w:noProof/>
                <w:webHidden/>
              </w:rPr>
              <w:fldChar w:fldCharType="separate"/>
            </w:r>
            <w:r w:rsidR="00292731">
              <w:rPr>
                <w:noProof/>
                <w:webHidden/>
              </w:rPr>
              <w:t>68</w:t>
            </w:r>
            <w:r>
              <w:rPr>
                <w:noProof/>
                <w:webHidden/>
              </w:rPr>
              <w:fldChar w:fldCharType="end"/>
            </w:r>
          </w:hyperlink>
        </w:p>
        <w:p w14:paraId="5BF7BADD" w14:textId="402D54A9" w:rsidR="00B9384B" w:rsidRDefault="00B9384B">
          <w:pPr>
            <w:pStyle w:val="21"/>
            <w:tabs>
              <w:tab w:val="right" w:leader="dot" w:pos="8296"/>
            </w:tabs>
            <w:ind w:firstLine="480"/>
            <w:rPr>
              <w:rFonts w:asciiTheme="minorHAnsi" w:eastAsiaTheme="minorEastAsia" w:hAnsiTheme="minorHAnsi"/>
              <w:noProof/>
            </w:rPr>
          </w:pPr>
          <w:hyperlink w:anchor="_Toc201152770" w:history="1">
            <w:r w:rsidRPr="006F75F9">
              <w:rPr>
                <w:rStyle w:val="af2"/>
                <w:noProof/>
              </w:rPr>
              <w:t xml:space="preserve">5.2 </w:t>
            </w:r>
            <w:r w:rsidRPr="006F75F9">
              <w:rPr>
                <w:rStyle w:val="af2"/>
                <w:rFonts w:hint="eastAsia"/>
                <w:noProof/>
              </w:rPr>
              <w:t>第一階段：開源與協作</w:t>
            </w:r>
            <w:r>
              <w:rPr>
                <w:noProof/>
                <w:webHidden/>
              </w:rPr>
              <w:tab/>
            </w:r>
            <w:r>
              <w:rPr>
                <w:noProof/>
                <w:webHidden/>
              </w:rPr>
              <w:fldChar w:fldCharType="begin"/>
            </w:r>
            <w:r>
              <w:rPr>
                <w:noProof/>
                <w:webHidden/>
              </w:rPr>
              <w:instrText xml:space="preserve"> PAGEREF _Toc201152770 \h </w:instrText>
            </w:r>
            <w:r>
              <w:rPr>
                <w:noProof/>
                <w:webHidden/>
              </w:rPr>
            </w:r>
            <w:r>
              <w:rPr>
                <w:noProof/>
                <w:webHidden/>
              </w:rPr>
              <w:fldChar w:fldCharType="separate"/>
            </w:r>
            <w:r w:rsidR="00292731">
              <w:rPr>
                <w:noProof/>
                <w:webHidden/>
              </w:rPr>
              <w:t>71</w:t>
            </w:r>
            <w:r>
              <w:rPr>
                <w:noProof/>
                <w:webHidden/>
              </w:rPr>
              <w:fldChar w:fldCharType="end"/>
            </w:r>
          </w:hyperlink>
        </w:p>
        <w:p w14:paraId="49C8A180" w14:textId="28AA8311" w:rsidR="00B9384B" w:rsidRDefault="00B9384B">
          <w:pPr>
            <w:pStyle w:val="31"/>
            <w:tabs>
              <w:tab w:val="right" w:leader="dot" w:pos="8296"/>
            </w:tabs>
            <w:ind w:firstLine="480"/>
            <w:rPr>
              <w:rFonts w:asciiTheme="minorHAnsi" w:eastAsiaTheme="minorEastAsia" w:hAnsiTheme="minorHAnsi"/>
              <w:noProof/>
            </w:rPr>
          </w:pPr>
          <w:hyperlink w:anchor="_Toc201152771" w:history="1">
            <w:r w:rsidRPr="006F75F9">
              <w:rPr>
                <w:rStyle w:val="af2"/>
                <w:noProof/>
              </w:rPr>
              <w:t xml:space="preserve">5.2.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71 \h </w:instrText>
            </w:r>
            <w:r>
              <w:rPr>
                <w:noProof/>
                <w:webHidden/>
              </w:rPr>
            </w:r>
            <w:r>
              <w:rPr>
                <w:noProof/>
                <w:webHidden/>
              </w:rPr>
              <w:fldChar w:fldCharType="separate"/>
            </w:r>
            <w:r w:rsidR="00292731">
              <w:rPr>
                <w:noProof/>
                <w:webHidden/>
              </w:rPr>
              <w:t>71</w:t>
            </w:r>
            <w:r>
              <w:rPr>
                <w:noProof/>
                <w:webHidden/>
              </w:rPr>
              <w:fldChar w:fldCharType="end"/>
            </w:r>
          </w:hyperlink>
        </w:p>
        <w:p w14:paraId="30E896F3" w14:textId="4350976E" w:rsidR="00B9384B" w:rsidRDefault="00B9384B">
          <w:pPr>
            <w:pStyle w:val="31"/>
            <w:tabs>
              <w:tab w:val="right" w:leader="dot" w:pos="8296"/>
            </w:tabs>
            <w:ind w:firstLine="480"/>
            <w:rPr>
              <w:rFonts w:asciiTheme="minorHAnsi" w:eastAsiaTheme="minorEastAsia" w:hAnsiTheme="minorHAnsi"/>
              <w:noProof/>
            </w:rPr>
          </w:pPr>
          <w:hyperlink w:anchor="_Toc201152772" w:history="1">
            <w:r w:rsidRPr="006F75F9">
              <w:rPr>
                <w:rStyle w:val="af2"/>
                <w:noProof/>
              </w:rPr>
              <w:t xml:space="preserve">5.2.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72 \h </w:instrText>
            </w:r>
            <w:r>
              <w:rPr>
                <w:noProof/>
                <w:webHidden/>
              </w:rPr>
            </w:r>
            <w:r>
              <w:rPr>
                <w:noProof/>
                <w:webHidden/>
              </w:rPr>
              <w:fldChar w:fldCharType="separate"/>
            </w:r>
            <w:r w:rsidR="00292731">
              <w:rPr>
                <w:noProof/>
                <w:webHidden/>
              </w:rPr>
              <w:t>72</w:t>
            </w:r>
            <w:r>
              <w:rPr>
                <w:noProof/>
                <w:webHidden/>
              </w:rPr>
              <w:fldChar w:fldCharType="end"/>
            </w:r>
          </w:hyperlink>
        </w:p>
        <w:p w14:paraId="65F3ADE2" w14:textId="5401C552" w:rsidR="00B9384B" w:rsidRDefault="00B9384B">
          <w:pPr>
            <w:pStyle w:val="31"/>
            <w:tabs>
              <w:tab w:val="right" w:leader="dot" w:pos="8296"/>
            </w:tabs>
            <w:ind w:firstLine="480"/>
            <w:rPr>
              <w:rFonts w:asciiTheme="minorHAnsi" w:eastAsiaTheme="minorEastAsia" w:hAnsiTheme="minorHAnsi"/>
              <w:noProof/>
            </w:rPr>
          </w:pPr>
          <w:hyperlink w:anchor="_Toc201152773" w:history="1">
            <w:r w:rsidRPr="006F75F9">
              <w:rPr>
                <w:rStyle w:val="af2"/>
                <w:noProof/>
              </w:rPr>
              <w:t xml:space="preserve">5.2.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73 \h </w:instrText>
            </w:r>
            <w:r>
              <w:rPr>
                <w:noProof/>
                <w:webHidden/>
              </w:rPr>
            </w:r>
            <w:r>
              <w:rPr>
                <w:noProof/>
                <w:webHidden/>
              </w:rPr>
              <w:fldChar w:fldCharType="separate"/>
            </w:r>
            <w:r w:rsidR="00292731">
              <w:rPr>
                <w:noProof/>
                <w:webHidden/>
              </w:rPr>
              <w:t>73</w:t>
            </w:r>
            <w:r>
              <w:rPr>
                <w:noProof/>
                <w:webHidden/>
              </w:rPr>
              <w:fldChar w:fldCharType="end"/>
            </w:r>
          </w:hyperlink>
        </w:p>
        <w:p w14:paraId="5062AD7D" w14:textId="7149C83F" w:rsidR="00B9384B" w:rsidRDefault="00B9384B">
          <w:pPr>
            <w:pStyle w:val="31"/>
            <w:tabs>
              <w:tab w:val="right" w:leader="dot" w:pos="8296"/>
            </w:tabs>
            <w:ind w:firstLine="480"/>
            <w:rPr>
              <w:rFonts w:asciiTheme="minorHAnsi" w:eastAsiaTheme="minorEastAsia" w:hAnsiTheme="minorHAnsi"/>
              <w:noProof/>
            </w:rPr>
          </w:pPr>
          <w:hyperlink w:anchor="_Toc201152774" w:history="1">
            <w:r w:rsidRPr="006F75F9">
              <w:rPr>
                <w:rStyle w:val="af2"/>
                <w:noProof/>
              </w:rPr>
              <w:t xml:space="preserve">5.2.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74 \h </w:instrText>
            </w:r>
            <w:r>
              <w:rPr>
                <w:noProof/>
                <w:webHidden/>
              </w:rPr>
            </w:r>
            <w:r>
              <w:rPr>
                <w:noProof/>
                <w:webHidden/>
              </w:rPr>
              <w:fldChar w:fldCharType="separate"/>
            </w:r>
            <w:r w:rsidR="00292731">
              <w:rPr>
                <w:noProof/>
                <w:webHidden/>
              </w:rPr>
              <w:t>74</w:t>
            </w:r>
            <w:r>
              <w:rPr>
                <w:noProof/>
                <w:webHidden/>
              </w:rPr>
              <w:fldChar w:fldCharType="end"/>
            </w:r>
          </w:hyperlink>
        </w:p>
        <w:p w14:paraId="74A66DF2" w14:textId="69BBC2B9" w:rsidR="00B9384B" w:rsidRDefault="00B9384B">
          <w:pPr>
            <w:pStyle w:val="31"/>
            <w:tabs>
              <w:tab w:val="right" w:leader="dot" w:pos="8296"/>
            </w:tabs>
            <w:ind w:firstLine="480"/>
            <w:rPr>
              <w:rFonts w:asciiTheme="minorHAnsi" w:eastAsiaTheme="minorEastAsia" w:hAnsiTheme="minorHAnsi"/>
              <w:noProof/>
            </w:rPr>
          </w:pPr>
          <w:hyperlink w:anchor="_Toc201152775" w:history="1">
            <w:r w:rsidRPr="006F75F9">
              <w:rPr>
                <w:rStyle w:val="af2"/>
                <w:noProof/>
              </w:rPr>
              <w:t xml:space="preserve">5.2.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75 \h </w:instrText>
            </w:r>
            <w:r>
              <w:rPr>
                <w:noProof/>
                <w:webHidden/>
              </w:rPr>
            </w:r>
            <w:r>
              <w:rPr>
                <w:noProof/>
                <w:webHidden/>
              </w:rPr>
              <w:fldChar w:fldCharType="separate"/>
            </w:r>
            <w:r w:rsidR="00292731">
              <w:rPr>
                <w:noProof/>
                <w:webHidden/>
              </w:rPr>
              <w:t>76</w:t>
            </w:r>
            <w:r>
              <w:rPr>
                <w:noProof/>
                <w:webHidden/>
              </w:rPr>
              <w:fldChar w:fldCharType="end"/>
            </w:r>
          </w:hyperlink>
        </w:p>
        <w:p w14:paraId="2FD4DF71" w14:textId="654531D7" w:rsidR="00B9384B" w:rsidRDefault="00B9384B">
          <w:pPr>
            <w:pStyle w:val="31"/>
            <w:tabs>
              <w:tab w:val="right" w:leader="dot" w:pos="8296"/>
            </w:tabs>
            <w:ind w:firstLine="480"/>
            <w:rPr>
              <w:rFonts w:asciiTheme="minorHAnsi" w:eastAsiaTheme="minorEastAsia" w:hAnsiTheme="minorHAnsi"/>
              <w:noProof/>
            </w:rPr>
          </w:pPr>
          <w:hyperlink w:anchor="_Toc201152776" w:history="1">
            <w:r w:rsidRPr="006F75F9">
              <w:rPr>
                <w:rStyle w:val="af2"/>
                <w:noProof/>
              </w:rPr>
              <w:t xml:space="preserve">5.2.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76 \h </w:instrText>
            </w:r>
            <w:r>
              <w:rPr>
                <w:noProof/>
                <w:webHidden/>
              </w:rPr>
            </w:r>
            <w:r>
              <w:rPr>
                <w:noProof/>
                <w:webHidden/>
              </w:rPr>
              <w:fldChar w:fldCharType="separate"/>
            </w:r>
            <w:r w:rsidR="00292731">
              <w:rPr>
                <w:noProof/>
                <w:webHidden/>
              </w:rPr>
              <w:t>77</w:t>
            </w:r>
            <w:r>
              <w:rPr>
                <w:noProof/>
                <w:webHidden/>
              </w:rPr>
              <w:fldChar w:fldCharType="end"/>
            </w:r>
          </w:hyperlink>
        </w:p>
        <w:p w14:paraId="148CB5B7" w14:textId="55907950" w:rsidR="00B9384B" w:rsidRDefault="00B9384B">
          <w:pPr>
            <w:pStyle w:val="31"/>
            <w:tabs>
              <w:tab w:val="right" w:leader="dot" w:pos="8296"/>
            </w:tabs>
            <w:ind w:firstLine="480"/>
            <w:rPr>
              <w:rFonts w:asciiTheme="minorHAnsi" w:eastAsiaTheme="minorEastAsia" w:hAnsiTheme="minorHAnsi"/>
              <w:noProof/>
            </w:rPr>
          </w:pPr>
          <w:hyperlink w:anchor="_Toc201152777" w:history="1">
            <w:r w:rsidRPr="006F75F9">
              <w:rPr>
                <w:rStyle w:val="af2"/>
                <w:noProof/>
              </w:rPr>
              <w:t xml:space="preserve">5.2.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77 \h </w:instrText>
            </w:r>
            <w:r>
              <w:rPr>
                <w:noProof/>
                <w:webHidden/>
              </w:rPr>
            </w:r>
            <w:r>
              <w:rPr>
                <w:noProof/>
                <w:webHidden/>
              </w:rPr>
              <w:fldChar w:fldCharType="separate"/>
            </w:r>
            <w:r w:rsidR="00292731">
              <w:rPr>
                <w:noProof/>
                <w:webHidden/>
              </w:rPr>
              <w:t>78</w:t>
            </w:r>
            <w:r>
              <w:rPr>
                <w:noProof/>
                <w:webHidden/>
              </w:rPr>
              <w:fldChar w:fldCharType="end"/>
            </w:r>
          </w:hyperlink>
        </w:p>
        <w:p w14:paraId="7523E1C7" w14:textId="44BCAC0F" w:rsidR="00B9384B" w:rsidRDefault="00B9384B">
          <w:pPr>
            <w:pStyle w:val="21"/>
            <w:tabs>
              <w:tab w:val="right" w:leader="dot" w:pos="8296"/>
            </w:tabs>
            <w:ind w:firstLine="480"/>
            <w:rPr>
              <w:rFonts w:asciiTheme="minorHAnsi" w:eastAsiaTheme="minorEastAsia" w:hAnsiTheme="minorHAnsi"/>
              <w:noProof/>
            </w:rPr>
          </w:pPr>
          <w:hyperlink w:anchor="_Toc201152778" w:history="1">
            <w:r w:rsidRPr="006F75F9">
              <w:rPr>
                <w:rStyle w:val="af2"/>
                <w:noProof/>
              </w:rPr>
              <w:t xml:space="preserve">5.3 </w:t>
            </w:r>
            <w:r w:rsidRPr="006F75F9">
              <w:rPr>
                <w:rStyle w:val="af2"/>
                <w:rFonts w:hint="eastAsia"/>
                <w:noProof/>
              </w:rPr>
              <w:t>第二階段：資安與私有</w:t>
            </w:r>
            <w:r>
              <w:rPr>
                <w:noProof/>
                <w:webHidden/>
              </w:rPr>
              <w:tab/>
            </w:r>
            <w:r>
              <w:rPr>
                <w:noProof/>
                <w:webHidden/>
              </w:rPr>
              <w:fldChar w:fldCharType="begin"/>
            </w:r>
            <w:r>
              <w:rPr>
                <w:noProof/>
                <w:webHidden/>
              </w:rPr>
              <w:instrText xml:space="preserve"> PAGEREF _Toc201152778 \h </w:instrText>
            </w:r>
            <w:r>
              <w:rPr>
                <w:noProof/>
                <w:webHidden/>
              </w:rPr>
            </w:r>
            <w:r>
              <w:rPr>
                <w:noProof/>
                <w:webHidden/>
              </w:rPr>
              <w:fldChar w:fldCharType="separate"/>
            </w:r>
            <w:r w:rsidR="00292731">
              <w:rPr>
                <w:noProof/>
                <w:webHidden/>
              </w:rPr>
              <w:t>81</w:t>
            </w:r>
            <w:r>
              <w:rPr>
                <w:noProof/>
                <w:webHidden/>
              </w:rPr>
              <w:fldChar w:fldCharType="end"/>
            </w:r>
          </w:hyperlink>
        </w:p>
        <w:p w14:paraId="7C998740" w14:textId="462C5540" w:rsidR="00B9384B" w:rsidRDefault="00B9384B">
          <w:pPr>
            <w:pStyle w:val="31"/>
            <w:tabs>
              <w:tab w:val="right" w:leader="dot" w:pos="8296"/>
            </w:tabs>
            <w:ind w:firstLine="480"/>
            <w:rPr>
              <w:rFonts w:asciiTheme="minorHAnsi" w:eastAsiaTheme="minorEastAsia" w:hAnsiTheme="minorHAnsi"/>
              <w:noProof/>
            </w:rPr>
          </w:pPr>
          <w:hyperlink w:anchor="_Toc201152779" w:history="1">
            <w:r w:rsidRPr="006F75F9">
              <w:rPr>
                <w:rStyle w:val="af2"/>
                <w:noProof/>
              </w:rPr>
              <w:t xml:space="preserve">5.3.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79 \h </w:instrText>
            </w:r>
            <w:r>
              <w:rPr>
                <w:noProof/>
                <w:webHidden/>
              </w:rPr>
            </w:r>
            <w:r>
              <w:rPr>
                <w:noProof/>
                <w:webHidden/>
              </w:rPr>
              <w:fldChar w:fldCharType="separate"/>
            </w:r>
            <w:r w:rsidR="00292731">
              <w:rPr>
                <w:noProof/>
                <w:webHidden/>
              </w:rPr>
              <w:t>81</w:t>
            </w:r>
            <w:r>
              <w:rPr>
                <w:noProof/>
                <w:webHidden/>
              </w:rPr>
              <w:fldChar w:fldCharType="end"/>
            </w:r>
          </w:hyperlink>
        </w:p>
        <w:p w14:paraId="28E69B1C" w14:textId="064225E2" w:rsidR="00B9384B" w:rsidRDefault="00B9384B">
          <w:pPr>
            <w:pStyle w:val="31"/>
            <w:tabs>
              <w:tab w:val="right" w:leader="dot" w:pos="8296"/>
            </w:tabs>
            <w:ind w:firstLine="480"/>
            <w:rPr>
              <w:rFonts w:asciiTheme="minorHAnsi" w:eastAsiaTheme="minorEastAsia" w:hAnsiTheme="minorHAnsi"/>
              <w:noProof/>
            </w:rPr>
          </w:pPr>
          <w:hyperlink w:anchor="_Toc201152780" w:history="1">
            <w:r w:rsidRPr="006F75F9">
              <w:rPr>
                <w:rStyle w:val="af2"/>
                <w:noProof/>
              </w:rPr>
              <w:t xml:space="preserve">5.3.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80 \h </w:instrText>
            </w:r>
            <w:r>
              <w:rPr>
                <w:noProof/>
                <w:webHidden/>
              </w:rPr>
            </w:r>
            <w:r>
              <w:rPr>
                <w:noProof/>
                <w:webHidden/>
              </w:rPr>
              <w:fldChar w:fldCharType="separate"/>
            </w:r>
            <w:r w:rsidR="00292731">
              <w:rPr>
                <w:noProof/>
                <w:webHidden/>
              </w:rPr>
              <w:t>82</w:t>
            </w:r>
            <w:r>
              <w:rPr>
                <w:noProof/>
                <w:webHidden/>
              </w:rPr>
              <w:fldChar w:fldCharType="end"/>
            </w:r>
          </w:hyperlink>
        </w:p>
        <w:p w14:paraId="31D95A90" w14:textId="40188AD3" w:rsidR="00B9384B" w:rsidRDefault="00B9384B">
          <w:pPr>
            <w:pStyle w:val="31"/>
            <w:tabs>
              <w:tab w:val="left" w:pos="2400"/>
              <w:tab w:val="right" w:leader="dot" w:pos="8296"/>
            </w:tabs>
            <w:ind w:firstLine="480"/>
            <w:rPr>
              <w:rFonts w:asciiTheme="minorHAnsi" w:eastAsiaTheme="minorEastAsia" w:hAnsiTheme="minorHAnsi"/>
              <w:noProof/>
            </w:rPr>
          </w:pPr>
          <w:hyperlink w:anchor="_Toc201152781" w:history="1">
            <w:r w:rsidRPr="006F75F9">
              <w:rPr>
                <w:rStyle w:val="af2"/>
                <w:noProof/>
              </w:rPr>
              <w:t>5.3.3</w:t>
            </w:r>
            <w:r>
              <w:rPr>
                <w:rFonts w:asciiTheme="minorHAnsi" w:eastAsiaTheme="minorEastAsia" w:hAnsiTheme="minorHAnsi"/>
                <w:noProof/>
              </w:rPr>
              <w:tab/>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81 \h </w:instrText>
            </w:r>
            <w:r>
              <w:rPr>
                <w:noProof/>
                <w:webHidden/>
              </w:rPr>
            </w:r>
            <w:r>
              <w:rPr>
                <w:noProof/>
                <w:webHidden/>
              </w:rPr>
              <w:fldChar w:fldCharType="separate"/>
            </w:r>
            <w:r w:rsidR="00292731">
              <w:rPr>
                <w:noProof/>
                <w:webHidden/>
              </w:rPr>
              <w:t>83</w:t>
            </w:r>
            <w:r>
              <w:rPr>
                <w:noProof/>
                <w:webHidden/>
              </w:rPr>
              <w:fldChar w:fldCharType="end"/>
            </w:r>
          </w:hyperlink>
        </w:p>
        <w:p w14:paraId="7A741489" w14:textId="7A604F66" w:rsidR="00B9384B" w:rsidRDefault="00B9384B">
          <w:pPr>
            <w:pStyle w:val="31"/>
            <w:tabs>
              <w:tab w:val="right" w:leader="dot" w:pos="8296"/>
            </w:tabs>
            <w:ind w:firstLine="480"/>
            <w:rPr>
              <w:rFonts w:asciiTheme="minorHAnsi" w:eastAsiaTheme="minorEastAsia" w:hAnsiTheme="minorHAnsi"/>
              <w:noProof/>
            </w:rPr>
          </w:pPr>
          <w:hyperlink w:anchor="_Toc201152782" w:history="1">
            <w:r w:rsidRPr="006F75F9">
              <w:rPr>
                <w:rStyle w:val="af2"/>
                <w:noProof/>
              </w:rPr>
              <w:t xml:space="preserve">5.3.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82 \h </w:instrText>
            </w:r>
            <w:r>
              <w:rPr>
                <w:noProof/>
                <w:webHidden/>
              </w:rPr>
            </w:r>
            <w:r>
              <w:rPr>
                <w:noProof/>
                <w:webHidden/>
              </w:rPr>
              <w:fldChar w:fldCharType="separate"/>
            </w:r>
            <w:r w:rsidR="00292731">
              <w:rPr>
                <w:noProof/>
                <w:webHidden/>
              </w:rPr>
              <w:t>84</w:t>
            </w:r>
            <w:r>
              <w:rPr>
                <w:noProof/>
                <w:webHidden/>
              </w:rPr>
              <w:fldChar w:fldCharType="end"/>
            </w:r>
          </w:hyperlink>
        </w:p>
        <w:p w14:paraId="5244BDE2" w14:textId="49A29073" w:rsidR="00B9384B" w:rsidRDefault="00B9384B">
          <w:pPr>
            <w:pStyle w:val="31"/>
            <w:tabs>
              <w:tab w:val="right" w:leader="dot" w:pos="8296"/>
            </w:tabs>
            <w:ind w:firstLine="480"/>
            <w:rPr>
              <w:rFonts w:asciiTheme="minorHAnsi" w:eastAsiaTheme="minorEastAsia" w:hAnsiTheme="minorHAnsi"/>
              <w:noProof/>
            </w:rPr>
          </w:pPr>
          <w:hyperlink w:anchor="_Toc201152783" w:history="1">
            <w:r w:rsidRPr="006F75F9">
              <w:rPr>
                <w:rStyle w:val="af2"/>
                <w:noProof/>
              </w:rPr>
              <w:t xml:space="preserve">5.3.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83 \h </w:instrText>
            </w:r>
            <w:r>
              <w:rPr>
                <w:noProof/>
                <w:webHidden/>
              </w:rPr>
            </w:r>
            <w:r>
              <w:rPr>
                <w:noProof/>
                <w:webHidden/>
              </w:rPr>
              <w:fldChar w:fldCharType="separate"/>
            </w:r>
            <w:r w:rsidR="00292731">
              <w:rPr>
                <w:noProof/>
                <w:webHidden/>
              </w:rPr>
              <w:t>86</w:t>
            </w:r>
            <w:r>
              <w:rPr>
                <w:noProof/>
                <w:webHidden/>
              </w:rPr>
              <w:fldChar w:fldCharType="end"/>
            </w:r>
          </w:hyperlink>
        </w:p>
        <w:p w14:paraId="32357985" w14:textId="2F6B63DC" w:rsidR="00B9384B" w:rsidRDefault="00B9384B">
          <w:pPr>
            <w:pStyle w:val="31"/>
            <w:tabs>
              <w:tab w:val="right" w:leader="dot" w:pos="8296"/>
            </w:tabs>
            <w:ind w:firstLine="480"/>
            <w:rPr>
              <w:rFonts w:asciiTheme="minorHAnsi" w:eastAsiaTheme="minorEastAsia" w:hAnsiTheme="minorHAnsi"/>
              <w:noProof/>
            </w:rPr>
          </w:pPr>
          <w:hyperlink w:anchor="_Toc201152784" w:history="1">
            <w:r w:rsidRPr="006F75F9">
              <w:rPr>
                <w:rStyle w:val="af2"/>
                <w:noProof/>
              </w:rPr>
              <w:t xml:space="preserve">5.3.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84 \h </w:instrText>
            </w:r>
            <w:r>
              <w:rPr>
                <w:noProof/>
                <w:webHidden/>
              </w:rPr>
            </w:r>
            <w:r>
              <w:rPr>
                <w:noProof/>
                <w:webHidden/>
              </w:rPr>
              <w:fldChar w:fldCharType="separate"/>
            </w:r>
            <w:r w:rsidR="00292731">
              <w:rPr>
                <w:noProof/>
                <w:webHidden/>
              </w:rPr>
              <w:t>87</w:t>
            </w:r>
            <w:r>
              <w:rPr>
                <w:noProof/>
                <w:webHidden/>
              </w:rPr>
              <w:fldChar w:fldCharType="end"/>
            </w:r>
          </w:hyperlink>
        </w:p>
        <w:p w14:paraId="4883A4CE" w14:textId="24EF9889" w:rsidR="00B9384B" w:rsidRDefault="00B9384B">
          <w:pPr>
            <w:pStyle w:val="31"/>
            <w:tabs>
              <w:tab w:val="right" w:leader="dot" w:pos="8296"/>
            </w:tabs>
            <w:ind w:firstLine="480"/>
            <w:rPr>
              <w:rFonts w:asciiTheme="minorHAnsi" w:eastAsiaTheme="minorEastAsia" w:hAnsiTheme="minorHAnsi"/>
              <w:noProof/>
            </w:rPr>
          </w:pPr>
          <w:hyperlink w:anchor="_Toc201152785" w:history="1">
            <w:r w:rsidRPr="006F75F9">
              <w:rPr>
                <w:rStyle w:val="af2"/>
                <w:noProof/>
              </w:rPr>
              <w:t xml:space="preserve">5.3.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85 \h </w:instrText>
            </w:r>
            <w:r>
              <w:rPr>
                <w:noProof/>
                <w:webHidden/>
              </w:rPr>
            </w:r>
            <w:r>
              <w:rPr>
                <w:noProof/>
                <w:webHidden/>
              </w:rPr>
              <w:fldChar w:fldCharType="separate"/>
            </w:r>
            <w:r w:rsidR="00292731">
              <w:rPr>
                <w:noProof/>
                <w:webHidden/>
              </w:rPr>
              <w:t>88</w:t>
            </w:r>
            <w:r>
              <w:rPr>
                <w:noProof/>
                <w:webHidden/>
              </w:rPr>
              <w:fldChar w:fldCharType="end"/>
            </w:r>
          </w:hyperlink>
        </w:p>
        <w:p w14:paraId="7D56433B" w14:textId="338863CC" w:rsidR="00B9384B" w:rsidRDefault="00B9384B">
          <w:pPr>
            <w:pStyle w:val="21"/>
            <w:tabs>
              <w:tab w:val="right" w:leader="dot" w:pos="8296"/>
            </w:tabs>
            <w:ind w:firstLine="480"/>
            <w:rPr>
              <w:rFonts w:asciiTheme="minorHAnsi" w:eastAsiaTheme="minorEastAsia" w:hAnsiTheme="minorHAnsi"/>
              <w:noProof/>
            </w:rPr>
          </w:pPr>
          <w:hyperlink w:anchor="_Toc201152786" w:history="1">
            <w:r w:rsidRPr="006F75F9">
              <w:rPr>
                <w:rStyle w:val="af2"/>
                <w:noProof/>
              </w:rPr>
              <w:t xml:space="preserve">5.4 </w:t>
            </w:r>
            <w:r w:rsidRPr="006F75F9">
              <w:rPr>
                <w:rStyle w:val="af2"/>
                <w:rFonts w:hint="eastAsia"/>
                <w:noProof/>
              </w:rPr>
              <w:t>第三階段：銷售與推廣</w:t>
            </w:r>
            <w:r>
              <w:rPr>
                <w:noProof/>
                <w:webHidden/>
              </w:rPr>
              <w:tab/>
            </w:r>
            <w:r>
              <w:rPr>
                <w:noProof/>
                <w:webHidden/>
              </w:rPr>
              <w:fldChar w:fldCharType="begin"/>
            </w:r>
            <w:r>
              <w:rPr>
                <w:noProof/>
                <w:webHidden/>
              </w:rPr>
              <w:instrText xml:space="preserve"> PAGEREF _Toc201152786 \h </w:instrText>
            </w:r>
            <w:r>
              <w:rPr>
                <w:noProof/>
                <w:webHidden/>
              </w:rPr>
            </w:r>
            <w:r>
              <w:rPr>
                <w:noProof/>
                <w:webHidden/>
              </w:rPr>
              <w:fldChar w:fldCharType="separate"/>
            </w:r>
            <w:r w:rsidR="00292731">
              <w:rPr>
                <w:noProof/>
                <w:webHidden/>
              </w:rPr>
              <w:t>91</w:t>
            </w:r>
            <w:r>
              <w:rPr>
                <w:noProof/>
                <w:webHidden/>
              </w:rPr>
              <w:fldChar w:fldCharType="end"/>
            </w:r>
          </w:hyperlink>
        </w:p>
        <w:p w14:paraId="715E2AD0" w14:textId="6DD82F09" w:rsidR="00B9384B" w:rsidRDefault="00B9384B">
          <w:pPr>
            <w:pStyle w:val="31"/>
            <w:tabs>
              <w:tab w:val="right" w:leader="dot" w:pos="8296"/>
            </w:tabs>
            <w:ind w:firstLine="480"/>
            <w:rPr>
              <w:rFonts w:asciiTheme="minorHAnsi" w:eastAsiaTheme="minorEastAsia" w:hAnsiTheme="minorHAnsi"/>
              <w:noProof/>
            </w:rPr>
          </w:pPr>
          <w:hyperlink w:anchor="_Toc201152787" w:history="1">
            <w:r w:rsidRPr="006F75F9">
              <w:rPr>
                <w:rStyle w:val="af2"/>
                <w:noProof/>
              </w:rPr>
              <w:t xml:space="preserve">5.4.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87 \h </w:instrText>
            </w:r>
            <w:r>
              <w:rPr>
                <w:noProof/>
                <w:webHidden/>
              </w:rPr>
            </w:r>
            <w:r>
              <w:rPr>
                <w:noProof/>
                <w:webHidden/>
              </w:rPr>
              <w:fldChar w:fldCharType="separate"/>
            </w:r>
            <w:r w:rsidR="00292731">
              <w:rPr>
                <w:noProof/>
                <w:webHidden/>
              </w:rPr>
              <w:t>91</w:t>
            </w:r>
            <w:r>
              <w:rPr>
                <w:noProof/>
                <w:webHidden/>
              </w:rPr>
              <w:fldChar w:fldCharType="end"/>
            </w:r>
          </w:hyperlink>
        </w:p>
        <w:p w14:paraId="449D5B7B" w14:textId="79FE3B15" w:rsidR="00B9384B" w:rsidRDefault="00B9384B">
          <w:pPr>
            <w:pStyle w:val="31"/>
            <w:tabs>
              <w:tab w:val="right" w:leader="dot" w:pos="8296"/>
            </w:tabs>
            <w:ind w:firstLine="480"/>
            <w:rPr>
              <w:rFonts w:asciiTheme="minorHAnsi" w:eastAsiaTheme="minorEastAsia" w:hAnsiTheme="minorHAnsi"/>
              <w:noProof/>
            </w:rPr>
          </w:pPr>
          <w:hyperlink w:anchor="_Toc201152788" w:history="1">
            <w:r w:rsidRPr="006F75F9">
              <w:rPr>
                <w:rStyle w:val="af2"/>
                <w:noProof/>
              </w:rPr>
              <w:t xml:space="preserve">5.4.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88 \h </w:instrText>
            </w:r>
            <w:r>
              <w:rPr>
                <w:noProof/>
                <w:webHidden/>
              </w:rPr>
            </w:r>
            <w:r>
              <w:rPr>
                <w:noProof/>
                <w:webHidden/>
              </w:rPr>
              <w:fldChar w:fldCharType="separate"/>
            </w:r>
            <w:r w:rsidR="00292731">
              <w:rPr>
                <w:noProof/>
                <w:webHidden/>
              </w:rPr>
              <w:t>92</w:t>
            </w:r>
            <w:r>
              <w:rPr>
                <w:noProof/>
                <w:webHidden/>
              </w:rPr>
              <w:fldChar w:fldCharType="end"/>
            </w:r>
          </w:hyperlink>
        </w:p>
        <w:p w14:paraId="63CB6981" w14:textId="5288BA29" w:rsidR="00B9384B" w:rsidRDefault="00B9384B">
          <w:pPr>
            <w:pStyle w:val="31"/>
            <w:tabs>
              <w:tab w:val="right" w:leader="dot" w:pos="8296"/>
            </w:tabs>
            <w:ind w:firstLine="480"/>
            <w:rPr>
              <w:rFonts w:asciiTheme="minorHAnsi" w:eastAsiaTheme="minorEastAsia" w:hAnsiTheme="minorHAnsi"/>
              <w:noProof/>
            </w:rPr>
          </w:pPr>
          <w:hyperlink w:anchor="_Toc201152789" w:history="1">
            <w:r w:rsidRPr="006F75F9">
              <w:rPr>
                <w:rStyle w:val="af2"/>
                <w:noProof/>
              </w:rPr>
              <w:t xml:space="preserve">5.4.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89 \h </w:instrText>
            </w:r>
            <w:r>
              <w:rPr>
                <w:noProof/>
                <w:webHidden/>
              </w:rPr>
            </w:r>
            <w:r>
              <w:rPr>
                <w:noProof/>
                <w:webHidden/>
              </w:rPr>
              <w:fldChar w:fldCharType="separate"/>
            </w:r>
            <w:r w:rsidR="00292731">
              <w:rPr>
                <w:noProof/>
                <w:webHidden/>
              </w:rPr>
              <w:t>93</w:t>
            </w:r>
            <w:r>
              <w:rPr>
                <w:noProof/>
                <w:webHidden/>
              </w:rPr>
              <w:fldChar w:fldCharType="end"/>
            </w:r>
          </w:hyperlink>
        </w:p>
        <w:p w14:paraId="0D9B6251" w14:textId="47EAE868" w:rsidR="00B9384B" w:rsidRDefault="00B9384B">
          <w:pPr>
            <w:pStyle w:val="31"/>
            <w:tabs>
              <w:tab w:val="right" w:leader="dot" w:pos="8296"/>
            </w:tabs>
            <w:ind w:firstLine="480"/>
            <w:rPr>
              <w:rFonts w:asciiTheme="minorHAnsi" w:eastAsiaTheme="minorEastAsia" w:hAnsiTheme="minorHAnsi"/>
              <w:noProof/>
            </w:rPr>
          </w:pPr>
          <w:hyperlink w:anchor="_Toc201152790" w:history="1">
            <w:r w:rsidRPr="006F75F9">
              <w:rPr>
                <w:rStyle w:val="af2"/>
                <w:noProof/>
              </w:rPr>
              <w:t xml:space="preserve">5.4.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90 \h </w:instrText>
            </w:r>
            <w:r>
              <w:rPr>
                <w:noProof/>
                <w:webHidden/>
              </w:rPr>
            </w:r>
            <w:r>
              <w:rPr>
                <w:noProof/>
                <w:webHidden/>
              </w:rPr>
              <w:fldChar w:fldCharType="separate"/>
            </w:r>
            <w:r w:rsidR="00292731">
              <w:rPr>
                <w:noProof/>
                <w:webHidden/>
              </w:rPr>
              <w:t>94</w:t>
            </w:r>
            <w:r>
              <w:rPr>
                <w:noProof/>
                <w:webHidden/>
              </w:rPr>
              <w:fldChar w:fldCharType="end"/>
            </w:r>
          </w:hyperlink>
        </w:p>
        <w:p w14:paraId="1D1778D9" w14:textId="2BCA67FE" w:rsidR="00B9384B" w:rsidRDefault="00B9384B">
          <w:pPr>
            <w:pStyle w:val="31"/>
            <w:tabs>
              <w:tab w:val="right" w:leader="dot" w:pos="8296"/>
            </w:tabs>
            <w:ind w:firstLine="480"/>
            <w:rPr>
              <w:rFonts w:asciiTheme="minorHAnsi" w:eastAsiaTheme="minorEastAsia" w:hAnsiTheme="minorHAnsi"/>
              <w:noProof/>
            </w:rPr>
          </w:pPr>
          <w:hyperlink w:anchor="_Toc201152791" w:history="1">
            <w:r w:rsidRPr="006F75F9">
              <w:rPr>
                <w:rStyle w:val="af2"/>
                <w:noProof/>
              </w:rPr>
              <w:t xml:space="preserve">5.4.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91 \h </w:instrText>
            </w:r>
            <w:r>
              <w:rPr>
                <w:noProof/>
                <w:webHidden/>
              </w:rPr>
            </w:r>
            <w:r>
              <w:rPr>
                <w:noProof/>
                <w:webHidden/>
              </w:rPr>
              <w:fldChar w:fldCharType="separate"/>
            </w:r>
            <w:r w:rsidR="00292731">
              <w:rPr>
                <w:noProof/>
                <w:webHidden/>
              </w:rPr>
              <w:t>96</w:t>
            </w:r>
            <w:r>
              <w:rPr>
                <w:noProof/>
                <w:webHidden/>
              </w:rPr>
              <w:fldChar w:fldCharType="end"/>
            </w:r>
          </w:hyperlink>
        </w:p>
        <w:p w14:paraId="2883D1E2" w14:textId="32734008" w:rsidR="00B9384B" w:rsidRDefault="00B9384B">
          <w:pPr>
            <w:pStyle w:val="31"/>
            <w:tabs>
              <w:tab w:val="right" w:leader="dot" w:pos="8296"/>
            </w:tabs>
            <w:ind w:firstLine="480"/>
            <w:rPr>
              <w:rFonts w:asciiTheme="minorHAnsi" w:eastAsiaTheme="minorEastAsia" w:hAnsiTheme="minorHAnsi"/>
              <w:noProof/>
            </w:rPr>
          </w:pPr>
          <w:hyperlink w:anchor="_Toc201152792" w:history="1">
            <w:r w:rsidRPr="006F75F9">
              <w:rPr>
                <w:rStyle w:val="af2"/>
                <w:noProof/>
              </w:rPr>
              <w:t xml:space="preserve">5.4.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792 \h </w:instrText>
            </w:r>
            <w:r>
              <w:rPr>
                <w:noProof/>
                <w:webHidden/>
              </w:rPr>
            </w:r>
            <w:r>
              <w:rPr>
                <w:noProof/>
                <w:webHidden/>
              </w:rPr>
              <w:fldChar w:fldCharType="separate"/>
            </w:r>
            <w:r w:rsidR="00292731">
              <w:rPr>
                <w:noProof/>
                <w:webHidden/>
              </w:rPr>
              <w:t>97</w:t>
            </w:r>
            <w:r>
              <w:rPr>
                <w:noProof/>
                <w:webHidden/>
              </w:rPr>
              <w:fldChar w:fldCharType="end"/>
            </w:r>
          </w:hyperlink>
        </w:p>
        <w:p w14:paraId="641795A7" w14:textId="73AA1C85" w:rsidR="00B9384B" w:rsidRDefault="00B9384B">
          <w:pPr>
            <w:pStyle w:val="31"/>
            <w:tabs>
              <w:tab w:val="right" w:leader="dot" w:pos="8296"/>
            </w:tabs>
            <w:ind w:firstLine="480"/>
            <w:rPr>
              <w:rFonts w:asciiTheme="minorHAnsi" w:eastAsiaTheme="minorEastAsia" w:hAnsiTheme="minorHAnsi"/>
              <w:noProof/>
            </w:rPr>
          </w:pPr>
          <w:hyperlink w:anchor="_Toc201152793" w:history="1">
            <w:r w:rsidRPr="006F75F9">
              <w:rPr>
                <w:rStyle w:val="af2"/>
                <w:noProof/>
              </w:rPr>
              <w:t xml:space="preserve">5.4.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793 \h </w:instrText>
            </w:r>
            <w:r>
              <w:rPr>
                <w:noProof/>
                <w:webHidden/>
              </w:rPr>
            </w:r>
            <w:r>
              <w:rPr>
                <w:noProof/>
                <w:webHidden/>
              </w:rPr>
              <w:fldChar w:fldCharType="separate"/>
            </w:r>
            <w:r w:rsidR="00292731">
              <w:rPr>
                <w:noProof/>
                <w:webHidden/>
              </w:rPr>
              <w:t>97</w:t>
            </w:r>
            <w:r>
              <w:rPr>
                <w:noProof/>
                <w:webHidden/>
              </w:rPr>
              <w:fldChar w:fldCharType="end"/>
            </w:r>
          </w:hyperlink>
        </w:p>
        <w:p w14:paraId="77D51D9A" w14:textId="2145F911" w:rsidR="00B9384B" w:rsidRDefault="00B9384B">
          <w:pPr>
            <w:pStyle w:val="21"/>
            <w:tabs>
              <w:tab w:val="right" w:leader="dot" w:pos="8296"/>
            </w:tabs>
            <w:ind w:firstLine="480"/>
            <w:rPr>
              <w:rFonts w:asciiTheme="minorHAnsi" w:eastAsiaTheme="minorEastAsia" w:hAnsiTheme="minorHAnsi"/>
              <w:noProof/>
            </w:rPr>
          </w:pPr>
          <w:hyperlink w:anchor="_Toc201152794" w:history="1">
            <w:r w:rsidRPr="006F75F9">
              <w:rPr>
                <w:rStyle w:val="af2"/>
                <w:noProof/>
              </w:rPr>
              <w:t xml:space="preserve">5.5 </w:t>
            </w:r>
            <w:r w:rsidRPr="006F75F9">
              <w:rPr>
                <w:rStyle w:val="af2"/>
                <w:rFonts w:hint="eastAsia"/>
                <w:noProof/>
              </w:rPr>
              <w:t>第四階段：多元新應用</w:t>
            </w:r>
            <w:r>
              <w:rPr>
                <w:noProof/>
                <w:webHidden/>
              </w:rPr>
              <w:tab/>
            </w:r>
            <w:r>
              <w:rPr>
                <w:noProof/>
                <w:webHidden/>
              </w:rPr>
              <w:fldChar w:fldCharType="begin"/>
            </w:r>
            <w:r>
              <w:rPr>
                <w:noProof/>
                <w:webHidden/>
              </w:rPr>
              <w:instrText xml:space="preserve"> PAGEREF _Toc201152794 \h </w:instrText>
            </w:r>
            <w:r>
              <w:rPr>
                <w:noProof/>
                <w:webHidden/>
              </w:rPr>
            </w:r>
            <w:r>
              <w:rPr>
                <w:noProof/>
                <w:webHidden/>
              </w:rPr>
              <w:fldChar w:fldCharType="separate"/>
            </w:r>
            <w:r w:rsidR="00292731">
              <w:rPr>
                <w:noProof/>
                <w:webHidden/>
              </w:rPr>
              <w:t>101</w:t>
            </w:r>
            <w:r>
              <w:rPr>
                <w:noProof/>
                <w:webHidden/>
              </w:rPr>
              <w:fldChar w:fldCharType="end"/>
            </w:r>
          </w:hyperlink>
        </w:p>
        <w:p w14:paraId="45DD9967" w14:textId="46C02EF2" w:rsidR="00B9384B" w:rsidRDefault="00B9384B">
          <w:pPr>
            <w:pStyle w:val="31"/>
            <w:tabs>
              <w:tab w:val="right" w:leader="dot" w:pos="8296"/>
            </w:tabs>
            <w:ind w:firstLine="480"/>
            <w:rPr>
              <w:rFonts w:asciiTheme="minorHAnsi" w:eastAsiaTheme="minorEastAsia" w:hAnsiTheme="minorHAnsi"/>
              <w:noProof/>
            </w:rPr>
          </w:pPr>
          <w:hyperlink w:anchor="_Toc201152795" w:history="1">
            <w:r w:rsidRPr="006F75F9">
              <w:rPr>
                <w:rStyle w:val="af2"/>
                <w:noProof/>
              </w:rPr>
              <w:t xml:space="preserve">5.5.1 </w:t>
            </w:r>
            <w:r w:rsidRPr="006F75F9">
              <w:rPr>
                <w:rStyle w:val="af2"/>
                <w:rFonts w:hint="eastAsia"/>
                <w:noProof/>
              </w:rPr>
              <w:t>產業需求</w:t>
            </w:r>
            <w:r>
              <w:rPr>
                <w:noProof/>
                <w:webHidden/>
              </w:rPr>
              <w:tab/>
            </w:r>
            <w:r>
              <w:rPr>
                <w:noProof/>
                <w:webHidden/>
              </w:rPr>
              <w:fldChar w:fldCharType="begin"/>
            </w:r>
            <w:r>
              <w:rPr>
                <w:noProof/>
                <w:webHidden/>
              </w:rPr>
              <w:instrText xml:space="preserve"> PAGEREF _Toc201152795 \h </w:instrText>
            </w:r>
            <w:r>
              <w:rPr>
                <w:noProof/>
                <w:webHidden/>
              </w:rPr>
            </w:r>
            <w:r>
              <w:rPr>
                <w:noProof/>
                <w:webHidden/>
              </w:rPr>
              <w:fldChar w:fldCharType="separate"/>
            </w:r>
            <w:r w:rsidR="00292731">
              <w:rPr>
                <w:noProof/>
                <w:webHidden/>
              </w:rPr>
              <w:t>101</w:t>
            </w:r>
            <w:r>
              <w:rPr>
                <w:noProof/>
                <w:webHidden/>
              </w:rPr>
              <w:fldChar w:fldCharType="end"/>
            </w:r>
          </w:hyperlink>
        </w:p>
        <w:p w14:paraId="6152D304" w14:textId="08CA3209" w:rsidR="00B9384B" w:rsidRDefault="00B9384B">
          <w:pPr>
            <w:pStyle w:val="31"/>
            <w:tabs>
              <w:tab w:val="right" w:leader="dot" w:pos="8296"/>
            </w:tabs>
            <w:ind w:firstLine="480"/>
            <w:rPr>
              <w:rFonts w:asciiTheme="minorHAnsi" w:eastAsiaTheme="minorEastAsia" w:hAnsiTheme="minorHAnsi"/>
              <w:noProof/>
            </w:rPr>
          </w:pPr>
          <w:hyperlink w:anchor="_Toc201152796" w:history="1">
            <w:r w:rsidRPr="006F75F9">
              <w:rPr>
                <w:rStyle w:val="af2"/>
                <w:noProof/>
              </w:rPr>
              <w:t xml:space="preserve">5.5.2 </w:t>
            </w:r>
            <w:r w:rsidRPr="006F75F9">
              <w:rPr>
                <w:rStyle w:val="af2"/>
                <w:rFonts w:hint="eastAsia"/>
                <w:noProof/>
              </w:rPr>
              <w:t>企業能力</w:t>
            </w:r>
            <w:r>
              <w:rPr>
                <w:noProof/>
                <w:webHidden/>
              </w:rPr>
              <w:tab/>
            </w:r>
            <w:r>
              <w:rPr>
                <w:noProof/>
                <w:webHidden/>
              </w:rPr>
              <w:fldChar w:fldCharType="begin"/>
            </w:r>
            <w:r>
              <w:rPr>
                <w:noProof/>
                <w:webHidden/>
              </w:rPr>
              <w:instrText xml:space="preserve"> PAGEREF _Toc201152796 \h </w:instrText>
            </w:r>
            <w:r>
              <w:rPr>
                <w:noProof/>
                <w:webHidden/>
              </w:rPr>
            </w:r>
            <w:r>
              <w:rPr>
                <w:noProof/>
                <w:webHidden/>
              </w:rPr>
              <w:fldChar w:fldCharType="separate"/>
            </w:r>
            <w:r w:rsidR="00292731">
              <w:rPr>
                <w:noProof/>
                <w:webHidden/>
              </w:rPr>
              <w:t>102</w:t>
            </w:r>
            <w:r>
              <w:rPr>
                <w:noProof/>
                <w:webHidden/>
              </w:rPr>
              <w:fldChar w:fldCharType="end"/>
            </w:r>
          </w:hyperlink>
        </w:p>
        <w:p w14:paraId="41762F0C" w14:textId="031593C6" w:rsidR="00B9384B" w:rsidRDefault="00B9384B">
          <w:pPr>
            <w:pStyle w:val="31"/>
            <w:tabs>
              <w:tab w:val="right" w:leader="dot" w:pos="8296"/>
            </w:tabs>
            <w:ind w:firstLine="480"/>
            <w:rPr>
              <w:rFonts w:asciiTheme="minorHAnsi" w:eastAsiaTheme="minorEastAsia" w:hAnsiTheme="minorHAnsi"/>
              <w:noProof/>
            </w:rPr>
          </w:pPr>
          <w:hyperlink w:anchor="_Toc201152797" w:history="1">
            <w:r w:rsidRPr="006F75F9">
              <w:rPr>
                <w:rStyle w:val="af2"/>
                <w:noProof/>
              </w:rPr>
              <w:t xml:space="preserve">5.5.3 </w:t>
            </w:r>
            <w:r w:rsidRPr="006F75F9">
              <w:rPr>
                <w:rStyle w:val="af2"/>
                <w:rFonts w:hint="eastAsia"/>
                <w:noProof/>
              </w:rPr>
              <w:t>探索可供性</w:t>
            </w:r>
            <w:r>
              <w:rPr>
                <w:noProof/>
                <w:webHidden/>
              </w:rPr>
              <w:tab/>
            </w:r>
            <w:r>
              <w:rPr>
                <w:noProof/>
                <w:webHidden/>
              </w:rPr>
              <w:fldChar w:fldCharType="begin"/>
            </w:r>
            <w:r>
              <w:rPr>
                <w:noProof/>
                <w:webHidden/>
              </w:rPr>
              <w:instrText xml:space="preserve"> PAGEREF _Toc201152797 \h </w:instrText>
            </w:r>
            <w:r>
              <w:rPr>
                <w:noProof/>
                <w:webHidden/>
              </w:rPr>
            </w:r>
            <w:r>
              <w:rPr>
                <w:noProof/>
                <w:webHidden/>
              </w:rPr>
              <w:fldChar w:fldCharType="separate"/>
            </w:r>
            <w:r w:rsidR="00292731">
              <w:rPr>
                <w:noProof/>
                <w:webHidden/>
              </w:rPr>
              <w:t>103</w:t>
            </w:r>
            <w:r>
              <w:rPr>
                <w:noProof/>
                <w:webHidden/>
              </w:rPr>
              <w:fldChar w:fldCharType="end"/>
            </w:r>
          </w:hyperlink>
        </w:p>
        <w:p w14:paraId="6DF7BD18" w14:textId="4BECA01E" w:rsidR="00B9384B" w:rsidRDefault="00B9384B">
          <w:pPr>
            <w:pStyle w:val="31"/>
            <w:tabs>
              <w:tab w:val="right" w:leader="dot" w:pos="8296"/>
            </w:tabs>
            <w:ind w:firstLine="480"/>
            <w:rPr>
              <w:rFonts w:asciiTheme="minorHAnsi" w:eastAsiaTheme="minorEastAsia" w:hAnsiTheme="minorHAnsi"/>
              <w:noProof/>
            </w:rPr>
          </w:pPr>
          <w:hyperlink w:anchor="_Toc201152798" w:history="1">
            <w:r w:rsidRPr="006F75F9">
              <w:rPr>
                <w:rStyle w:val="af2"/>
                <w:noProof/>
              </w:rPr>
              <w:t xml:space="preserve">5.5.4 </w:t>
            </w:r>
            <w:r w:rsidRPr="006F75F9">
              <w:rPr>
                <w:rStyle w:val="af2"/>
                <w:rFonts w:hint="eastAsia"/>
                <w:noProof/>
              </w:rPr>
              <w:t>深耕運用</w:t>
            </w:r>
            <w:r>
              <w:rPr>
                <w:noProof/>
                <w:webHidden/>
              </w:rPr>
              <w:tab/>
            </w:r>
            <w:r>
              <w:rPr>
                <w:noProof/>
                <w:webHidden/>
              </w:rPr>
              <w:fldChar w:fldCharType="begin"/>
            </w:r>
            <w:r>
              <w:rPr>
                <w:noProof/>
                <w:webHidden/>
              </w:rPr>
              <w:instrText xml:space="preserve"> PAGEREF _Toc201152798 \h </w:instrText>
            </w:r>
            <w:r>
              <w:rPr>
                <w:noProof/>
                <w:webHidden/>
              </w:rPr>
            </w:r>
            <w:r>
              <w:rPr>
                <w:noProof/>
                <w:webHidden/>
              </w:rPr>
              <w:fldChar w:fldCharType="separate"/>
            </w:r>
            <w:r w:rsidR="00292731">
              <w:rPr>
                <w:noProof/>
                <w:webHidden/>
              </w:rPr>
              <w:t>104</w:t>
            </w:r>
            <w:r>
              <w:rPr>
                <w:noProof/>
                <w:webHidden/>
              </w:rPr>
              <w:fldChar w:fldCharType="end"/>
            </w:r>
          </w:hyperlink>
        </w:p>
        <w:p w14:paraId="541E2479" w14:textId="31A68563" w:rsidR="00B9384B" w:rsidRDefault="00B9384B">
          <w:pPr>
            <w:pStyle w:val="31"/>
            <w:tabs>
              <w:tab w:val="right" w:leader="dot" w:pos="8296"/>
            </w:tabs>
            <w:ind w:firstLine="480"/>
            <w:rPr>
              <w:rFonts w:asciiTheme="minorHAnsi" w:eastAsiaTheme="minorEastAsia" w:hAnsiTheme="minorHAnsi"/>
              <w:noProof/>
            </w:rPr>
          </w:pPr>
          <w:hyperlink w:anchor="_Toc201152799" w:history="1">
            <w:r w:rsidRPr="006F75F9">
              <w:rPr>
                <w:rStyle w:val="af2"/>
                <w:noProof/>
              </w:rPr>
              <w:t xml:space="preserve">5.5.5 </w:t>
            </w:r>
            <w:r w:rsidRPr="006F75F9">
              <w:rPr>
                <w:rStyle w:val="af2"/>
                <w:rFonts w:hint="eastAsia"/>
                <w:noProof/>
              </w:rPr>
              <w:t>創新探索</w:t>
            </w:r>
            <w:r>
              <w:rPr>
                <w:noProof/>
                <w:webHidden/>
              </w:rPr>
              <w:tab/>
            </w:r>
            <w:r>
              <w:rPr>
                <w:noProof/>
                <w:webHidden/>
              </w:rPr>
              <w:fldChar w:fldCharType="begin"/>
            </w:r>
            <w:r>
              <w:rPr>
                <w:noProof/>
                <w:webHidden/>
              </w:rPr>
              <w:instrText xml:space="preserve"> PAGEREF _Toc201152799 \h </w:instrText>
            </w:r>
            <w:r>
              <w:rPr>
                <w:noProof/>
                <w:webHidden/>
              </w:rPr>
            </w:r>
            <w:r>
              <w:rPr>
                <w:noProof/>
                <w:webHidden/>
              </w:rPr>
              <w:fldChar w:fldCharType="separate"/>
            </w:r>
            <w:r w:rsidR="00292731">
              <w:rPr>
                <w:noProof/>
                <w:webHidden/>
              </w:rPr>
              <w:t>106</w:t>
            </w:r>
            <w:r>
              <w:rPr>
                <w:noProof/>
                <w:webHidden/>
              </w:rPr>
              <w:fldChar w:fldCharType="end"/>
            </w:r>
          </w:hyperlink>
        </w:p>
        <w:p w14:paraId="236A1F62" w14:textId="344F5119" w:rsidR="00B9384B" w:rsidRDefault="00B9384B">
          <w:pPr>
            <w:pStyle w:val="31"/>
            <w:tabs>
              <w:tab w:val="right" w:leader="dot" w:pos="8296"/>
            </w:tabs>
            <w:ind w:firstLine="480"/>
            <w:rPr>
              <w:rFonts w:asciiTheme="minorHAnsi" w:eastAsiaTheme="minorEastAsia" w:hAnsiTheme="minorHAnsi"/>
              <w:noProof/>
            </w:rPr>
          </w:pPr>
          <w:hyperlink w:anchor="_Toc201152800" w:history="1">
            <w:r w:rsidRPr="006F75F9">
              <w:rPr>
                <w:rStyle w:val="af2"/>
                <w:noProof/>
              </w:rPr>
              <w:t xml:space="preserve">5.5.6 </w:t>
            </w:r>
            <w:r w:rsidRPr="006F75F9">
              <w:rPr>
                <w:rStyle w:val="af2"/>
                <w:rFonts w:hint="eastAsia"/>
                <w:noProof/>
              </w:rPr>
              <w:t>平衡機制</w:t>
            </w:r>
            <w:r>
              <w:rPr>
                <w:noProof/>
                <w:webHidden/>
              </w:rPr>
              <w:tab/>
            </w:r>
            <w:r>
              <w:rPr>
                <w:noProof/>
                <w:webHidden/>
              </w:rPr>
              <w:fldChar w:fldCharType="begin"/>
            </w:r>
            <w:r>
              <w:rPr>
                <w:noProof/>
                <w:webHidden/>
              </w:rPr>
              <w:instrText xml:space="preserve"> PAGEREF _Toc201152800 \h </w:instrText>
            </w:r>
            <w:r>
              <w:rPr>
                <w:noProof/>
                <w:webHidden/>
              </w:rPr>
            </w:r>
            <w:r>
              <w:rPr>
                <w:noProof/>
                <w:webHidden/>
              </w:rPr>
              <w:fldChar w:fldCharType="separate"/>
            </w:r>
            <w:r w:rsidR="00292731">
              <w:rPr>
                <w:noProof/>
                <w:webHidden/>
              </w:rPr>
              <w:t>107</w:t>
            </w:r>
            <w:r>
              <w:rPr>
                <w:noProof/>
                <w:webHidden/>
              </w:rPr>
              <w:fldChar w:fldCharType="end"/>
            </w:r>
          </w:hyperlink>
        </w:p>
        <w:p w14:paraId="3942BBE2" w14:textId="77313C86" w:rsidR="00B9384B" w:rsidRDefault="00B9384B">
          <w:pPr>
            <w:pStyle w:val="31"/>
            <w:tabs>
              <w:tab w:val="right" w:leader="dot" w:pos="8296"/>
            </w:tabs>
            <w:ind w:firstLine="480"/>
            <w:rPr>
              <w:rFonts w:asciiTheme="minorHAnsi" w:eastAsiaTheme="minorEastAsia" w:hAnsiTheme="minorHAnsi"/>
              <w:noProof/>
            </w:rPr>
          </w:pPr>
          <w:hyperlink w:anchor="_Toc201152801" w:history="1">
            <w:r w:rsidRPr="006F75F9">
              <w:rPr>
                <w:rStyle w:val="af2"/>
                <w:noProof/>
              </w:rPr>
              <w:t xml:space="preserve">5.5.7 </w:t>
            </w:r>
            <w:r w:rsidRPr="006F75F9">
              <w:rPr>
                <w:rStyle w:val="af2"/>
                <w:rFonts w:hint="eastAsia"/>
                <w:noProof/>
              </w:rPr>
              <w:t>數位創新結果</w:t>
            </w:r>
            <w:r>
              <w:rPr>
                <w:noProof/>
                <w:webHidden/>
              </w:rPr>
              <w:tab/>
            </w:r>
            <w:r>
              <w:rPr>
                <w:noProof/>
                <w:webHidden/>
              </w:rPr>
              <w:fldChar w:fldCharType="begin"/>
            </w:r>
            <w:r>
              <w:rPr>
                <w:noProof/>
                <w:webHidden/>
              </w:rPr>
              <w:instrText xml:space="preserve"> PAGEREF _Toc201152801 \h </w:instrText>
            </w:r>
            <w:r>
              <w:rPr>
                <w:noProof/>
                <w:webHidden/>
              </w:rPr>
            </w:r>
            <w:r>
              <w:rPr>
                <w:noProof/>
                <w:webHidden/>
              </w:rPr>
              <w:fldChar w:fldCharType="separate"/>
            </w:r>
            <w:r w:rsidR="00292731">
              <w:rPr>
                <w:noProof/>
                <w:webHidden/>
              </w:rPr>
              <w:t>108</w:t>
            </w:r>
            <w:r>
              <w:rPr>
                <w:noProof/>
                <w:webHidden/>
              </w:rPr>
              <w:fldChar w:fldCharType="end"/>
            </w:r>
          </w:hyperlink>
        </w:p>
        <w:p w14:paraId="502E994E" w14:textId="10C61F5F" w:rsidR="00B9384B" w:rsidRDefault="00B9384B">
          <w:pPr>
            <w:pStyle w:val="21"/>
            <w:tabs>
              <w:tab w:val="right" w:leader="dot" w:pos="8296"/>
            </w:tabs>
            <w:ind w:firstLine="480"/>
            <w:rPr>
              <w:rFonts w:asciiTheme="minorHAnsi" w:eastAsiaTheme="minorEastAsia" w:hAnsiTheme="minorHAnsi"/>
              <w:noProof/>
            </w:rPr>
          </w:pPr>
          <w:hyperlink w:anchor="_Toc201152802" w:history="1">
            <w:r w:rsidRPr="006F75F9">
              <w:rPr>
                <w:rStyle w:val="af2"/>
                <w:noProof/>
              </w:rPr>
              <w:t xml:space="preserve">5.6 </w:t>
            </w:r>
            <w:r w:rsidRPr="006F75F9">
              <w:rPr>
                <w:rStyle w:val="af2"/>
                <w:rFonts w:hint="eastAsia"/>
                <w:noProof/>
              </w:rPr>
              <w:t>個案跨階段分析小節</w:t>
            </w:r>
            <w:r>
              <w:rPr>
                <w:noProof/>
                <w:webHidden/>
              </w:rPr>
              <w:tab/>
            </w:r>
            <w:r>
              <w:rPr>
                <w:noProof/>
                <w:webHidden/>
              </w:rPr>
              <w:fldChar w:fldCharType="begin"/>
            </w:r>
            <w:r>
              <w:rPr>
                <w:noProof/>
                <w:webHidden/>
              </w:rPr>
              <w:instrText xml:space="preserve"> PAGEREF _Toc201152802 \h </w:instrText>
            </w:r>
            <w:r>
              <w:rPr>
                <w:noProof/>
                <w:webHidden/>
              </w:rPr>
            </w:r>
            <w:r>
              <w:rPr>
                <w:noProof/>
                <w:webHidden/>
              </w:rPr>
              <w:fldChar w:fldCharType="separate"/>
            </w:r>
            <w:r w:rsidR="00292731">
              <w:rPr>
                <w:noProof/>
                <w:webHidden/>
              </w:rPr>
              <w:t>112</w:t>
            </w:r>
            <w:r>
              <w:rPr>
                <w:noProof/>
                <w:webHidden/>
              </w:rPr>
              <w:fldChar w:fldCharType="end"/>
            </w:r>
          </w:hyperlink>
        </w:p>
        <w:p w14:paraId="26BC14C3" w14:textId="05400194" w:rsidR="00B9384B" w:rsidRDefault="00B9384B">
          <w:pPr>
            <w:pStyle w:val="11"/>
            <w:tabs>
              <w:tab w:val="right" w:leader="dot" w:pos="8296"/>
            </w:tabs>
            <w:ind w:firstLine="480"/>
            <w:rPr>
              <w:rFonts w:asciiTheme="minorHAnsi" w:eastAsiaTheme="minorEastAsia" w:hAnsiTheme="minorHAnsi"/>
              <w:noProof/>
            </w:rPr>
          </w:pPr>
          <w:hyperlink w:anchor="_Toc201152803" w:history="1">
            <w:r w:rsidRPr="006F75F9">
              <w:rPr>
                <w:rStyle w:val="af2"/>
                <w:rFonts w:hint="eastAsia"/>
                <w:noProof/>
              </w:rPr>
              <w:t>第六章、研究結論與建議</w:t>
            </w:r>
            <w:r>
              <w:rPr>
                <w:noProof/>
                <w:webHidden/>
              </w:rPr>
              <w:tab/>
            </w:r>
            <w:r>
              <w:rPr>
                <w:noProof/>
                <w:webHidden/>
              </w:rPr>
              <w:fldChar w:fldCharType="begin"/>
            </w:r>
            <w:r>
              <w:rPr>
                <w:noProof/>
                <w:webHidden/>
              </w:rPr>
              <w:instrText xml:space="preserve"> PAGEREF _Toc201152803 \h </w:instrText>
            </w:r>
            <w:r>
              <w:rPr>
                <w:noProof/>
                <w:webHidden/>
              </w:rPr>
            </w:r>
            <w:r>
              <w:rPr>
                <w:noProof/>
                <w:webHidden/>
              </w:rPr>
              <w:fldChar w:fldCharType="separate"/>
            </w:r>
            <w:r w:rsidR="00292731">
              <w:rPr>
                <w:noProof/>
                <w:webHidden/>
              </w:rPr>
              <w:t>113</w:t>
            </w:r>
            <w:r>
              <w:rPr>
                <w:noProof/>
                <w:webHidden/>
              </w:rPr>
              <w:fldChar w:fldCharType="end"/>
            </w:r>
          </w:hyperlink>
        </w:p>
        <w:p w14:paraId="18754500" w14:textId="412E98D4" w:rsidR="00B9384B" w:rsidRDefault="00B9384B">
          <w:pPr>
            <w:pStyle w:val="21"/>
            <w:tabs>
              <w:tab w:val="right" w:leader="dot" w:pos="8296"/>
            </w:tabs>
            <w:ind w:firstLine="480"/>
            <w:rPr>
              <w:rFonts w:asciiTheme="minorHAnsi" w:eastAsiaTheme="minorEastAsia" w:hAnsiTheme="minorHAnsi"/>
              <w:noProof/>
            </w:rPr>
          </w:pPr>
          <w:hyperlink w:anchor="_Toc201152804" w:history="1">
            <w:r w:rsidRPr="006F75F9">
              <w:rPr>
                <w:rStyle w:val="af2"/>
                <w:noProof/>
              </w:rPr>
              <w:t xml:space="preserve">6.1 </w:t>
            </w:r>
            <w:r w:rsidRPr="006F75F9">
              <w:rPr>
                <w:rStyle w:val="af2"/>
                <w:rFonts w:hint="eastAsia"/>
                <w:noProof/>
              </w:rPr>
              <w:t>結論與研究貢獻</w:t>
            </w:r>
            <w:r>
              <w:rPr>
                <w:noProof/>
                <w:webHidden/>
              </w:rPr>
              <w:tab/>
            </w:r>
            <w:r>
              <w:rPr>
                <w:noProof/>
                <w:webHidden/>
              </w:rPr>
              <w:fldChar w:fldCharType="begin"/>
            </w:r>
            <w:r>
              <w:rPr>
                <w:noProof/>
                <w:webHidden/>
              </w:rPr>
              <w:instrText xml:space="preserve"> PAGEREF _Toc201152804 \h </w:instrText>
            </w:r>
            <w:r>
              <w:rPr>
                <w:noProof/>
                <w:webHidden/>
              </w:rPr>
            </w:r>
            <w:r>
              <w:rPr>
                <w:noProof/>
                <w:webHidden/>
              </w:rPr>
              <w:fldChar w:fldCharType="separate"/>
            </w:r>
            <w:r w:rsidR="00292731">
              <w:rPr>
                <w:noProof/>
                <w:webHidden/>
              </w:rPr>
              <w:t>113</w:t>
            </w:r>
            <w:r>
              <w:rPr>
                <w:noProof/>
                <w:webHidden/>
              </w:rPr>
              <w:fldChar w:fldCharType="end"/>
            </w:r>
          </w:hyperlink>
        </w:p>
        <w:p w14:paraId="65E4C167" w14:textId="146B0F54" w:rsidR="00B9384B" w:rsidRDefault="00B9384B">
          <w:pPr>
            <w:pStyle w:val="21"/>
            <w:tabs>
              <w:tab w:val="right" w:leader="dot" w:pos="8296"/>
            </w:tabs>
            <w:ind w:firstLine="480"/>
            <w:rPr>
              <w:rFonts w:asciiTheme="minorHAnsi" w:eastAsiaTheme="minorEastAsia" w:hAnsiTheme="minorHAnsi"/>
              <w:noProof/>
            </w:rPr>
          </w:pPr>
          <w:hyperlink w:anchor="_Toc201152805" w:history="1">
            <w:r w:rsidRPr="006F75F9">
              <w:rPr>
                <w:rStyle w:val="af2"/>
                <w:noProof/>
              </w:rPr>
              <w:t xml:space="preserve">6.2 </w:t>
            </w:r>
            <w:r w:rsidRPr="006F75F9">
              <w:rPr>
                <w:rStyle w:val="af2"/>
                <w:rFonts w:hint="eastAsia"/>
                <w:noProof/>
              </w:rPr>
              <w:t>研究限制與未來研究方向</w:t>
            </w:r>
            <w:r>
              <w:rPr>
                <w:noProof/>
                <w:webHidden/>
              </w:rPr>
              <w:tab/>
            </w:r>
            <w:r>
              <w:rPr>
                <w:noProof/>
                <w:webHidden/>
              </w:rPr>
              <w:fldChar w:fldCharType="begin"/>
            </w:r>
            <w:r>
              <w:rPr>
                <w:noProof/>
                <w:webHidden/>
              </w:rPr>
              <w:instrText xml:space="preserve"> PAGEREF _Toc201152805 \h </w:instrText>
            </w:r>
            <w:r>
              <w:rPr>
                <w:noProof/>
                <w:webHidden/>
              </w:rPr>
            </w:r>
            <w:r>
              <w:rPr>
                <w:noProof/>
                <w:webHidden/>
              </w:rPr>
              <w:fldChar w:fldCharType="separate"/>
            </w:r>
            <w:r w:rsidR="00292731">
              <w:rPr>
                <w:noProof/>
                <w:webHidden/>
              </w:rPr>
              <w:t>113</w:t>
            </w:r>
            <w:r>
              <w:rPr>
                <w:noProof/>
                <w:webHidden/>
              </w:rPr>
              <w:fldChar w:fldCharType="end"/>
            </w:r>
          </w:hyperlink>
        </w:p>
        <w:p w14:paraId="13DC734C" w14:textId="7B5C5FC6" w:rsidR="00B9384B" w:rsidRDefault="00B9384B">
          <w:pPr>
            <w:pStyle w:val="11"/>
            <w:tabs>
              <w:tab w:val="right" w:leader="dot" w:pos="8296"/>
            </w:tabs>
            <w:ind w:firstLine="480"/>
            <w:rPr>
              <w:rFonts w:asciiTheme="minorHAnsi" w:eastAsiaTheme="minorEastAsia" w:hAnsiTheme="minorHAnsi"/>
              <w:noProof/>
            </w:rPr>
          </w:pPr>
          <w:hyperlink w:anchor="_Toc201152806" w:history="1">
            <w:r w:rsidRPr="006F75F9">
              <w:rPr>
                <w:rStyle w:val="af2"/>
                <w:rFonts w:hint="eastAsia"/>
                <w:noProof/>
              </w:rPr>
              <w:t>第七章、參考文獻</w:t>
            </w:r>
            <w:r>
              <w:rPr>
                <w:noProof/>
                <w:webHidden/>
              </w:rPr>
              <w:tab/>
            </w:r>
            <w:r>
              <w:rPr>
                <w:noProof/>
                <w:webHidden/>
              </w:rPr>
              <w:fldChar w:fldCharType="begin"/>
            </w:r>
            <w:r>
              <w:rPr>
                <w:noProof/>
                <w:webHidden/>
              </w:rPr>
              <w:instrText xml:space="preserve"> PAGEREF _Toc201152806 \h </w:instrText>
            </w:r>
            <w:r>
              <w:rPr>
                <w:noProof/>
                <w:webHidden/>
              </w:rPr>
            </w:r>
            <w:r>
              <w:rPr>
                <w:noProof/>
                <w:webHidden/>
              </w:rPr>
              <w:fldChar w:fldCharType="separate"/>
            </w:r>
            <w:r w:rsidR="00292731">
              <w:rPr>
                <w:noProof/>
                <w:webHidden/>
              </w:rPr>
              <w:t>114</w:t>
            </w:r>
            <w:r>
              <w:rPr>
                <w:noProof/>
                <w:webHidden/>
              </w:rPr>
              <w:fldChar w:fldCharType="end"/>
            </w:r>
          </w:hyperlink>
        </w:p>
        <w:p w14:paraId="7988DDC2" w14:textId="0B3FED2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14151795"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292731">
          <w:rPr>
            <w:noProof/>
            <w:webHidden/>
          </w:rPr>
          <w:t>22</w:t>
        </w:r>
        <w:r w:rsidR="00A07262">
          <w:rPr>
            <w:noProof/>
            <w:webHidden/>
          </w:rPr>
          <w:fldChar w:fldCharType="end"/>
        </w:r>
      </w:hyperlink>
    </w:p>
    <w:p w14:paraId="21EEE3FB" w14:textId="27ED9771"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sidR="00292731">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48C8F541"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sidR="00292731">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1A8BCA22"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sidR="00292731">
          <w:rPr>
            <w:noProof/>
            <w:webHidden/>
          </w:rPr>
          <w:t>49</w:t>
        </w:r>
        <w:r>
          <w:rPr>
            <w:noProof/>
            <w:webHidden/>
          </w:rPr>
          <w:fldChar w:fldCharType="end"/>
        </w:r>
      </w:hyperlink>
    </w:p>
    <w:p w14:paraId="3BB7F983" w14:textId="5A0FE880"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sidR="00292731">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463B8E0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sidR="00292731">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EB99320"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sidR="00292731">
          <w:rPr>
            <w:noProof/>
            <w:webHidden/>
          </w:rPr>
          <w:t>53</w:t>
        </w:r>
        <w:r>
          <w:rPr>
            <w:noProof/>
            <w:webHidden/>
          </w:rPr>
          <w:fldChar w:fldCharType="end"/>
        </w:r>
      </w:hyperlink>
    </w:p>
    <w:p w14:paraId="6339FA0C" w14:textId="6CA00A24"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sidR="00292731">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2D3E6A6"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sidR="00292731">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5E8EAA4D"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sidR="00292731">
          <w:rPr>
            <w:noProof/>
            <w:webHidden/>
          </w:rPr>
          <w:t>8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7BE2EFD7"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sidR="00292731">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4FFE1850"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sidR="00292731">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718B2194"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sidR="00292731">
          <w:rPr>
            <w:noProof/>
            <w:webHidden/>
          </w:rPr>
          <w:t>111</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2A4A3466"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292731">
          <w:rPr>
            <w:noProof/>
            <w:webHidden/>
          </w:rPr>
          <w:t>17</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68E10A76"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sidR="00292731">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0FAEDFE"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292731">
          <w:rPr>
            <w:noProof/>
            <w:webHidden/>
          </w:rPr>
          <w:t>28</w:t>
        </w:r>
        <w:r>
          <w:rPr>
            <w:noProof/>
            <w:webHidden/>
          </w:rPr>
          <w:fldChar w:fldCharType="end"/>
        </w:r>
      </w:hyperlink>
    </w:p>
    <w:p w14:paraId="2F1D2912" w14:textId="5706A1BA"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292731">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5C32CE88"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sidR="00292731">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7E4BBF64"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sidR="00292731">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2FA8F354"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sidR="00292731">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2B45AF6B"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sidR="00292731">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37220692"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sidR="00292731">
          <w:rPr>
            <w:noProof/>
            <w:webHidden/>
          </w:rPr>
          <w:t>9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00A3D061"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sidR="00292731">
          <w:rPr>
            <w:noProof/>
            <w:webHidden/>
          </w:rPr>
          <w:t>108</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152733"/>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152734"/>
      <w:r>
        <w:rPr>
          <w:rFonts w:hint="eastAsia"/>
        </w:rPr>
        <w:t xml:space="preserve">1.1 </w:t>
      </w:r>
      <w:r>
        <w:t>研究背景與動機</w:t>
      </w:r>
      <w:bookmarkEnd w:id="5"/>
    </w:p>
    <w:p w14:paraId="552D6AF4" w14:textId="77CC5D53"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0727F13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回應永</w:t>
      </w:r>
      <w:r w:rsidR="005235FF">
        <w:rPr>
          <w:rFonts w:hint="eastAsia"/>
        </w:rPr>
        <w:lastRenderedPageBreak/>
        <w:t>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1B943145"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35A41234"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00583014">
        <w:rPr>
          <w:rFonts w:hint="eastAsia"/>
        </w:rPr>
        <w:t>歐美、</w:t>
      </w:r>
      <w:r w:rsidRPr="00A50C56">
        <w:t>韓國、日本等</w:t>
      </w:r>
      <w:r w:rsidR="00F8655B">
        <w:rPr>
          <w:rFonts w:hint="eastAsia"/>
        </w:rPr>
        <w:t>主要</w:t>
      </w:r>
      <w:r w:rsidR="004D57B1">
        <w:rPr>
          <w:rFonts w:hint="eastAsia"/>
        </w:rPr>
        <w:t>以</w:t>
      </w:r>
      <w:r w:rsidRPr="00A50C56">
        <w:t>品牌經營與研發導向的發展路徑相比，台灣在全球價值鏈中的角色逐漸邊緣化</w:t>
      </w:r>
      <w:r w:rsidR="00EE6B73">
        <w:rPr>
          <w:rFonts w:hint="eastAsia"/>
        </w:rPr>
        <w:t>，</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w:t>
      </w:r>
      <w:r w:rsidR="00455CAC" w:rsidRPr="00455CAC">
        <w:lastRenderedPageBreak/>
        <w:t>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6" w:name="_Toc201152735"/>
      <w:r>
        <w:rPr>
          <w:rFonts w:hint="eastAsia"/>
        </w:rPr>
        <w:lastRenderedPageBreak/>
        <w:t xml:space="preserve">1.2 </w:t>
      </w:r>
      <w:r w:rsidR="00327945">
        <w:t>研究問題與目的</w:t>
      </w:r>
      <w:bookmarkEnd w:id="6"/>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5A792B" w:rsidRDefault="00C5692D">
      <w:pPr>
        <w:pStyle w:val="151"/>
        <w:numPr>
          <w:ilvl w:val="0"/>
          <w:numId w:val="3"/>
        </w:numPr>
        <w:rPr>
          <w:color w:val="auto"/>
        </w:rPr>
      </w:pPr>
      <w:r w:rsidRPr="005A792B">
        <w:rPr>
          <w:color w:val="auto"/>
        </w:rPr>
        <w:t>探討數位</w:t>
      </w:r>
      <w:r w:rsidR="004427B4" w:rsidRPr="005A792B">
        <w:rPr>
          <w:rFonts w:hint="eastAsia"/>
          <w:color w:val="auto"/>
        </w:rPr>
        <w:t>創新</w:t>
      </w:r>
      <w:r w:rsidRPr="005A792B">
        <w:rPr>
          <w:color w:val="auto"/>
        </w:rPr>
        <w:t>平台發展歷程中，科技</w:t>
      </w:r>
      <w:proofErr w:type="gramStart"/>
      <w:r w:rsidRPr="005A792B">
        <w:rPr>
          <w:color w:val="auto"/>
        </w:rPr>
        <w:t>可供性制定</w:t>
      </w:r>
      <w:proofErr w:type="gramEnd"/>
      <w:r w:rsidRPr="005A792B">
        <w:rPr>
          <w:color w:val="auto"/>
        </w:rPr>
        <w:t>與演化之軌跡</w:t>
      </w:r>
      <w:r w:rsidR="007364F3" w:rsidRPr="005A792B">
        <w:rPr>
          <w:rFonts w:hint="eastAsia"/>
          <w:color w:val="auto"/>
        </w:rPr>
        <w:t>。</w:t>
      </w:r>
    </w:p>
    <w:p w14:paraId="458C12F9" w14:textId="53BE1AF6" w:rsidR="00FA715B" w:rsidRPr="005A792B" w:rsidRDefault="000D622A">
      <w:pPr>
        <w:pStyle w:val="151"/>
        <w:numPr>
          <w:ilvl w:val="0"/>
          <w:numId w:val="3"/>
        </w:numPr>
        <w:rPr>
          <w:color w:val="auto"/>
        </w:rPr>
      </w:pPr>
      <w:r w:rsidRPr="005A792B">
        <w:rPr>
          <w:rFonts w:hint="eastAsia"/>
          <w:color w:val="auto"/>
        </w:rPr>
        <w:t>探討</w:t>
      </w:r>
      <w:r w:rsidR="00FF57B4" w:rsidRPr="005A792B">
        <w:rPr>
          <w:rFonts w:hint="eastAsia"/>
          <w:color w:val="auto"/>
        </w:rPr>
        <w:t>數位創新</w:t>
      </w:r>
      <w:r w:rsidR="00AD6AD8" w:rsidRPr="005A792B">
        <w:rPr>
          <w:rFonts w:hint="eastAsia"/>
          <w:color w:val="auto"/>
        </w:rPr>
        <w:t>歷程</w:t>
      </w:r>
      <w:r w:rsidRPr="005A792B">
        <w:rPr>
          <w:color w:val="auto"/>
        </w:rPr>
        <w:t>中</w:t>
      </w:r>
      <w:r w:rsidR="00857FBF" w:rsidRPr="005A792B">
        <w:rPr>
          <w:rFonts w:hint="eastAsia"/>
          <w:color w:val="auto"/>
        </w:rPr>
        <w:t>企業</w:t>
      </w:r>
      <w:r w:rsidR="00626A86" w:rsidRPr="005A792B">
        <w:rPr>
          <w:rFonts w:hint="eastAsia"/>
          <w:color w:val="auto"/>
        </w:rPr>
        <w:t>所</w:t>
      </w:r>
      <w:r w:rsidRPr="005A792B">
        <w:rPr>
          <w:color w:val="auto"/>
        </w:rPr>
        <w:t>展現</w:t>
      </w:r>
      <w:r w:rsidR="004E1C9C" w:rsidRPr="005A792B">
        <w:rPr>
          <w:rFonts w:hint="eastAsia"/>
          <w:color w:val="auto"/>
        </w:rPr>
        <w:t>之</w:t>
      </w:r>
      <w:r w:rsidRPr="005A792B">
        <w:rPr>
          <w:color w:val="auto"/>
        </w:rPr>
        <w:t>雙元性能力</w:t>
      </w:r>
      <w:r w:rsidR="00BA2577" w:rsidRPr="005A792B">
        <w:rPr>
          <w:rFonts w:hint="eastAsia"/>
          <w:color w:val="auto"/>
        </w:rPr>
        <w:t>，如何</w:t>
      </w:r>
      <w:r w:rsidRPr="005A792B">
        <w:rPr>
          <w:color w:val="auto"/>
        </w:rPr>
        <w:t>探索</w:t>
      </w:r>
      <w:r w:rsidR="006060EA" w:rsidRPr="005A792B">
        <w:rPr>
          <w:rFonts w:hint="eastAsia"/>
          <w:color w:val="auto"/>
        </w:rPr>
        <w:t>、</w:t>
      </w:r>
      <w:r w:rsidRPr="005A792B">
        <w:rPr>
          <w:color w:val="auto"/>
        </w:rPr>
        <w:t>運用資源</w:t>
      </w:r>
      <w:r w:rsidR="00B61977" w:rsidRPr="005A792B">
        <w:rPr>
          <w:rFonts w:hint="eastAsia"/>
          <w:color w:val="auto"/>
        </w:rPr>
        <w:t>以及制訂</w:t>
      </w:r>
      <w:r w:rsidR="009D6F13" w:rsidRPr="005A792B">
        <w:rPr>
          <w:rFonts w:hint="eastAsia"/>
          <w:color w:val="auto"/>
        </w:rPr>
        <w:t>資源</w:t>
      </w:r>
      <w:r w:rsidR="002664E8" w:rsidRPr="005A792B">
        <w:rPr>
          <w:rFonts w:hint="eastAsia"/>
          <w:color w:val="auto"/>
        </w:rPr>
        <w:t>整合</w:t>
      </w:r>
      <w:r w:rsidR="009D6F13" w:rsidRPr="005A792B">
        <w:rPr>
          <w:rFonts w:hint="eastAsia"/>
          <w:color w:val="auto"/>
        </w:rPr>
        <w:t>之</w:t>
      </w:r>
      <w:r w:rsidR="003E64B1" w:rsidRPr="005A792B">
        <w:rPr>
          <w:rFonts w:hint="eastAsia"/>
          <w:color w:val="auto"/>
        </w:rPr>
        <w:t>平衡機制</w:t>
      </w:r>
      <w:r w:rsidRPr="005A792B">
        <w:rPr>
          <w:color w:val="auto"/>
        </w:rPr>
        <w:t>。</w:t>
      </w:r>
    </w:p>
    <w:p w14:paraId="7D993C67" w14:textId="4874B722" w:rsidR="007364F3" w:rsidRPr="005A792B" w:rsidRDefault="00FA715B">
      <w:pPr>
        <w:pStyle w:val="151"/>
        <w:numPr>
          <w:ilvl w:val="0"/>
          <w:numId w:val="3"/>
        </w:numPr>
        <w:rPr>
          <w:color w:val="auto"/>
        </w:rPr>
      </w:pPr>
      <w:r w:rsidRPr="005A792B">
        <w:rPr>
          <w:rFonts w:hint="eastAsia"/>
          <w:color w:val="auto"/>
        </w:rPr>
        <w:t>以數位創新為觀點，分析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8034CA" w:rsidRDefault="00FB75A2">
      <w:pPr>
        <w:pStyle w:val="151"/>
        <w:numPr>
          <w:ilvl w:val="0"/>
          <w:numId w:val="4"/>
        </w:numPr>
        <w:rPr>
          <w:color w:val="auto"/>
        </w:rPr>
      </w:pPr>
      <w:r w:rsidRPr="008034CA">
        <w:rPr>
          <w:rFonts w:hint="eastAsia"/>
          <w:color w:val="auto"/>
        </w:rPr>
        <w:t>企業如何持續認知</w:t>
      </w:r>
      <w:r w:rsidR="00AD1B83" w:rsidRPr="008034CA">
        <w:rPr>
          <w:rFonts w:hint="eastAsia"/>
          <w:color w:val="auto"/>
        </w:rPr>
        <w:t>和</w:t>
      </w:r>
      <w:r w:rsidRPr="008034CA">
        <w:rPr>
          <w:rFonts w:hint="eastAsia"/>
          <w:color w:val="auto"/>
        </w:rPr>
        <w:t>調整行動，制定數位平台之階段性</w:t>
      </w:r>
      <w:r w:rsidR="00FA715B" w:rsidRPr="008034CA">
        <w:rPr>
          <w:rFonts w:hint="eastAsia"/>
          <w:color w:val="auto"/>
        </w:rPr>
        <w:t>創新</w:t>
      </w:r>
      <w:r w:rsidRPr="008034CA">
        <w:rPr>
          <w:rFonts w:hint="eastAsia"/>
          <w:color w:val="auto"/>
        </w:rPr>
        <w:t>經營策略？</w:t>
      </w:r>
    </w:p>
    <w:p w14:paraId="01163076" w14:textId="06170660" w:rsidR="00DE6233" w:rsidRPr="008034CA" w:rsidRDefault="00DE6233">
      <w:pPr>
        <w:pStyle w:val="151"/>
        <w:numPr>
          <w:ilvl w:val="0"/>
          <w:numId w:val="4"/>
        </w:numPr>
        <w:rPr>
          <w:color w:val="auto"/>
        </w:rPr>
      </w:pPr>
      <w:r w:rsidRPr="008034CA">
        <w:rPr>
          <w:rFonts w:hint="eastAsia"/>
          <w:color w:val="auto"/>
        </w:rPr>
        <w:t>探討</w:t>
      </w:r>
      <w:r w:rsidR="00346CE4" w:rsidRPr="008034CA">
        <w:rPr>
          <w:rFonts w:hint="eastAsia"/>
          <w:color w:val="auto"/>
        </w:rPr>
        <w:t>數位創新發展</w:t>
      </w:r>
      <w:r w:rsidRPr="008034CA">
        <w:rPr>
          <w:rFonts w:hint="eastAsia"/>
          <w:color w:val="auto"/>
        </w:rPr>
        <w:t>過程中，</w:t>
      </w:r>
      <w:r w:rsidRPr="008034CA">
        <w:rPr>
          <w:color w:val="auto"/>
        </w:rPr>
        <w:t>企業如何展現雙元性能力，</w:t>
      </w:r>
      <w:r w:rsidR="009C2439" w:rsidRPr="008034CA">
        <w:rPr>
          <w:rFonts w:hint="eastAsia"/>
          <w:color w:val="auto"/>
        </w:rPr>
        <w:t>實現</w:t>
      </w:r>
      <w:proofErr w:type="gramStart"/>
      <w:r w:rsidRPr="008034CA">
        <w:rPr>
          <w:color w:val="auto"/>
        </w:rPr>
        <w:t>可供性探索</w:t>
      </w:r>
      <w:proofErr w:type="gramEnd"/>
      <w:r w:rsidRPr="008034CA">
        <w:rPr>
          <w:color w:val="auto"/>
        </w:rPr>
        <w:t>與</w:t>
      </w:r>
      <w:proofErr w:type="gramStart"/>
      <w:r w:rsidRPr="008034CA">
        <w:rPr>
          <w:color w:val="auto"/>
        </w:rPr>
        <w:t>可供性實踐</w:t>
      </w:r>
      <w:proofErr w:type="gramEnd"/>
      <w:r w:rsidR="00A567D2" w:rsidRPr="008034CA">
        <w:rPr>
          <w:rFonts w:hint="eastAsia"/>
          <w:color w:val="auto"/>
        </w:rPr>
        <w:t>之</w:t>
      </w:r>
      <w:r w:rsidRPr="008034CA">
        <w:rPr>
          <w:color w:val="auto"/>
        </w:rPr>
        <w:t>雙重行動？</w:t>
      </w:r>
    </w:p>
    <w:p w14:paraId="16C1E07F" w14:textId="48F6C081" w:rsidR="0065632F" w:rsidRPr="008034CA" w:rsidRDefault="00C65BC1">
      <w:pPr>
        <w:pStyle w:val="151"/>
        <w:numPr>
          <w:ilvl w:val="0"/>
          <w:numId w:val="4"/>
        </w:numPr>
        <w:rPr>
          <w:color w:val="auto"/>
        </w:rPr>
      </w:pPr>
      <w:r w:rsidRPr="008034CA">
        <w:rPr>
          <w:color w:val="auto"/>
        </w:rPr>
        <w:t>數位平台如何與產業與環境互動，</w:t>
      </w:r>
      <w:r w:rsidR="00164539" w:rsidRPr="008034CA">
        <w:rPr>
          <w:rFonts w:hint="eastAsia"/>
          <w:color w:val="auto"/>
        </w:rPr>
        <w:t>並</w:t>
      </w:r>
      <w:r w:rsidRPr="008034CA">
        <w:rPr>
          <w:color w:val="auto"/>
        </w:rPr>
        <w:t>促進</w:t>
      </w:r>
      <w:r w:rsidR="009C2439" w:rsidRPr="008034CA">
        <w:rPr>
          <w:rFonts w:hint="eastAsia"/>
          <w:color w:val="auto"/>
        </w:rPr>
        <w:t>平台</w:t>
      </w:r>
      <w:r w:rsidRPr="008034CA">
        <w:rPr>
          <w:color w:val="auto"/>
        </w:rPr>
        <w:t>應用落地</w:t>
      </w:r>
      <w:r w:rsidR="009C2439" w:rsidRPr="008034CA">
        <w:rPr>
          <w:rFonts w:hint="eastAsia"/>
          <w:color w:val="auto"/>
        </w:rPr>
        <w:t>實踐</w:t>
      </w:r>
      <w:r w:rsidRPr="008034CA">
        <w:rPr>
          <w:color w:val="auto"/>
        </w:rPr>
        <w:t>，</w:t>
      </w:r>
      <w:r w:rsidR="009C2439" w:rsidRPr="008034CA">
        <w:rPr>
          <w:rFonts w:hint="eastAsia"/>
          <w:color w:val="auto"/>
        </w:rPr>
        <w:t>使</w:t>
      </w:r>
      <w:r w:rsidRPr="008034CA">
        <w:rPr>
          <w:color w:val="auto"/>
        </w:rPr>
        <w:t>產業數位轉型並建構數位創新產業生態系？</w:t>
      </w:r>
    </w:p>
    <w:p w14:paraId="6C90C4C4" w14:textId="5DBC2AC6" w:rsidR="00003FA3" w:rsidRDefault="00003FA3" w:rsidP="00003FA3">
      <w:pPr>
        <w:pStyle w:val="2"/>
      </w:pPr>
      <w:bookmarkStart w:id="7" w:name="_Toc201152736"/>
      <w:r>
        <w:lastRenderedPageBreak/>
        <w:t>1.</w:t>
      </w:r>
      <w:r>
        <w:rPr>
          <w:rFonts w:hint="eastAsia"/>
        </w:rPr>
        <w:t>3</w:t>
      </w:r>
      <w:r>
        <w:t xml:space="preserve"> </w:t>
      </w:r>
      <w:r>
        <w:t>研究</w:t>
      </w:r>
      <w:r>
        <w:rPr>
          <w:rFonts w:hint="eastAsia"/>
        </w:rPr>
        <w:t>範圍與流程</w:t>
      </w:r>
      <w:bookmarkEnd w:id="7"/>
    </w:p>
    <w:p w14:paraId="0AB6519F" w14:textId="093EC1F2"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27CDC5DC" w14:textId="77777777" w:rsidR="00804518" w:rsidRPr="00E916BC" w:rsidRDefault="00804518" w:rsidP="005A1073">
      <w:pPr>
        <w:pStyle w:val="151"/>
      </w:pP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8B2A52B"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lastRenderedPageBreak/>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t>資料</w:t>
      </w:r>
      <w:r w:rsidR="008D1C81" w:rsidRPr="00D23C87">
        <w:rPr>
          <w:rFonts w:hint="eastAsia"/>
          <w:b/>
          <w:bCs/>
        </w:rPr>
        <w:t>彙整</w:t>
      </w:r>
      <w:r w:rsidRPr="00D23C87">
        <w:rPr>
          <w:b/>
          <w:bCs/>
        </w:rPr>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CC1CB5" w:rsidR="00493274" w:rsidRPr="005626B8" w:rsidRDefault="00A923A5" w:rsidP="00A923A5">
      <w:pPr>
        <w:pStyle w:val="afff0"/>
      </w:pPr>
      <w:bookmarkStart w:id="8"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292731">
        <w:rPr>
          <w:noProof/>
        </w:rPr>
        <w:t>1</w:t>
      </w:r>
      <w:r>
        <w:fldChar w:fldCharType="end"/>
      </w:r>
      <w:r w:rsidR="001734F8">
        <w:rPr>
          <w:rFonts w:hint="eastAsia"/>
        </w:rPr>
        <w:t xml:space="preserve"> </w:t>
      </w:r>
      <w:r w:rsidR="005626B8" w:rsidRPr="005626B8">
        <w:rPr>
          <w:rFonts w:hint="eastAsia"/>
        </w:rPr>
        <w:t>研究流程圖</w:t>
      </w:r>
      <w:bookmarkEnd w:id="8"/>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201152737"/>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17BC9526" w:rsidR="0065278F" w:rsidRPr="00B57D14" w:rsidRDefault="00B57D14" w:rsidP="004267A5">
      <w:pPr>
        <w:pStyle w:val="15"/>
        <w:ind w:firstLine="480"/>
      </w:pPr>
      <w:r w:rsidRPr="00B57D14">
        <w:t>本章</w:t>
      </w:r>
      <w:r w:rsidR="008B1D9F">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0" w:name="_Toc201152738"/>
      <w:r>
        <w:rPr>
          <w:rFonts w:hint="eastAsia"/>
        </w:rPr>
        <w:lastRenderedPageBreak/>
        <w:t>第</w:t>
      </w:r>
      <w:r>
        <w:t>二章、文獻探討</w:t>
      </w:r>
      <w:bookmarkEnd w:id="10"/>
    </w:p>
    <w:p w14:paraId="4D383236" w14:textId="77777777" w:rsidR="003B4446" w:rsidRDefault="003B4446" w:rsidP="003B4446">
      <w:pPr>
        <w:pStyle w:val="2"/>
      </w:pPr>
      <w:bookmarkStart w:id="11" w:name="_Toc2011527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1"/>
    </w:p>
    <w:p w14:paraId="7FEB1CF4" w14:textId="77777777" w:rsidR="003B4446" w:rsidRDefault="003B4446" w:rsidP="003B4446">
      <w:pPr>
        <w:pStyle w:val="3"/>
      </w:pPr>
      <w:bookmarkStart w:id="12" w:name="_Toc201152740"/>
      <w:r>
        <w:rPr>
          <w:rFonts w:hint="eastAsia"/>
        </w:rPr>
        <w:t xml:space="preserve">2.1.1 </w:t>
      </w:r>
      <w:r w:rsidRPr="00102BE6">
        <w:t>數位創新起源</w:t>
      </w:r>
      <w:r>
        <w:rPr>
          <w:rFonts w:hint="eastAsia"/>
        </w:rPr>
        <w:t>與基本定義</w:t>
      </w:r>
      <w:bookmarkEnd w:id="12"/>
    </w:p>
    <w:p w14:paraId="79C2A696" w14:textId="1317FC9E" w:rsidR="003B4446" w:rsidRPr="00385EE3" w:rsidRDefault="003B4446" w:rsidP="003B4446">
      <w:pPr>
        <w:pStyle w:val="15"/>
        <w:ind w:firstLine="480"/>
      </w:pPr>
      <w:r w:rsidRPr="00385EE3">
        <w:t>創新</w:t>
      </w:r>
      <w:r w:rsidRPr="00385EE3">
        <w:rPr>
          <w:rFonts w:hint="eastAsia"/>
        </w:rPr>
        <w:t>（</w:t>
      </w:r>
      <w:r w:rsidRPr="00385EE3">
        <w:rPr>
          <w:rFonts w:hint="eastAsia"/>
        </w:rPr>
        <w:t>Innovation</w:t>
      </w:r>
      <w:r w:rsidRPr="00385EE3">
        <w:rPr>
          <w:rFonts w:hint="eastAsia"/>
        </w:rPr>
        <w:t>）</w:t>
      </w:r>
      <w:r w:rsidRPr="00385EE3">
        <w:t>的興起可追溯至</w:t>
      </w:r>
      <w:r w:rsidRPr="00385EE3">
        <w:rPr>
          <w:rFonts w:hint="eastAsia"/>
        </w:rPr>
        <w:t>1962</w:t>
      </w:r>
      <w:r w:rsidRPr="00385EE3">
        <w:rPr>
          <w:rFonts w:hint="eastAsia"/>
        </w:rPr>
        <w:t>年，由傳播學家</w:t>
      </w:r>
      <w:r w:rsidRPr="00385EE3">
        <w:t>Everett M. Rogers</w:t>
      </w:r>
      <w:r w:rsidRPr="00385EE3">
        <w:rPr>
          <w:rFonts w:hint="eastAsia"/>
        </w:rPr>
        <w:t>於提出的</w:t>
      </w:r>
      <w:r w:rsidRPr="00385EE3">
        <w:t>創新擴散理論</w:t>
      </w:r>
      <w:r w:rsidRPr="00385EE3">
        <w:rPr>
          <w:rFonts w:hint="eastAsia"/>
        </w:rPr>
        <w:t>（</w:t>
      </w:r>
      <w:r w:rsidRPr="00385EE3">
        <w:rPr>
          <w:rFonts w:hint="eastAsia"/>
        </w:rPr>
        <w:t>Innovation Diffusion Theory</w:t>
      </w:r>
      <w:r w:rsidRPr="00385EE3">
        <w:rPr>
          <w:rFonts w:hint="eastAsia"/>
        </w:rPr>
        <w:t>），被傳播訊息內容</w:t>
      </w:r>
      <w:r w:rsidRPr="00385EE3">
        <w:t>之所以具有吸引力，往往源於其被接收者視為「新事物」的特性</w:t>
      </w:r>
      <w:r w:rsidRPr="00385EE3">
        <w:rPr>
          <w:rFonts w:hint="eastAsia"/>
        </w:rPr>
        <w:t>。創新可以是觀念、方法或事物，只要被個體認為</w:t>
      </w:r>
      <w:proofErr w:type="gramStart"/>
      <w:r w:rsidRPr="00385EE3">
        <w:rPr>
          <w:rFonts w:hint="eastAsia"/>
        </w:rPr>
        <w:t>新穎，</w:t>
      </w:r>
      <w:proofErr w:type="gramEnd"/>
      <w:r w:rsidRPr="00385EE3">
        <w:t>無論實際</w:t>
      </w:r>
      <w:r w:rsidRPr="00385EE3">
        <w:rPr>
          <w:rFonts w:hint="eastAsia"/>
        </w:rPr>
        <w:t>存在</w:t>
      </w:r>
      <w:proofErr w:type="gramStart"/>
      <w:r w:rsidRPr="00385EE3">
        <w:rPr>
          <w:rFonts w:hint="eastAsia"/>
        </w:rPr>
        <w:t>多久，</w:t>
      </w:r>
      <w:proofErr w:type="gramEnd"/>
      <w:r w:rsidRPr="00385EE3">
        <w:rPr>
          <w:rFonts w:hint="eastAsia"/>
        </w:rPr>
        <w:t>都可稱為創新（</w:t>
      </w:r>
      <w:r w:rsidRPr="00385EE3">
        <w:rPr>
          <w:rFonts w:hint="eastAsia"/>
        </w:rPr>
        <w:t>Innovation</w:t>
      </w:r>
      <w:r w:rsidRPr="00385EE3">
        <w:rPr>
          <w:rFonts w:hint="eastAsia"/>
        </w:rPr>
        <w:t>）。</w:t>
      </w:r>
      <w:r w:rsidRPr="00385EE3">
        <w:t>隨著數位技術的迅速演進，</w:t>
      </w:r>
      <w:r w:rsidRPr="00385EE3">
        <w:rPr>
          <w:rFonts w:hint="eastAsia"/>
        </w:rPr>
        <w:t>數位</w:t>
      </w:r>
      <w:r w:rsidRPr="00385EE3">
        <w:t>創新已不再只是新產品的推出，更轉化為組織變革</w:t>
      </w:r>
      <w:r w:rsidRPr="00385EE3">
        <w:rPr>
          <w:rFonts w:hint="eastAsia"/>
        </w:rPr>
        <w:t>時具有優勢的新穎解方與關鍵力量</w:t>
      </w:r>
      <w:r w:rsidR="009428FA" w:rsidRPr="00385EE3">
        <w:fldChar w:fldCharType="begin"/>
      </w:r>
      <w:r w:rsidR="009428FA" w:rsidRPr="00385EE3">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sidRPr="00385EE3">
        <w:rPr>
          <w:rFonts w:hint="eastAsia"/>
        </w:rPr>
        <w:instrText>&gt;&lt;urls&gt;&lt;/urls&gt;&lt;research-notes&gt;</w:instrText>
      </w:r>
      <w:r w:rsidR="009428FA" w:rsidRPr="00385EE3">
        <w:rPr>
          <w:rFonts w:hint="eastAsia"/>
        </w:rPr>
        <w:instrText>作為數位創新概念之前的基礎</w:instrText>
      </w:r>
      <w:r w:rsidR="009428FA" w:rsidRPr="00385EE3">
        <w:rPr>
          <w:rFonts w:hint="eastAsia"/>
        </w:rPr>
        <w:instrText xml:space="preserve"> </w:instrText>
      </w:r>
      <w:r w:rsidR="009428FA" w:rsidRPr="00385EE3">
        <w:rPr>
          <w:rFonts w:hint="eastAsia"/>
        </w:rPr>
        <w:instrText>很多人引用</w:instrText>
      </w:r>
      <w:r w:rsidR="009428FA" w:rsidRPr="00385EE3">
        <w:rPr>
          <w:rFonts w:hint="eastAsia"/>
        </w:rPr>
        <w:instrText>&lt;/research-notes&gt;&lt;/record&gt;&lt;/Cite&gt;&lt;/EndNote&gt;</w:instrText>
      </w:r>
      <w:r w:rsidR="009428FA" w:rsidRPr="00385EE3">
        <w:fldChar w:fldCharType="separate"/>
      </w:r>
      <w:r w:rsidR="009428FA" w:rsidRPr="00385EE3">
        <w:rPr>
          <w:noProof/>
        </w:rPr>
        <w:t>(Rogers et al., 2014)</w:t>
      </w:r>
      <w:r w:rsidR="009428FA" w:rsidRPr="00385EE3">
        <w:fldChar w:fldCharType="end"/>
      </w:r>
      <w:r w:rsidRPr="00385EE3">
        <w:t>。企業開始藉由數位科技回應環境挑戰、重構商業模式，藉此維持競爭優勢</w:t>
      </w:r>
      <w:r w:rsidR="0014284D" w:rsidRPr="00385EE3">
        <w:fldChar w:fldCharType="begin"/>
      </w:r>
      <w:r w:rsidR="0014284D" w:rsidRPr="00385EE3">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sidRPr="00385EE3">
        <w:fldChar w:fldCharType="separate"/>
      </w:r>
      <w:r w:rsidR="0014284D" w:rsidRPr="00385EE3">
        <w:rPr>
          <w:noProof/>
        </w:rPr>
        <w:t>(Kohli &amp; Melville, 2019)</w:t>
      </w:r>
      <w:r w:rsidR="0014284D" w:rsidRPr="00385EE3">
        <w:fldChar w:fldCharType="end"/>
      </w:r>
      <w:r w:rsidRPr="00385EE3">
        <w:rPr>
          <w:rFonts w:hint="eastAsia"/>
        </w:rPr>
        <w:t>。</w:t>
      </w:r>
    </w:p>
    <w:p w14:paraId="3B7DC2B3" w14:textId="351FC311" w:rsidR="003B4446" w:rsidRPr="00385EE3" w:rsidRDefault="003B4446" w:rsidP="003B4446">
      <w:pPr>
        <w:pStyle w:val="15"/>
        <w:ind w:firstLine="480"/>
      </w:pPr>
      <w:r w:rsidRPr="00385EE3">
        <w:t>數位創新</w:t>
      </w:r>
      <w:r w:rsidRPr="00385EE3">
        <w:rPr>
          <w:rFonts w:hint="eastAsia"/>
        </w:rPr>
        <w:t>（</w:t>
      </w:r>
      <w:r w:rsidRPr="00385EE3">
        <w:rPr>
          <w:rFonts w:hint="eastAsia"/>
        </w:rPr>
        <w:t>Digital Innovation</w:t>
      </w:r>
      <w:r w:rsidRPr="00385EE3">
        <w:rPr>
          <w:rFonts w:hint="eastAsia"/>
        </w:rPr>
        <w:t>）結合數位技術（</w:t>
      </w:r>
      <w:r w:rsidRPr="00385EE3">
        <w:rPr>
          <w:rFonts w:hint="eastAsia"/>
        </w:rPr>
        <w:t>D</w:t>
      </w:r>
      <w:r w:rsidRPr="00385EE3">
        <w:t xml:space="preserve">igital </w:t>
      </w:r>
      <w:r w:rsidRPr="00385EE3">
        <w:rPr>
          <w:rFonts w:hint="eastAsia"/>
        </w:rPr>
        <w:t>T</w:t>
      </w:r>
      <w:r w:rsidRPr="00385EE3">
        <w:t>echnology</w:t>
      </w:r>
      <w:r w:rsidRPr="00385EE3">
        <w:rPr>
          <w:rFonts w:hint="eastAsia"/>
        </w:rPr>
        <w:t>）和創新（</w:t>
      </w:r>
      <w:r w:rsidRPr="00385EE3">
        <w:rPr>
          <w:rFonts w:hint="eastAsia"/>
        </w:rPr>
        <w:t>Innovation</w:t>
      </w:r>
      <w:r w:rsidRPr="00385EE3">
        <w:rPr>
          <w:rFonts w:hint="eastAsia"/>
        </w:rPr>
        <w:t>）</w:t>
      </w:r>
      <w:r w:rsidR="008211FF" w:rsidRPr="00385EE3">
        <w:fldChar w:fldCharType="begin"/>
      </w:r>
      <w:r w:rsidR="008211FF" w:rsidRPr="00385EE3">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rsidRPr="00385EE3">
        <w:fldChar w:fldCharType="separate"/>
      </w:r>
      <w:r w:rsidR="008211FF" w:rsidRPr="00385EE3">
        <w:rPr>
          <w:noProof/>
        </w:rPr>
        <w:t>(Shen et al., 2022)</w:t>
      </w:r>
      <w:r w:rsidR="008211FF" w:rsidRPr="00385EE3">
        <w:fldChar w:fldCharType="end"/>
      </w:r>
      <w:r w:rsidRPr="00385EE3">
        <w:rPr>
          <w:rFonts w:hint="eastAsia"/>
        </w:rPr>
        <w:t>，</w:t>
      </w:r>
      <w:r w:rsidRPr="00385EE3">
        <w:t>泛指</w:t>
      </w:r>
      <w:r w:rsidRPr="00385EE3">
        <w:rPr>
          <w:rFonts w:hint="eastAsia"/>
        </w:rPr>
        <w:t>在創新過程中</w:t>
      </w:r>
      <w:r w:rsidRPr="00385EE3">
        <w:t>運用數位技術</w:t>
      </w:r>
      <w:r w:rsidRPr="00385EE3">
        <w:rPr>
          <w:rFonts w:hint="eastAsia"/>
        </w:rPr>
        <w:t>，創造出</w:t>
      </w:r>
      <w:r w:rsidRPr="00385EE3">
        <w:t>新產品、服務、流程、平台</w:t>
      </w:r>
      <w:r w:rsidRPr="00385EE3">
        <w:rPr>
          <w:rFonts w:hint="eastAsia"/>
        </w:rPr>
        <w:t>或</w:t>
      </w:r>
      <w:r w:rsidRPr="00385EE3">
        <w:t>商業模式</w:t>
      </w:r>
      <w:r w:rsidR="00861E52" w:rsidRPr="00385EE3">
        <w:fldChar w:fldCharType="begin"/>
      </w:r>
      <w:r w:rsidR="00BB68E8" w:rsidRPr="00385EE3">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rsidRPr="00385EE3">
        <w:fldChar w:fldCharType="separate"/>
      </w:r>
      <w:r w:rsidR="00861E52" w:rsidRPr="00385EE3">
        <w:rPr>
          <w:noProof/>
        </w:rPr>
        <w:t>(Hinings et al., 2018; Nambisan et al., 2017)</w:t>
      </w:r>
      <w:r w:rsidR="00861E52" w:rsidRPr="00385EE3">
        <w:fldChar w:fldCharType="end"/>
      </w:r>
      <w:r w:rsidRPr="00385EE3">
        <w:t>，其</w:t>
      </w:r>
      <w:r w:rsidRPr="00385EE3">
        <w:rPr>
          <w:rFonts w:hint="eastAsia"/>
        </w:rPr>
        <w:t>核心不僅是專業</w:t>
      </w:r>
      <w:r w:rsidRPr="00385EE3">
        <w:t>技術的導入，</w:t>
      </w:r>
      <w:r w:rsidRPr="00385EE3">
        <w:rPr>
          <w:rFonts w:hint="eastAsia"/>
        </w:rPr>
        <w:t>更</w:t>
      </w:r>
      <w:r w:rsidRPr="00385EE3">
        <w:t>強調數位元素與設計、組織、價值等層面的整合與重</w:t>
      </w:r>
      <w:r w:rsidRPr="00385EE3">
        <w:rPr>
          <w:rFonts w:hint="eastAsia"/>
        </w:rPr>
        <w:t>組所產生之創新產物，部分學者認為數位創新本質就是</w:t>
      </w:r>
      <w:r w:rsidRPr="00385EE3">
        <w:t>資源重組與延伸</w:t>
      </w:r>
      <w:r w:rsidRPr="00385EE3">
        <w:rPr>
          <w:rFonts w:hint="eastAsia"/>
        </w:rPr>
        <w:t>之過程</w:t>
      </w:r>
      <w:r w:rsidR="00BB68E8" w:rsidRPr="00385EE3">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385EE3">
        <w:instrText xml:space="preserve"> ADDIN EN.CITE </w:instrText>
      </w:r>
      <w:r w:rsidR="00140C60" w:rsidRPr="00385EE3">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sidRPr="00385EE3">
        <w:instrText xml:space="preserve"> ADDIN EN.CITE.DATA </w:instrText>
      </w:r>
      <w:r w:rsidR="00140C60" w:rsidRPr="00385EE3">
        <w:fldChar w:fldCharType="end"/>
      </w:r>
      <w:r w:rsidR="00BB68E8" w:rsidRPr="00385EE3">
        <w:fldChar w:fldCharType="separate"/>
      </w:r>
      <w:r w:rsidR="00BB68E8" w:rsidRPr="00385EE3">
        <w:rPr>
          <w:noProof/>
        </w:rPr>
        <w:t>(Arthur, 2009; Svahn et al., 2017; Yoo et al., 2012)</w:t>
      </w:r>
      <w:r w:rsidR="00BB68E8" w:rsidRPr="00385EE3">
        <w:fldChar w:fldCharType="end"/>
      </w:r>
      <w:r w:rsidR="00FB2625" w:rsidRPr="00385EE3">
        <w:rPr>
          <w:rFonts w:hint="eastAsia"/>
        </w:rPr>
        <w:t>。</w:t>
      </w:r>
    </w:p>
    <w:p w14:paraId="62A330C1" w14:textId="77777777" w:rsidR="003B4446" w:rsidRPr="00385EE3" w:rsidRDefault="003B4446" w:rsidP="003B4446">
      <w:pPr>
        <w:pStyle w:val="15"/>
        <w:ind w:firstLine="480"/>
      </w:pPr>
      <w:r w:rsidRPr="00385EE3">
        <w:t>數位創新展現出與傳統創新</w:t>
      </w:r>
      <w:r w:rsidRPr="00385EE3">
        <w:rPr>
          <w:rFonts w:hint="eastAsia"/>
        </w:rPr>
        <w:t>全然</w:t>
      </w:r>
      <w:r w:rsidRPr="00385EE3">
        <w:t>不同的特徵樣態，部分學者以分散式創新（</w:t>
      </w:r>
      <w:r w:rsidRPr="00385EE3">
        <w:t>Distributed Innovation</w:t>
      </w:r>
      <w:r w:rsidRPr="00385EE3">
        <w:t>）與組合式創新（</w:t>
      </w:r>
      <w:r w:rsidRPr="00385EE3">
        <w:t>Combinatorial Innovation</w:t>
      </w:r>
      <w:r w:rsidRPr="00385EE3">
        <w:t>）</w:t>
      </w:r>
      <w:r w:rsidRPr="00385EE3">
        <w:rPr>
          <w:rFonts w:hint="eastAsia"/>
        </w:rPr>
        <w:t>作為代表</w:t>
      </w:r>
      <w:r w:rsidRPr="00385EE3">
        <w:t>，前者著重於創新活動的協作方式，反映</w:t>
      </w:r>
      <w:r w:rsidRPr="00385EE3">
        <w:rPr>
          <w:rFonts w:hint="eastAsia"/>
        </w:rPr>
        <w:t>數位</w:t>
      </w:r>
      <w:r w:rsidRPr="00385EE3">
        <w:t>創新主體與實踐過程日益去中心化；後者則聚焦於創新</w:t>
      </w:r>
      <w:r w:rsidRPr="00385EE3">
        <w:rPr>
          <w:rFonts w:hint="eastAsia"/>
        </w:rPr>
        <w:t>結果</w:t>
      </w:r>
      <w:r w:rsidRPr="00385EE3">
        <w:t>的</w:t>
      </w:r>
      <w:r w:rsidRPr="00385EE3">
        <w:rPr>
          <w:rFonts w:hint="eastAsia"/>
        </w:rPr>
        <w:t>建</w:t>
      </w:r>
      <w:r w:rsidRPr="00385EE3">
        <w:t>構邏輯，突顯</w:t>
      </w:r>
      <w:r w:rsidRPr="00385EE3">
        <w:rPr>
          <w:rFonts w:hint="eastAsia"/>
        </w:rPr>
        <w:t>出</w:t>
      </w:r>
      <w:r w:rsidRPr="00385EE3">
        <w:t>數位產物的模組化與可延展性</w:t>
      </w:r>
      <w:r w:rsidRPr="00385EE3">
        <w:rPr>
          <w:rFonts w:hint="eastAsia"/>
        </w:rPr>
        <w:t>。</w:t>
      </w:r>
    </w:p>
    <w:p w14:paraId="29925340" w14:textId="77777777" w:rsidR="003B4446" w:rsidRPr="00385EE3" w:rsidRDefault="003B4446" w:rsidP="008B0E0E">
      <w:pPr>
        <w:pStyle w:val="151"/>
        <w:numPr>
          <w:ilvl w:val="0"/>
          <w:numId w:val="5"/>
        </w:numPr>
        <w:rPr>
          <w:b/>
          <w:bCs/>
          <w:color w:val="auto"/>
        </w:rPr>
      </w:pPr>
      <w:r w:rsidRPr="00385EE3">
        <w:rPr>
          <w:b/>
          <w:bCs/>
          <w:color w:val="auto"/>
        </w:rPr>
        <w:t>分散式創新（</w:t>
      </w:r>
      <w:r w:rsidRPr="00385EE3">
        <w:rPr>
          <w:b/>
          <w:bCs/>
          <w:color w:val="auto"/>
        </w:rPr>
        <w:t>Distributed Innovation</w:t>
      </w:r>
      <w:r w:rsidRPr="00385EE3">
        <w:rPr>
          <w:b/>
          <w:bCs/>
          <w:color w:val="auto"/>
        </w:rPr>
        <w:t>）</w:t>
      </w:r>
    </w:p>
    <w:p w14:paraId="6D9090BE" w14:textId="1EF6FC9A" w:rsidR="003B4446" w:rsidRPr="00385EE3" w:rsidRDefault="003B4446" w:rsidP="003B4446">
      <w:pPr>
        <w:pStyle w:val="15"/>
        <w:ind w:firstLine="480"/>
      </w:pPr>
      <w:r w:rsidRPr="00385EE3">
        <w:t>分散式創新意指創新主體與活動不再集中於單一組織或部門，而是由多元且異質</w:t>
      </w:r>
      <w:r w:rsidRPr="00385EE3">
        <w:rPr>
          <w:rFonts w:hint="eastAsia"/>
        </w:rPr>
        <w:t>（</w:t>
      </w:r>
      <w:r w:rsidRPr="00385EE3">
        <w:rPr>
          <w:rFonts w:hint="eastAsia"/>
        </w:rPr>
        <w:t>H</w:t>
      </w:r>
      <w:r w:rsidRPr="00385EE3">
        <w:t>eterogeneous</w:t>
      </w:r>
      <w:r w:rsidRPr="00385EE3">
        <w:rPr>
          <w:rFonts w:hint="eastAsia"/>
        </w:rPr>
        <w:t>）</w:t>
      </w:r>
      <w:r w:rsidRPr="00385EE3">
        <w:t>參與者所構成的創新網絡</w:t>
      </w:r>
      <w:r w:rsidR="00090885" w:rsidRPr="00385EE3">
        <w:fldChar w:fldCharType="begin"/>
      </w:r>
      <w:r w:rsidR="00090885" w:rsidRPr="00385EE3">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sidRPr="00385EE3">
        <w:rPr>
          <w:rFonts w:hint="eastAsia"/>
        </w:rPr>
        <w:instrText>-7783&lt;/isbn&gt;&lt;urls&gt;&lt;/urls&gt;&lt;research-notes&gt;</w:instrText>
      </w:r>
      <w:r w:rsidR="00090885" w:rsidRPr="00385EE3">
        <w:rPr>
          <w:rFonts w:hint="eastAsia"/>
        </w:rPr>
        <w:instrText>從</w:instrText>
      </w:r>
      <w:r w:rsidR="00090885" w:rsidRPr="00385EE3">
        <w:rPr>
          <w:rFonts w:hint="eastAsia"/>
        </w:rPr>
        <w:instrText>Digital Innovation Management &amp;#xD;(2017)</w:instrText>
      </w:r>
      <w:r w:rsidR="00090885" w:rsidRPr="00385EE3">
        <w:rPr>
          <w:rFonts w:hint="eastAsia"/>
        </w:rPr>
        <w:instrText>來的</w:instrText>
      </w:r>
      <w:r w:rsidR="00090885" w:rsidRPr="00385EE3">
        <w:rPr>
          <w:rFonts w:hint="eastAsia"/>
        </w:rPr>
        <w:instrText>&amp;#xD;&amp;#xD;</w:instrText>
      </w:r>
      <w:r w:rsidR="00090885" w:rsidRPr="00385EE3">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sidRPr="00385EE3">
        <w:rPr>
          <w:rFonts w:hint="eastAsia"/>
        </w:rPr>
        <w:instrText xml:space="preserve"> (Lusch </w:instrText>
      </w:r>
      <w:r w:rsidR="00090885" w:rsidRPr="00385EE3">
        <w:rPr>
          <w:rFonts w:hint="eastAsia"/>
        </w:rPr>
        <w:instrText>和</w:instrText>
      </w:r>
      <w:r w:rsidR="00090885" w:rsidRPr="00385EE3">
        <w:rPr>
          <w:rFonts w:hint="eastAsia"/>
        </w:rPr>
        <w:instrText xml:space="preserve"> Nambisan 2015&lt;/research-notes&gt;&lt;/record&gt;&lt;/Cite&gt;&lt;/EndNote</w:instrText>
      </w:r>
      <w:r w:rsidR="00090885" w:rsidRPr="00385EE3">
        <w:instrText>&gt;</w:instrText>
      </w:r>
      <w:r w:rsidR="00090885" w:rsidRPr="00385EE3">
        <w:fldChar w:fldCharType="separate"/>
      </w:r>
      <w:r w:rsidR="00090885" w:rsidRPr="00385EE3">
        <w:rPr>
          <w:noProof/>
        </w:rPr>
        <w:t>(Lusch &amp; Nambisan, 2015)</w:t>
      </w:r>
      <w:r w:rsidR="00090885" w:rsidRPr="00385EE3">
        <w:fldChar w:fldCharType="end"/>
      </w:r>
      <w:r w:rsidRPr="00385EE3">
        <w:rPr>
          <w:rFonts w:hint="eastAsia"/>
        </w:rPr>
        <w:t>。</w:t>
      </w:r>
      <w:r w:rsidRPr="00385EE3">
        <w:t>隨著</w:t>
      </w:r>
      <w:r w:rsidRPr="00385EE3">
        <w:lastRenderedPageBreak/>
        <w:t>創新過程朝向去中心化與</w:t>
      </w:r>
      <w:r w:rsidRPr="00385EE3">
        <w:rPr>
          <w:rFonts w:hint="eastAsia"/>
        </w:rPr>
        <w:t>更少預定義（</w:t>
      </w:r>
      <w:r w:rsidRPr="00385EE3">
        <w:rPr>
          <w:rFonts w:hint="eastAsia"/>
        </w:rPr>
        <w:t>P</w:t>
      </w:r>
      <w:r w:rsidRPr="00385EE3">
        <w:t>redefined</w:t>
      </w:r>
      <w:r w:rsidRPr="00385EE3">
        <w:rPr>
          <w:rFonts w:hint="eastAsia"/>
        </w:rPr>
        <w:t>）</w:t>
      </w:r>
      <w:r w:rsidRPr="00385EE3">
        <w:t>發展，</w:t>
      </w:r>
      <w:r w:rsidRPr="00385EE3">
        <w:rPr>
          <w:rFonts w:hint="eastAsia"/>
        </w:rPr>
        <w:t>使其</w:t>
      </w:r>
      <w:r w:rsidRPr="00385EE3">
        <w:t>呈現多元資源來源與知識異質性的特徵</w:t>
      </w:r>
      <w:r w:rsidR="00F02587" w:rsidRPr="00385EE3">
        <w:fldChar w:fldCharType="begin"/>
      </w:r>
      <w:r w:rsidR="00F02587"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rsidRPr="00385EE3">
        <w:fldChar w:fldCharType="separate"/>
      </w:r>
      <w:r w:rsidR="00F02587" w:rsidRPr="00385EE3">
        <w:rPr>
          <w:noProof/>
        </w:rPr>
        <w:t>(Nambisan et al., 2017)</w:t>
      </w:r>
      <w:r w:rsidR="00F02587" w:rsidRPr="00385EE3">
        <w:fldChar w:fldCharType="end"/>
      </w:r>
      <w:r w:rsidRPr="00385EE3">
        <w:rPr>
          <w:rFonts w:hint="eastAsia"/>
        </w:rPr>
        <w:t>，</w:t>
      </w:r>
      <w:r w:rsidRPr="00385EE3">
        <w:t>提高</w:t>
      </w:r>
      <w:r w:rsidRPr="00385EE3">
        <w:rPr>
          <w:rFonts w:hint="eastAsia"/>
        </w:rPr>
        <w:t>了組織對</w:t>
      </w:r>
      <w:r w:rsidRPr="00385EE3">
        <w:t>資源整合與動態協調的</w:t>
      </w:r>
      <w:r w:rsidRPr="00385EE3">
        <w:rPr>
          <w:rFonts w:hint="eastAsia"/>
        </w:rPr>
        <w:t>困難度</w:t>
      </w:r>
      <w:r w:rsidR="00463C19"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rsidRPr="00385EE3">
        <w:fldChar w:fldCharType="separate"/>
      </w:r>
      <w:r w:rsidR="00ED5912" w:rsidRPr="00385EE3">
        <w:rPr>
          <w:noProof/>
        </w:rPr>
        <w:t>(Yoo et al., 2012)</w:t>
      </w:r>
      <w:r w:rsidR="00463C19" w:rsidRPr="00385EE3">
        <w:fldChar w:fldCharType="end"/>
      </w:r>
      <w:r w:rsidRPr="00385EE3">
        <w:t>。</w:t>
      </w:r>
    </w:p>
    <w:p w14:paraId="5E0DC8B3" w14:textId="14B1AB23" w:rsidR="003B4446" w:rsidRPr="00385EE3" w:rsidRDefault="003B4446" w:rsidP="003B4446">
      <w:pPr>
        <w:pStyle w:val="15"/>
        <w:ind w:firstLine="480"/>
      </w:pPr>
      <w:proofErr w:type="gramStart"/>
      <w:r w:rsidRPr="00385EE3">
        <w:rPr>
          <w:rFonts w:hint="eastAsia"/>
        </w:rPr>
        <w:t>此外，</w:t>
      </w:r>
      <w:proofErr w:type="gramEnd"/>
      <w:r w:rsidRPr="00385EE3">
        <w:rPr>
          <w:rFonts w:hint="eastAsia"/>
        </w:rPr>
        <w:t>分散式創新的</w:t>
      </w:r>
      <w:r w:rsidRPr="00385EE3">
        <w:t>參與者組成具有</w:t>
      </w:r>
      <w:r w:rsidRPr="00385EE3">
        <w:rPr>
          <w:rFonts w:hint="eastAsia"/>
        </w:rPr>
        <w:t>高</w:t>
      </w:r>
      <w:r w:rsidRPr="00385EE3">
        <w:t>流動性與變異性，其</w:t>
      </w:r>
      <w:r w:rsidRPr="00385EE3">
        <w:rPr>
          <w:rFonts w:hint="eastAsia"/>
        </w:rPr>
        <w:t>行動</w:t>
      </w:r>
      <w:r w:rsidRPr="00385EE3">
        <w:t>會因應目標、能力、資源與動機的變化而隨時調整</w:t>
      </w:r>
      <w:r w:rsidR="00987C09" w:rsidRPr="00385EE3">
        <w:fldChar w:fldCharType="begin"/>
      </w:r>
      <w:r w:rsidR="00987C09" w:rsidRPr="00385EE3">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sidRPr="00385EE3">
        <w:rPr>
          <w:rFonts w:hint="eastAsia"/>
        </w:rPr>
        <w:instrText>-7783&lt;/isbn&gt;&lt;urls&gt;&lt;/urls&gt;&lt;research-notes&gt;</w:instrText>
      </w:r>
      <w:r w:rsidR="00987C09" w:rsidRPr="00385EE3">
        <w:rPr>
          <w:rFonts w:hint="eastAsia"/>
        </w:rPr>
        <w:instrText>從</w:instrText>
      </w:r>
      <w:r w:rsidR="00987C09" w:rsidRPr="00385EE3">
        <w:rPr>
          <w:rFonts w:hint="eastAsia"/>
        </w:rPr>
        <w:instrText>Digital Innovation Management &amp;#xD;(2017)</w:instrText>
      </w:r>
      <w:r w:rsidR="00987C09" w:rsidRPr="00385EE3">
        <w:rPr>
          <w:rFonts w:hint="eastAsia"/>
        </w:rPr>
        <w:instrText>來的</w:instrText>
      </w:r>
      <w:r w:rsidR="00987C09" w:rsidRPr="00385EE3">
        <w:rPr>
          <w:rFonts w:hint="eastAsia"/>
        </w:rPr>
        <w:instrText>&amp;#xD;&amp;#xD;</w:instrText>
      </w:r>
      <w:r w:rsidR="00987C09" w:rsidRPr="00385EE3">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sidRPr="00385EE3">
        <w:rPr>
          <w:rFonts w:hint="eastAsia"/>
        </w:rPr>
        <w:instrText xml:space="preserve"> (Lusch </w:instrText>
      </w:r>
      <w:r w:rsidR="00987C09" w:rsidRPr="00385EE3">
        <w:rPr>
          <w:rFonts w:hint="eastAsia"/>
        </w:rPr>
        <w:instrText>和</w:instrText>
      </w:r>
      <w:r w:rsidR="00987C09" w:rsidRPr="00385EE3">
        <w:rPr>
          <w:rFonts w:hint="eastAsia"/>
        </w:rPr>
        <w:instrText xml:space="preserve"> Nambisan 2015&lt;/research-notes&gt;&lt;/record&gt;&lt;/Cite&gt;&lt;/EndNote</w:instrText>
      </w:r>
      <w:r w:rsidR="00987C09" w:rsidRPr="00385EE3">
        <w:instrText>&gt;</w:instrText>
      </w:r>
      <w:r w:rsidR="00987C09" w:rsidRPr="00385EE3">
        <w:fldChar w:fldCharType="separate"/>
      </w:r>
      <w:r w:rsidR="00987C09" w:rsidRPr="00385EE3">
        <w:rPr>
          <w:noProof/>
        </w:rPr>
        <w:t>(Lusch &amp; Nambisan, 2015)</w:t>
      </w:r>
      <w:r w:rsidR="00987C09" w:rsidRPr="00385EE3">
        <w:fldChar w:fldCharType="end"/>
      </w:r>
      <w:r w:rsidRPr="00385EE3">
        <w:t>。</w:t>
      </w:r>
      <w:r w:rsidRPr="00385EE3">
        <w:rPr>
          <w:rFonts w:hint="eastAsia"/>
        </w:rPr>
        <w:t>因此，</w:t>
      </w:r>
      <w:r w:rsidRPr="00385EE3">
        <w:t>當分散式創新缺乏有效協調機制，過度的異質性與無邊界的創新可能導致混亂與管理失靈</w:t>
      </w:r>
      <w:r w:rsidR="000F12DB"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rsidRPr="00385EE3">
        <w:fldChar w:fldCharType="separate"/>
      </w:r>
      <w:r w:rsidR="000F12DB" w:rsidRPr="00385EE3">
        <w:rPr>
          <w:noProof/>
        </w:rPr>
        <w:t>(Yoo et al., 2012)</w:t>
      </w:r>
      <w:r w:rsidR="000F12DB" w:rsidRPr="00385EE3">
        <w:fldChar w:fldCharType="end"/>
      </w:r>
      <w:r w:rsidRPr="00385EE3">
        <w:rPr>
          <w:rFonts w:hint="eastAsia"/>
        </w:rPr>
        <w:t>，</w:t>
      </w:r>
      <w:r w:rsidRPr="00385EE3">
        <w:t>促使</w:t>
      </w:r>
      <w:r w:rsidRPr="00385EE3">
        <w:rPr>
          <w:rFonts w:hint="eastAsia"/>
        </w:rPr>
        <w:t>組織</w:t>
      </w:r>
      <w:r w:rsidRPr="00385EE3">
        <w:t>必須發展知識整合機制與共通語言，才能在多元創新中維持策略一致性</w:t>
      </w:r>
      <w:r w:rsidR="00ED5912" w:rsidRPr="00385EE3">
        <w:fldChar w:fldCharType="begin"/>
      </w:r>
      <w:r w:rsidR="00ED5912"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sidRPr="00385EE3">
        <w:fldChar w:fldCharType="separate"/>
      </w:r>
      <w:r w:rsidR="00ED5912" w:rsidRPr="00385EE3">
        <w:rPr>
          <w:noProof/>
        </w:rPr>
        <w:t>(Nambisan et al., 2017)</w:t>
      </w:r>
      <w:r w:rsidR="00ED5912" w:rsidRPr="00385EE3">
        <w:fldChar w:fldCharType="end"/>
      </w:r>
      <w:r w:rsidRPr="00385EE3">
        <w:t>。</w:t>
      </w:r>
    </w:p>
    <w:p w14:paraId="51D968A6" w14:textId="77777777" w:rsidR="003B4446" w:rsidRPr="00385EE3" w:rsidRDefault="003B4446" w:rsidP="00A96DF0">
      <w:pPr>
        <w:pStyle w:val="a"/>
        <w:rPr>
          <w:color w:val="auto"/>
        </w:rPr>
      </w:pPr>
      <w:r w:rsidRPr="00385EE3">
        <w:rPr>
          <w:color w:val="auto"/>
        </w:rPr>
        <w:t>組合式創新（</w:t>
      </w:r>
      <w:r w:rsidRPr="00385EE3">
        <w:rPr>
          <w:color w:val="auto"/>
        </w:rPr>
        <w:t>Combinatorial Innovation</w:t>
      </w:r>
      <w:r w:rsidRPr="00385EE3">
        <w:rPr>
          <w:color w:val="auto"/>
        </w:rPr>
        <w:t>）</w:t>
      </w:r>
    </w:p>
    <w:p w14:paraId="6D5F4850" w14:textId="75F47DE5" w:rsidR="003B4446" w:rsidRPr="00385EE3" w:rsidRDefault="003B4446" w:rsidP="003B4446">
      <w:pPr>
        <w:pStyle w:val="15"/>
        <w:ind w:firstLine="480"/>
      </w:pPr>
      <w:r w:rsidRPr="00385EE3">
        <w:t>組合式創新則描述企業如何透過重組數位元件與模組，產出可持續演化的</w:t>
      </w:r>
      <w:r w:rsidRPr="00385EE3">
        <w:rPr>
          <w:rFonts w:hint="eastAsia"/>
        </w:rPr>
        <w:t>創新</w:t>
      </w:r>
      <w:r w:rsidRPr="00385EE3">
        <w:t>產品與服務</w:t>
      </w:r>
      <w:r w:rsidR="00AA0C4F"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sidRPr="00385EE3">
        <w:fldChar w:fldCharType="separate"/>
      </w:r>
      <w:r w:rsidR="00AA0C4F" w:rsidRPr="00385EE3">
        <w:rPr>
          <w:noProof/>
        </w:rPr>
        <w:t>(Yoo et al., 2012)</w:t>
      </w:r>
      <w:r w:rsidR="00AA0C4F" w:rsidRPr="00385EE3">
        <w:fldChar w:fldCharType="end"/>
      </w:r>
      <w:r w:rsidRPr="00385EE3">
        <w:rPr>
          <w:rFonts w:hint="eastAsia"/>
        </w:rPr>
        <w:t>。</w:t>
      </w:r>
      <w:r w:rsidRPr="00385EE3">
        <w:t>數位產品具有高度延展性，其功能可由使用者持續安裝、更新與改變設定，</w:t>
      </w:r>
      <w:r w:rsidRPr="00385EE3">
        <w:rPr>
          <w:rFonts w:hint="eastAsia"/>
        </w:rPr>
        <w:t>因而</w:t>
      </w:r>
      <w:r w:rsidRPr="00385EE3">
        <w:t>形成「永遠不完整」的數位產物</w:t>
      </w:r>
      <w:r w:rsidRPr="00385EE3">
        <w:rPr>
          <w:rFonts w:hint="eastAsia"/>
        </w:rPr>
        <w:t>，</w:t>
      </w:r>
      <w:r w:rsidRPr="00385EE3">
        <w:t>如智慧型手機需仰賴使用者安裝應用程式與設定個人化功能，整個生命週期皆處於持續變動</w:t>
      </w:r>
      <w:r w:rsidRPr="00385EE3">
        <w:rPr>
          <w:rFonts w:hint="eastAsia"/>
        </w:rPr>
        <w:t>狀態</w:t>
      </w:r>
      <w:r w:rsidR="00245758"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rsidRPr="00385EE3">
        <w:fldChar w:fldCharType="separate"/>
      </w:r>
      <w:r w:rsidR="00245758" w:rsidRPr="00385EE3">
        <w:rPr>
          <w:noProof/>
        </w:rPr>
        <w:t>(Yoo et al., 2012)</w:t>
      </w:r>
      <w:r w:rsidR="00245758" w:rsidRPr="00385EE3">
        <w:fldChar w:fldCharType="end"/>
      </w:r>
      <w:r w:rsidRPr="00385EE3">
        <w:rPr>
          <w:rFonts w:hint="eastAsia"/>
        </w:rPr>
        <w:t>。</w:t>
      </w:r>
      <w:r w:rsidRPr="00385EE3">
        <w:t>組合式創新</w:t>
      </w:r>
      <w:r w:rsidRPr="00385EE3">
        <w:rPr>
          <w:rFonts w:hint="eastAsia"/>
        </w:rPr>
        <w:t>使</w:t>
      </w:r>
      <w:r w:rsidRPr="00385EE3">
        <w:t>創意將不再只是單純地傳播，而是在</w:t>
      </w:r>
      <w:r w:rsidRPr="00385EE3">
        <w:rPr>
          <w:rFonts w:hint="eastAsia"/>
        </w:rPr>
        <w:t>創新</w:t>
      </w:r>
      <w:r w:rsidRPr="00385EE3">
        <w:t>過程中發生變異和發展</w:t>
      </w:r>
      <w:r w:rsidRPr="00385EE3">
        <w:rPr>
          <w:rFonts w:hint="eastAsia"/>
        </w:rPr>
        <w:t>，這意味者數位化的複雜性增強，</w:t>
      </w:r>
      <w:r w:rsidRPr="00385EE3">
        <w:t>增加</w:t>
      </w:r>
      <w:r w:rsidRPr="00385EE3">
        <w:rPr>
          <w:rFonts w:hint="eastAsia"/>
        </w:rPr>
        <w:t>了</w:t>
      </w:r>
      <w:r w:rsidRPr="00385EE3">
        <w:t>系統錯誤與管理風險</w:t>
      </w:r>
      <w:r w:rsidR="00A071CF" w:rsidRPr="00385EE3">
        <w:fldChar w:fldCharType="begin"/>
      </w:r>
      <w:r w:rsidR="00140C60" w:rsidRPr="00385EE3">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rsidRPr="00385EE3">
        <w:fldChar w:fldCharType="separate"/>
      </w:r>
      <w:r w:rsidR="00A071CF" w:rsidRPr="00385EE3">
        <w:rPr>
          <w:noProof/>
        </w:rPr>
        <w:t>(Yoo et al., 2012)</w:t>
      </w:r>
      <w:r w:rsidR="00A071CF" w:rsidRPr="00385EE3">
        <w:fldChar w:fldCharType="end"/>
      </w:r>
      <w:r w:rsidRPr="00385EE3">
        <w:rPr>
          <w:rFonts w:hint="eastAsia"/>
        </w:rPr>
        <w:t>。</w:t>
      </w:r>
    </w:p>
    <w:p w14:paraId="7B660977" w14:textId="1779E97C" w:rsidR="003B4446" w:rsidRPr="001D61CB" w:rsidRDefault="003B4446" w:rsidP="003B4446">
      <w:pPr>
        <w:pStyle w:val="15"/>
        <w:ind w:firstLine="480"/>
      </w:pPr>
      <w:r w:rsidRPr="00385EE3">
        <w:rPr>
          <w:rFonts w:hint="eastAsia"/>
        </w:rPr>
        <w:t>而</w:t>
      </w:r>
      <w:r w:rsidRPr="00385EE3">
        <w:t>組合式創新所揭示</w:t>
      </w:r>
      <w:r w:rsidR="00993A77" w:rsidRPr="00385EE3">
        <w:rPr>
          <w:rFonts w:hint="eastAsia"/>
        </w:rPr>
        <w:t>之</w:t>
      </w:r>
      <w:r w:rsidRPr="00385EE3">
        <w:t>延展性與動態演化特性，亦回應學者對於</w:t>
      </w:r>
      <w:r w:rsidRPr="00385EE3">
        <w:rPr>
          <w:rFonts w:hint="eastAsia"/>
        </w:rPr>
        <w:t>「創新過程」</w:t>
      </w:r>
      <w:r w:rsidRPr="00385EE3">
        <w:t>與</w:t>
      </w:r>
      <w:r w:rsidRPr="00385EE3">
        <w:rPr>
          <w:rFonts w:hint="eastAsia"/>
        </w:rPr>
        <w:t>「創新結果」</w:t>
      </w:r>
      <w:r w:rsidRPr="00385EE3">
        <w:t>界線日益模糊的觀察。</w:t>
      </w:r>
      <w:r w:rsidRPr="00385EE3">
        <w:rPr>
          <w:rFonts w:hint="eastAsia"/>
        </w:rPr>
        <w:t>雖然二者</w:t>
      </w:r>
      <w:r w:rsidRPr="00385EE3">
        <w:t>在理論上可被視為截然不同的</w:t>
      </w:r>
      <w:r w:rsidRPr="00385EE3">
        <w:rPr>
          <w:rFonts w:hint="eastAsia"/>
        </w:rPr>
        <w:t>階段，</w:t>
      </w:r>
      <w:r w:rsidRPr="00385EE3">
        <w:t>但在實務中往往難以明確劃分</w:t>
      </w:r>
      <w:r w:rsidR="000F170E" w:rsidRPr="00385EE3">
        <w:fldChar w:fldCharType="begin"/>
      </w:r>
      <w:r w:rsidR="000F170E" w:rsidRPr="00385EE3">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rsidRPr="00385EE3">
        <w:fldChar w:fldCharType="separate"/>
      </w:r>
      <w:r w:rsidR="000F170E" w:rsidRPr="00385EE3">
        <w:rPr>
          <w:noProof/>
        </w:rPr>
        <w:t>(Nambisan et al., 2017)</w:t>
      </w:r>
      <w:r w:rsidR="000F170E" w:rsidRPr="00385EE3">
        <w:fldChar w:fldCharType="end"/>
      </w:r>
      <w:r w:rsidRPr="00385EE3">
        <w:rPr>
          <w:rFonts w:hint="eastAsia"/>
        </w:rPr>
        <w:t>，因為</w:t>
      </w:r>
      <w:r w:rsidRPr="00385EE3">
        <w:t>數位產品在推出或實施後，其應用範圍、功能與價值</w:t>
      </w:r>
      <w:r w:rsidRPr="00385EE3">
        <w:rPr>
          <w:rFonts w:hint="eastAsia"/>
        </w:rPr>
        <w:t>亦不斷更新</w:t>
      </w:r>
      <w:r w:rsidRPr="00385EE3">
        <w:t>，創新實踐因而呈現出動態延續的樣貌</w:t>
      </w:r>
      <w:r w:rsidRPr="00385EE3">
        <w:rPr>
          <w:rFonts w:hint="eastAsia"/>
        </w:rPr>
        <w:t>。</w:t>
      </w:r>
      <w:r w:rsidRPr="00385EE3">
        <w:t>在數位基礎設施</w:t>
      </w:r>
      <w:r w:rsidRPr="00385EE3">
        <w:rPr>
          <w:rFonts w:hint="eastAsia"/>
        </w:rPr>
        <w:t>（</w:t>
      </w:r>
      <w:r w:rsidRPr="00385EE3">
        <w:rPr>
          <w:rFonts w:hint="eastAsia"/>
        </w:rPr>
        <w:t>D</w:t>
      </w:r>
      <w:r w:rsidRPr="00385EE3">
        <w:t>igital</w:t>
      </w:r>
      <w:r w:rsidRPr="00385EE3">
        <w:rPr>
          <w:rFonts w:hint="eastAsia"/>
        </w:rPr>
        <w:t xml:space="preserve"> I</w:t>
      </w:r>
      <w:r w:rsidRPr="00385EE3">
        <w:t>nfrastructures</w:t>
      </w:r>
      <w:r w:rsidRPr="001D61CB">
        <w:rPr>
          <w:rFonts w:hint="eastAsia"/>
        </w:rPr>
        <w:t>）</w:t>
      </w:r>
      <w:r w:rsidRPr="001D61CB">
        <w:t>如網際網路、雲端儲存</w:t>
      </w:r>
      <w:r w:rsidRPr="001D61CB">
        <w:rPr>
          <w:rFonts w:hint="eastAsia"/>
        </w:rPr>
        <w:t>之下</w:t>
      </w:r>
      <w:r w:rsidRPr="001D61CB">
        <w:t>，技術與服務可重組</w:t>
      </w:r>
      <w:proofErr w:type="gramStart"/>
      <w:r w:rsidRPr="001D61CB">
        <w:t>與疊加</w:t>
      </w:r>
      <w:proofErr w:type="gramEnd"/>
      <w:r w:rsidRPr="001D61CB">
        <w:t>產生新的應用</w:t>
      </w:r>
      <w:r w:rsidR="0018292C" w:rsidRPr="001D61CB">
        <w:fldChar w:fldCharType="begin"/>
      </w:r>
      <w:r w:rsidR="00140C60" w:rsidRPr="001D61CB">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rsidRPr="001D61CB">
        <w:fldChar w:fldCharType="separate"/>
      </w:r>
      <w:r w:rsidR="0018292C" w:rsidRPr="001D61CB">
        <w:rPr>
          <w:noProof/>
        </w:rPr>
        <w:t>(Nylén &amp; Holmström, 2015)</w:t>
      </w:r>
      <w:r w:rsidR="0018292C" w:rsidRPr="001D61CB">
        <w:fldChar w:fldCharType="end"/>
      </w:r>
      <w:r w:rsidRPr="001D61CB">
        <w:rPr>
          <w:rFonts w:hint="eastAsia"/>
        </w:rPr>
        <w:t>，如原僅提供聯網功能的網際網路</w:t>
      </w:r>
      <w:r w:rsidRPr="001D61CB">
        <w:t>結合感測器</w:t>
      </w:r>
      <w:r w:rsidRPr="001D61CB">
        <w:rPr>
          <w:rFonts w:hint="eastAsia"/>
        </w:rPr>
        <w:t>與平台系統等技術</w:t>
      </w:r>
      <w:r w:rsidRPr="001D61CB">
        <w:t>後，</w:t>
      </w:r>
      <w:r w:rsidRPr="001D61CB">
        <w:rPr>
          <w:rFonts w:hint="eastAsia"/>
        </w:rPr>
        <w:t>就</w:t>
      </w:r>
      <w:r w:rsidRPr="001D61CB">
        <w:t>能進一步發展為智慧</w:t>
      </w:r>
      <w:r w:rsidRPr="001D61CB">
        <w:rPr>
          <w:rFonts w:hint="eastAsia"/>
        </w:rPr>
        <w:t>運輸（</w:t>
      </w:r>
      <w:r w:rsidRPr="001D61CB">
        <w:t>Intelligent Transportation System</w:t>
      </w:r>
      <w:r w:rsidRPr="001D61CB">
        <w:rPr>
          <w:rFonts w:hint="eastAsia"/>
        </w:rPr>
        <w:t>）</w:t>
      </w:r>
      <w:r w:rsidRPr="001D61CB">
        <w:t>或物聯網系統</w:t>
      </w:r>
      <w:r w:rsidRPr="001D61CB">
        <w:rPr>
          <w:rFonts w:hint="eastAsia"/>
        </w:rPr>
        <w:t>（</w:t>
      </w:r>
      <w:r w:rsidRPr="001D61CB">
        <w:t>IoT</w:t>
      </w:r>
      <w:r w:rsidRPr="001D61CB">
        <w:rPr>
          <w:rFonts w:hint="eastAsia"/>
        </w:rPr>
        <w:t xml:space="preserve"> </w:t>
      </w:r>
      <w:r w:rsidRPr="001D61CB">
        <w:t>System</w:t>
      </w:r>
      <w:r w:rsidRPr="001D61CB">
        <w:rPr>
          <w:rFonts w:hint="eastAsia"/>
        </w:rPr>
        <w:t>），</w:t>
      </w:r>
      <w:r w:rsidRPr="001D61CB">
        <w:t>創新歷程因</w:t>
      </w:r>
      <w:r w:rsidRPr="001D61CB">
        <w:lastRenderedPageBreak/>
        <w:t>此呈現出「無明確起點與終點」的模糊樣態</w:t>
      </w:r>
      <w:r w:rsidR="00822E46" w:rsidRPr="001D61CB">
        <w:fldChar w:fldCharType="begin"/>
      </w:r>
      <w:r w:rsidR="00822E46"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1D61CB">
        <w:fldChar w:fldCharType="separate"/>
      </w:r>
      <w:r w:rsidR="00822E46" w:rsidRPr="001D61CB">
        <w:rPr>
          <w:noProof/>
        </w:rPr>
        <w:t>(Nambisan et al., 2017)</w:t>
      </w:r>
      <w:r w:rsidR="00822E46" w:rsidRPr="001D61CB">
        <w:fldChar w:fldCharType="end"/>
      </w:r>
      <w:r w:rsidRPr="001D61CB">
        <w:rPr>
          <w:rFonts w:hint="eastAsia"/>
        </w:rPr>
        <w:t>。</w:t>
      </w:r>
    </w:p>
    <w:p w14:paraId="1486035C" w14:textId="5F475F7A" w:rsidR="003B4446" w:rsidRPr="001D61CB" w:rsidRDefault="003B4446" w:rsidP="003B4446">
      <w:pPr>
        <w:pStyle w:val="15"/>
        <w:ind w:firstLine="480"/>
      </w:pPr>
      <w:r w:rsidRPr="001D61CB">
        <w:rPr>
          <w:rFonts w:hint="eastAsia"/>
        </w:rPr>
        <w:t>前段說明了</w:t>
      </w:r>
      <w:r w:rsidRPr="001D61CB">
        <w:t>數位創新</w:t>
      </w:r>
      <w:r w:rsidRPr="001D61CB">
        <w:rPr>
          <w:rFonts w:hint="eastAsia"/>
        </w:rPr>
        <w:t>結</w:t>
      </w:r>
      <w:r w:rsidRPr="001D61CB">
        <w:t>果</w:t>
      </w:r>
      <w:r w:rsidRPr="001D61CB">
        <w:rPr>
          <w:rFonts w:hint="eastAsia"/>
        </w:rPr>
        <w:t>的持續</w:t>
      </w:r>
      <w:r w:rsidRPr="001D61CB">
        <w:t>變動，</w:t>
      </w:r>
      <w:r w:rsidRPr="001D61CB">
        <w:rPr>
          <w:rFonts w:hint="eastAsia"/>
        </w:rPr>
        <w:t>多位學者因而總結出數位創新結果之實際</w:t>
      </w:r>
      <w:r w:rsidRPr="001D61CB">
        <w:t>有效性</w:t>
      </w:r>
      <w:r w:rsidRPr="001D61CB">
        <w:rPr>
          <w:rFonts w:hint="eastAsia"/>
        </w:rPr>
        <w:t>須</w:t>
      </w:r>
      <w:r w:rsidRPr="001D61CB">
        <w:t>經時間與情境逐步檢驗，並在實作中顯現</w:t>
      </w:r>
      <w:r w:rsidR="00140C60" w:rsidRPr="001D61CB">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D61CB">
        <w:instrText xml:space="preserve"> ADDIN EN.CITE </w:instrText>
      </w:r>
      <w:r w:rsidR="00BE0547" w:rsidRPr="001D61CB">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rsidRPr="001D61CB">
        <w:instrText xml:space="preserve"> ADDIN EN.CITE.DATA </w:instrText>
      </w:r>
      <w:r w:rsidR="00BE0547" w:rsidRPr="001D61CB">
        <w:fldChar w:fldCharType="end"/>
      </w:r>
      <w:r w:rsidR="00140C60" w:rsidRPr="001D61CB">
        <w:fldChar w:fldCharType="separate"/>
      </w:r>
      <w:r w:rsidR="00140C60" w:rsidRPr="001D61CB">
        <w:rPr>
          <w:noProof/>
        </w:rPr>
        <w:t>(Kohli &amp; Melville, 2019; Orlikowski, 1996; Pentland &amp; Feldman, 2008)</w:t>
      </w:r>
      <w:r w:rsidR="00140C60" w:rsidRPr="001D61CB">
        <w:fldChar w:fldCharType="end"/>
      </w:r>
      <w:r w:rsidRPr="001D61CB">
        <w:rPr>
          <w:rFonts w:hint="eastAsia"/>
        </w:rPr>
        <w:t>。</w:t>
      </w:r>
      <w:r w:rsidRPr="001D61CB">
        <w:t>Nambisan</w:t>
      </w:r>
      <w:r w:rsidR="00195DBF" w:rsidRPr="001D61CB">
        <w:rPr>
          <w:rFonts w:hint="eastAsia"/>
        </w:rPr>
        <w:t>等人</w:t>
      </w:r>
      <w:r w:rsidRPr="001D61CB">
        <w:rPr>
          <w:rFonts w:hint="eastAsia"/>
        </w:rPr>
        <w:t>進而推論出</w:t>
      </w:r>
      <w:r w:rsidRPr="001D61CB">
        <w:t>創新歷程</w:t>
      </w:r>
      <w:r w:rsidRPr="001D61CB">
        <w:rPr>
          <w:rFonts w:hint="eastAsia"/>
        </w:rPr>
        <w:t>具路徑依賴性（</w:t>
      </w:r>
      <w:r w:rsidRPr="001D61CB">
        <w:rPr>
          <w:rFonts w:hint="eastAsia"/>
        </w:rPr>
        <w:t>P</w:t>
      </w:r>
      <w:r w:rsidRPr="001D61CB">
        <w:t xml:space="preserve">ath </w:t>
      </w:r>
      <w:r w:rsidRPr="001D61CB">
        <w:rPr>
          <w:rFonts w:hint="eastAsia"/>
        </w:rPr>
        <w:t>D</w:t>
      </w:r>
      <w:r w:rsidRPr="001D61CB">
        <w:t>ependence</w:t>
      </w:r>
      <w:r w:rsidRPr="001D61CB">
        <w:rPr>
          <w:rFonts w:hint="eastAsia"/>
        </w:rPr>
        <w:t>）與路徑突破性（</w:t>
      </w:r>
      <w:r w:rsidRPr="001D61CB">
        <w:rPr>
          <w:rFonts w:hint="eastAsia"/>
        </w:rPr>
        <w:t>P</w:t>
      </w:r>
      <w:r w:rsidRPr="001D61CB">
        <w:t xml:space="preserve">ath </w:t>
      </w:r>
      <w:r w:rsidRPr="001D61CB">
        <w:rPr>
          <w:rFonts w:hint="eastAsia"/>
        </w:rPr>
        <w:t>B</w:t>
      </w:r>
      <w:r w:rsidRPr="001D61CB">
        <w:t>reaking</w:t>
      </w:r>
      <w:r w:rsidRPr="001D61CB">
        <w:rPr>
          <w:rFonts w:hint="eastAsia"/>
        </w:rPr>
        <w:t>）</w:t>
      </w:r>
      <w:r w:rsidRPr="001D61CB">
        <w:t>，</w:t>
      </w:r>
      <w:r w:rsidRPr="001D61CB">
        <w:rPr>
          <w:rFonts w:hint="eastAsia"/>
        </w:rPr>
        <w:t>既有</w:t>
      </w:r>
      <w:r w:rsidRPr="001D61CB">
        <w:t>技術可能與新問題</w:t>
      </w:r>
      <w:r w:rsidRPr="001D61CB">
        <w:rPr>
          <w:rFonts w:hint="eastAsia"/>
        </w:rPr>
        <w:t>相</w:t>
      </w:r>
      <w:r w:rsidRPr="001D61CB">
        <w:t>結合構成創新動能</w:t>
      </w:r>
      <w:r w:rsidR="007B28F0" w:rsidRPr="001D61CB">
        <w:fldChar w:fldCharType="begin"/>
      </w:r>
      <w:r w:rsidR="007B28F0"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D61CB">
        <w:fldChar w:fldCharType="separate"/>
      </w:r>
      <w:r w:rsidR="007B28F0" w:rsidRPr="001D61CB">
        <w:rPr>
          <w:noProof/>
        </w:rPr>
        <w:t>(Nambisan et al., 2017)</w:t>
      </w:r>
      <w:r w:rsidR="007B28F0" w:rsidRPr="001D61CB">
        <w:fldChar w:fldCharType="end"/>
      </w:r>
      <w:r w:rsidRPr="001D61CB">
        <w:rPr>
          <w:rFonts w:hint="eastAsia"/>
        </w:rPr>
        <w:t>，為</w:t>
      </w:r>
      <w:r w:rsidRPr="001D61CB">
        <w:t>回應</w:t>
      </w:r>
      <w:r w:rsidRPr="001D61CB">
        <w:rPr>
          <w:rFonts w:hint="eastAsia"/>
        </w:rPr>
        <w:t>創新的高度變化與</w:t>
      </w:r>
      <w:r w:rsidRPr="001D61CB">
        <w:t>不確定性，</w:t>
      </w:r>
      <w:r w:rsidRPr="001D61CB">
        <w:rPr>
          <w:rFonts w:hint="eastAsia"/>
        </w:rPr>
        <w:t>企業需要更全面的創新管理理論及策略，來完成組織協調與治理的具體實踐、標準化流程</w:t>
      </w:r>
      <w:r w:rsidR="007B28F0" w:rsidRPr="001D61CB">
        <w:fldChar w:fldCharType="begin"/>
      </w:r>
      <w:r w:rsidR="007B28F0" w:rsidRPr="001D61C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1D61CB">
        <w:fldChar w:fldCharType="separate"/>
      </w:r>
      <w:r w:rsidR="007B28F0" w:rsidRPr="001D61CB">
        <w:rPr>
          <w:noProof/>
        </w:rPr>
        <w:t>(Nambisan et al., 2017)</w:t>
      </w:r>
      <w:r w:rsidR="007B28F0" w:rsidRPr="001D61CB">
        <w:fldChar w:fldCharType="end"/>
      </w:r>
      <w:r w:rsidRPr="001D61CB">
        <w:t>。</w:t>
      </w:r>
    </w:p>
    <w:p w14:paraId="743B8DE7" w14:textId="77777777" w:rsidR="003B4446" w:rsidRPr="001D61CB" w:rsidRDefault="003B4446" w:rsidP="003B4446">
      <w:pPr>
        <w:pStyle w:val="15"/>
        <w:ind w:firstLine="480"/>
      </w:pPr>
      <w:r w:rsidRPr="001D61CB">
        <w:rPr>
          <w:rFonts w:hint="eastAsia"/>
        </w:rPr>
        <w:t>數位創新因數位技術所帶來的數位物質性（</w:t>
      </w:r>
      <w:r w:rsidRPr="001D61CB">
        <w:t xml:space="preserve">Digital </w:t>
      </w:r>
      <w:r w:rsidRPr="001D61CB">
        <w:rPr>
          <w:rFonts w:hint="eastAsia"/>
        </w:rPr>
        <w:t>M</w:t>
      </w:r>
      <w:r w:rsidRPr="001D61CB">
        <w:t>ateriality</w:t>
      </w:r>
      <w:r w:rsidRPr="001D61CB">
        <w:rPr>
          <w:rFonts w:hint="eastAsia"/>
        </w:rPr>
        <w:t>）得以實現與發揮。而數位物質性與物理物質性本質上</w:t>
      </w:r>
      <w:r w:rsidRPr="001D61CB">
        <w:t>存在差異</w:t>
      </w:r>
      <w:r w:rsidRPr="001D61CB">
        <w:rPr>
          <w:rFonts w:hint="eastAsia"/>
        </w:rPr>
        <w:t>：</w:t>
      </w:r>
    </w:p>
    <w:p w14:paraId="2BBFBA93" w14:textId="77777777" w:rsidR="003B4446" w:rsidRPr="001D61CB" w:rsidRDefault="003B4446" w:rsidP="00FF645E">
      <w:pPr>
        <w:pStyle w:val="a"/>
        <w:rPr>
          <w:color w:val="auto"/>
        </w:rPr>
      </w:pPr>
      <w:r w:rsidRPr="001D61CB">
        <w:rPr>
          <w:rFonts w:hint="eastAsia"/>
          <w:color w:val="auto"/>
        </w:rPr>
        <w:t>物理物質性</w:t>
      </w:r>
      <w:r w:rsidRPr="001D61CB">
        <w:rPr>
          <w:color w:val="auto"/>
        </w:rPr>
        <w:t>（</w:t>
      </w:r>
      <w:r w:rsidRPr="001D61CB">
        <w:rPr>
          <w:color w:val="auto"/>
        </w:rPr>
        <w:t>Physical Materiality</w:t>
      </w:r>
      <w:r w:rsidRPr="001D61CB">
        <w:rPr>
          <w:color w:val="auto"/>
        </w:rPr>
        <w:t>）</w:t>
      </w:r>
    </w:p>
    <w:p w14:paraId="7565635B" w14:textId="4BD0FB0D" w:rsidR="003B4446" w:rsidRPr="001D61CB" w:rsidRDefault="003B4446" w:rsidP="003B4446">
      <w:pPr>
        <w:pStyle w:val="15"/>
        <w:ind w:firstLine="480"/>
      </w:pPr>
      <w:r w:rsidRPr="001D61CB">
        <w:rPr>
          <w:rFonts w:hint="eastAsia"/>
        </w:rPr>
        <w:t>多指</w:t>
      </w:r>
      <w:r w:rsidRPr="001D61CB">
        <w:t>可見、可觸的人造物</w:t>
      </w:r>
      <w:r w:rsidRPr="001D61CB">
        <w:rPr>
          <w:rFonts w:hint="eastAsia"/>
        </w:rPr>
        <w:t>（</w:t>
      </w:r>
      <w:r w:rsidRPr="001D61CB">
        <w:rPr>
          <w:rFonts w:hint="eastAsia"/>
        </w:rPr>
        <w:t>Artifact</w:t>
      </w:r>
      <w:r w:rsidRPr="001D61CB">
        <w:rPr>
          <w:rFonts w:hint="eastAsia"/>
        </w:rPr>
        <w:t>），具物理物質性的物品用途多半固定、變動性低，</w:t>
      </w:r>
      <w:r w:rsidRPr="001D61CB">
        <w:t>並承載特定的社會與文化意涵</w:t>
      </w:r>
      <w:r w:rsidRPr="001D61CB">
        <w:rPr>
          <w:rFonts w:hint="eastAsia"/>
        </w:rPr>
        <w:t>。例如</w:t>
      </w:r>
      <w:r w:rsidRPr="001D61CB">
        <w:t>跑鞋用以保護雙足於行走或運動</w:t>
      </w:r>
      <w:r w:rsidRPr="001D61CB">
        <w:rPr>
          <w:rFonts w:hint="eastAsia"/>
        </w:rPr>
        <w:t>，</w:t>
      </w:r>
      <w:r w:rsidRPr="001D61CB">
        <w:t>難以轉換為其他用途（如保暖衣物</w:t>
      </w:r>
      <w:r w:rsidRPr="001D61CB">
        <w:rPr>
          <w:rFonts w:hint="eastAsia"/>
        </w:rPr>
        <w:t>或圍巾</w:t>
      </w:r>
      <w:r w:rsidRPr="001D61CB">
        <w:t>）</w:t>
      </w:r>
      <w:r w:rsidR="00101A96" w:rsidRPr="001D61CB">
        <w:fldChar w:fldCharType="begin"/>
      </w:r>
      <w:r w:rsidR="00101A96" w:rsidRPr="001D6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rsidRPr="001D61CB">
        <w:fldChar w:fldCharType="separate"/>
      </w:r>
      <w:r w:rsidR="00101A96" w:rsidRPr="001D61CB">
        <w:rPr>
          <w:noProof/>
        </w:rPr>
        <w:t>(Yoo et al., 2012)</w:t>
      </w:r>
      <w:r w:rsidR="00101A96" w:rsidRPr="001D61CB">
        <w:fldChar w:fldCharType="end"/>
      </w:r>
      <w:r w:rsidRPr="001D61CB">
        <w:rPr>
          <w:rFonts w:hint="eastAsia"/>
        </w:rPr>
        <w:t>。</w:t>
      </w:r>
    </w:p>
    <w:p w14:paraId="4DA17E9D" w14:textId="77777777" w:rsidR="003B4446" w:rsidRPr="001D61CB" w:rsidRDefault="003B4446" w:rsidP="00FF645E">
      <w:pPr>
        <w:pStyle w:val="a"/>
        <w:rPr>
          <w:color w:val="auto"/>
        </w:rPr>
      </w:pPr>
      <w:r w:rsidRPr="001D61CB">
        <w:rPr>
          <w:color w:val="auto"/>
        </w:rPr>
        <w:t>數位物質性</w:t>
      </w:r>
      <w:r w:rsidRPr="001D61CB">
        <w:rPr>
          <w:rFonts w:hint="eastAsia"/>
          <w:color w:val="auto"/>
        </w:rPr>
        <w:t>（</w:t>
      </w:r>
      <w:r w:rsidRPr="001D61CB">
        <w:rPr>
          <w:color w:val="auto"/>
        </w:rPr>
        <w:t xml:space="preserve">Digital </w:t>
      </w:r>
      <w:r w:rsidRPr="001D61CB">
        <w:rPr>
          <w:rFonts w:hint="eastAsia"/>
          <w:color w:val="auto"/>
        </w:rPr>
        <w:t>M</w:t>
      </w:r>
      <w:r w:rsidRPr="001D61CB">
        <w:rPr>
          <w:color w:val="auto"/>
        </w:rPr>
        <w:t>ateriality</w:t>
      </w:r>
      <w:r w:rsidRPr="001D61CB">
        <w:rPr>
          <w:rFonts w:hint="eastAsia"/>
          <w:color w:val="auto"/>
        </w:rPr>
        <w:t>）</w:t>
      </w:r>
    </w:p>
    <w:p w14:paraId="47831DE2" w14:textId="406AC545" w:rsidR="003B4446" w:rsidRPr="001D61CB" w:rsidRDefault="003B4446" w:rsidP="003B4446">
      <w:pPr>
        <w:pStyle w:val="15"/>
        <w:ind w:firstLine="480"/>
      </w:pPr>
      <w:r w:rsidRPr="001D61CB">
        <w:t>來自於人造物</w:t>
      </w:r>
      <w:r w:rsidRPr="001D61CB">
        <w:rPr>
          <w:rFonts w:hint="eastAsia"/>
        </w:rPr>
        <w:t>（</w:t>
      </w:r>
      <w:r w:rsidRPr="001D61CB">
        <w:rPr>
          <w:rFonts w:hint="eastAsia"/>
        </w:rPr>
        <w:t>Artifact</w:t>
      </w:r>
      <w:r w:rsidRPr="001D61CB">
        <w:rPr>
          <w:rFonts w:hint="eastAsia"/>
        </w:rPr>
        <w:t>）</w:t>
      </w:r>
      <w:r w:rsidRPr="001D61CB">
        <w:t>中所嵌入之軟體能力，</w:t>
      </w:r>
      <w:r w:rsidRPr="001D61CB">
        <w:rPr>
          <w:rFonts w:hint="eastAsia"/>
        </w:rPr>
        <w:t>可</w:t>
      </w:r>
      <w:r w:rsidRPr="001D61CB">
        <w:t>透過操控數位表徵（</w:t>
      </w:r>
      <w:r w:rsidRPr="001D61CB">
        <w:rPr>
          <w:rFonts w:hint="eastAsia"/>
        </w:rPr>
        <w:t>D</w:t>
      </w:r>
      <w:r w:rsidRPr="001D61CB">
        <w:t xml:space="preserve">igital </w:t>
      </w:r>
      <w:r w:rsidRPr="001D61CB">
        <w:rPr>
          <w:rFonts w:hint="eastAsia"/>
        </w:rPr>
        <w:t>R</w:t>
      </w:r>
      <w:r w:rsidRPr="001D61CB">
        <w:t>epresentations</w:t>
      </w:r>
      <w:r w:rsidRPr="001D61CB">
        <w:t>）展現出高度彈性與可重構性</w:t>
      </w:r>
      <w:r w:rsidRPr="001D61CB">
        <w:rPr>
          <w:rFonts w:hint="eastAsia"/>
        </w:rPr>
        <w:t>，例如</w:t>
      </w:r>
      <w:r w:rsidRPr="001D61CB">
        <w:t>跑鞋</w:t>
      </w:r>
      <w:proofErr w:type="gramStart"/>
      <w:r w:rsidRPr="001D61CB">
        <w:t>內嵌感測</w:t>
      </w:r>
      <w:proofErr w:type="gramEnd"/>
      <w:r w:rsidRPr="001D61CB">
        <w:t>器與晶片，即可即時紀錄步伐、速度與活動數據，進而分析使用者的運動模式</w:t>
      </w:r>
      <w:r w:rsidR="000121CB" w:rsidRPr="001D61CB">
        <w:fldChar w:fldCharType="begin"/>
      </w:r>
      <w:r w:rsidR="000121CB" w:rsidRPr="001D6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1D61CB">
        <w:fldChar w:fldCharType="separate"/>
      </w:r>
      <w:r w:rsidR="000121CB" w:rsidRPr="001D61CB">
        <w:rPr>
          <w:noProof/>
        </w:rPr>
        <w:t>(Yoo et al., 2012)</w:t>
      </w:r>
      <w:r w:rsidR="000121CB" w:rsidRPr="001D61CB">
        <w:fldChar w:fldCharType="end"/>
      </w:r>
      <w:r w:rsidRPr="001D61CB">
        <w:rPr>
          <w:rFonts w:hint="eastAsia"/>
        </w:rPr>
        <w:t>，此類資料分析</w:t>
      </w:r>
      <w:r w:rsidRPr="001D61CB">
        <w:t>與行為辨識功能，正是數位物質性所賦予的嶄新特性。數位創新</w:t>
      </w:r>
      <w:r w:rsidRPr="001D61CB">
        <w:rPr>
          <w:rFonts w:hint="eastAsia"/>
        </w:rPr>
        <w:t>不</w:t>
      </w:r>
      <w:r w:rsidRPr="001D61CB">
        <w:t>僅是設計新產品，更是藉由數位物質性重新賦予既有物件新的功能</w:t>
      </w:r>
      <w:r w:rsidRPr="001D61CB">
        <w:rPr>
          <w:rFonts w:hint="eastAsia"/>
        </w:rPr>
        <w:t>和</w:t>
      </w:r>
      <w:r w:rsidRPr="001D61CB">
        <w:t>意義</w:t>
      </w:r>
      <w:r w:rsidRPr="001D61CB">
        <w:rPr>
          <w:rFonts w:hint="eastAsia"/>
        </w:rPr>
        <w:t>，可</w:t>
      </w:r>
      <w:r w:rsidRPr="001D61CB">
        <w:t>突破物理限制</w:t>
      </w:r>
      <w:r w:rsidRPr="001D61CB">
        <w:rPr>
          <w:rFonts w:hint="eastAsia"/>
        </w:rPr>
        <w:t>將科技與人類的</w:t>
      </w:r>
      <w:r w:rsidRPr="001D61CB">
        <w:t>互動轉化</w:t>
      </w:r>
      <w:r w:rsidRPr="001D61CB">
        <w:rPr>
          <w:rFonts w:hint="eastAsia"/>
        </w:rPr>
        <w:t>成應用價值</w:t>
      </w:r>
      <w:r w:rsidRPr="001D61CB">
        <w:t>。</w:t>
      </w:r>
    </w:p>
    <w:p w14:paraId="0C1E4092" w14:textId="011725B3" w:rsidR="003B4446" w:rsidRPr="001D61CB" w:rsidRDefault="003B4446" w:rsidP="0074795F">
      <w:pPr>
        <w:pStyle w:val="15"/>
        <w:ind w:firstLine="480"/>
      </w:pPr>
      <w:r w:rsidRPr="001D61CB">
        <w:t>數位技術</w:t>
      </w:r>
      <w:r w:rsidR="00C9156B" w:rsidRPr="001D61CB">
        <w:rPr>
          <w:rFonts w:hint="eastAsia"/>
        </w:rPr>
        <w:t>所</w:t>
      </w:r>
      <w:r w:rsidRPr="001D61CB">
        <w:t>具備</w:t>
      </w:r>
      <w:r w:rsidR="00C9156B" w:rsidRPr="001D61CB">
        <w:rPr>
          <w:rFonts w:hint="eastAsia"/>
        </w:rPr>
        <w:t>之</w:t>
      </w:r>
      <w:r w:rsidRPr="001D61CB">
        <w:t>可塑性（</w:t>
      </w:r>
      <w:r w:rsidRPr="001D61CB">
        <w:t>Malleability</w:t>
      </w:r>
      <w:r w:rsidRPr="001D61CB">
        <w:t>）、同質性（</w:t>
      </w:r>
      <w:r w:rsidRPr="001D61CB">
        <w:t>Homogeneity</w:t>
      </w:r>
      <w:r w:rsidRPr="001D61CB">
        <w:t>）與可轉移性（</w:t>
      </w:r>
      <w:r w:rsidRPr="001D61CB">
        <w:t>Transferability</w:t>
      </w:r>
      <w:r w:rsidRPr="001D61CB">
        <w:t>）等關鍵特性</w:t>
      </w:r>
      <w:r w:rsidR="005C130E" w:rsidRPr="001D61CB">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D61CB">
        <w:instrText xml:space="preserve"> ADDIN EN.CITE </w:instrText>
      </w:r>
      <w:r w:rsidR="00BE0547" w:rsidRPr="001D61CB">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rsidRPr="001D61CB">
        <w:instrText xml:space="preserve"> ADDIN EN.CITE.DATA </w:instrText>
      </w:r>
      <w:r w:rsidR="00BE0547" w:rsidRPr="001D61CB">
        <w:fldChar w:fldCharType="end"/>
      </w:r>
      <w:r w:rsidR="005C130E" w:rsidRPr="001D61CB">
        <w:fldChar w:fldCharType="separate"/>
      </w:r>
      <w:r w:rsidR="005C130E" w:rsidRPr="001D61CB">
        <w:rPr>
          <w:noProof/>
        </w:rPr>
        <w:t xml:space="preserve">(Hinings et al., 2018; Nylén &amp; Holmström, 2015; Shen </w:t>
      </w:r>
      <w:r w:rsidR="005C130E" w:rsidRPr="001D61CB">
        <w:rPr>
          <w:noProof/>
        </w:rPr>
        <w:lastRenderedPageBreak/>
        <w:t>et al., 2022; Yoo et al., 2010)</w:t>
      </w:r>
      <w:r w:rsidR="005C130E" w:rsidRPr="001D61CB">
        <w:fldChar w:fldCharType="end"/>
      </w:r>
      <w:r w:rsidRPr="001D61CB">
        <w:rPr>
          <w:rFonts w:hint="eastAsia"/>
        </w:rPr>
        <w:t>，</w:t>
      </w:r>
      <w:r w:rsidRPr="001D61CB">
        <w:t>使</w:t>
      </w:r>
      <w:r w:rsidRPr="001D61CB">
        <w:rPr>
          <w:rFonts w:hint="eastAsia"/>
        </w:rPr>
        <w:t>數位</w:t>
      </w:r>
      <w:r w:rsidRPr="001D61CB">
        <w:t>資源得以靈活</w:t>
      </w:r>
      <w:r w:rsidRPr="001D61CB">
        <w:rPr>
          <w:rFonts w:hint="eastAsia"/>
        </w:rPr>
        <w:t>重組</w:t>
      </w:r>
      <w:r w:rsidRPr="001D61CB">
        <w:t>整合</w:t>
      </w:r>
      <w:r w:rsidRPr="001D61CB">
        <w:rPr>
          <w:rFonts w:hint="eastAsia"/>
        </w:rPr>
        <w:t>並於不同</w:t>
      </w:r>
      <w:r w:rsidRPr="001D61CB">
        <w:t>場域</w:t>
      </w:r>
      <w:r w:rsidRPr="001D61CB">
        <w:rPr>
          <w:rFonts w:hint="eastAsia"/>
        </w:rPr>
        <w:t>間迅速</w:t>
      </w:r>
      <w:r w:rsidRPr="001D61CB">
        <w:t>擴散</w:t>
      </w:r>
      <w:r w:rsidRPr="001D61CB">
        <w:rPr>
          <w:rFonts w:hint="eastAsia"/>
        </w:rPr>
        <w:t>。</w:t>
      </w:r>
      <w:r w:rsidRPr="001D61CB">
        <w:t>企業可據此重構產品與服務</w:t>
      </w:r>
      <w:r w:rsidRPr="001D61CB">
        <w:rPr>
          <w:rFonts w:hint="eastAsia"/>
        </w:rPr>
        <w:t>、</w:t>
      </w:r>
      <w:r w:rsidRPr="001D61CB">
        <w:t>發展新商業模式，並</w:t>
      </w:r>
      <w:r w:rsidRPr="001D61CB">
        <w:rPr>
          <w:rFonts w:hint="eastAsia"/>
        </w:rPr>
        <w:t>透過數位科技讓企業在持續創新的過程</w:t>
      </w:r>
      <w:r w:rsidRPr="001D61CB">
        <w:t>中建構「新配置與新可能性」，激發動態</w:t>
      </w:r>
      <w:r w:rsidRPr="001D61CB">
        <w:rPr>
          <w:rFonts w:hint="eastAsia"/>
        </w:rPr>
        <w:t>管理</w:t>
      </w:r>
      <w:r w:rsidRPr="001D61CB">
        <w:t>能力與創新設計思維</w:t>
      </w:r>
      <w:r w:rsidR="00E40D8F" w:rsidRPr="001D61CB">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D61CB">
        <w:instrText xml:space="preserve"> ADDIN EN.CITE </w:instrText>
      </w:r>
      <w:r w:rsidR="00E40D8F" w:rsidRPr="001D61CB">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rsidRPr="001D61CB">
        <w:instrText xml:space="preserve"> ADDIN EN.CITE.DATA </w:instrText>
      </w:r>
      <w:r w:rsidR="00E40D8F" w:rsidRPr="001D61CB">
        <w:fldChar w:fldCharType="end"/>
      </w:r>
      <w:r w:rsidR="00E40D8F" w:rsidRPr="001D61CB">
        <w:fldChar w:fldCharType="separate"/>
      </w:r>
      <w:r w:rsidR="00E40D8F" w:rsidRPr="001D61CB">
        <w:rPr>
          <w:noProof/>
        </w:rPr>
        <w:t>(Avital &amp; Te'Eni, 2009; Nylén &amp; Holmström, 2015; Svahn et al., 2017)</w:t>
      </w:r>
      <w:r w:rsidR="00E40D8F" w:rsidRPr="001D61CB">
        <w:fldChar w:fldCharType="end"/>
      </w:r>
      <w:r w:rsidRPr="001D61CB">
        <w:rPr>
          <w:rFonts w:hint="eastAsia"/>
        </w:rPr>
        <w:t>，表</w:t>
      </w:r>
      <w:r w:rsidRPr="001D61CB">
        <w:rPr>
          <w:rFonts w:hint="eastAsia"/>
        </w:rPr>
        <w:t>2.</w:t>
      </w:r>
      <w:r w:rsidR="00350A27" w:rsidRPr="001D61CB">
        <w:rPr>
          <w:rFonts w:hint="eastAsia"/>
        </w:rPr>
        <w:t>1</w:t>
      </w:r>
      <w:r w:rsidRPr="001D61CB">
        <w:rPr>
          <w:rFonts w:hint="eastAsia"/>
        </w:rPr>
        <w:t>-1</w:t>
      </w:r>
      <w:r w:rsidRPr="001D61CB">
        <w:rPr>
          <w:rFonts w:hint="eastAsia"/>
        </w:rPr>
        <w:t>為不同學者提出數位技術之關鍵特性彙整表：</w:t>
      </w:r>
    </w:p>
    <w:p w14:paraId="7F9FCFDE" w14:textId="5EFA5BE0" w:rsidR="003B4446" w:rsidRPr="001D61CB" w:rsidRDefault="00B75F4F" w:rsidP="00524AAA">
      <w:pPr>
        <w:pStyle w:val="affc"/>
      </w:pPr>
      <w:bookmarkStart w:id="13" w:name="_Toc200900376"/>
      <w:r w:rsidRPr="001D61CB">
        <w:rPr>
          <w:rFonts w:hint="eastAsia"/>
        </w:rPr>
        <w:t>表</w:t>
      </w:r>
      <w:r w:rsidRPr="001D61CB">
        <w:rPr>
          <w:rFonts w:hint="eastAsia"/>
        </w:rPr>
        <w:t xml:space="preserve"> 2.1-</w:t>
      </w:r>
      <w:r w:rsidRPr="001D61CB">
        <w:fldChar w:fldCharType="begin"/>
      </w:r>
      <w:r w:rsidRPr="001D61CB">
        <w:instrText xml:space="preserve"> </w:instrText>
      </w:r>
      <w:r w:rsidRPr="001D61CB">
        <w:rPr>
          <w:rFonts w:hint="eastAsia"/>
        </w:rPr>
        <w:instrText xml:space="preserve">SEQ </w:instrText>
      </w:r>
      <w:r w:rsidRPr="001D61CB">
        <w:rPr>
          <w:rFonts w:hint="eastAsia"/>
        </w:rPr>
        <w:instrText>表</w:instrText>
      </w:r>
      <w:r w:rsidRPr="001D61CB">
        <w:rPr>
          <w:rFonts w:hint="eastAsia"/>
        </w:rPr>
        <w:instrText>_2.1- \* ARABIC</w:instrText>
      </w:r>
      <w:r w:rsidRPr="001D61CB">
        <w:instrText xml:space="preserve"> </w:instrText>
      </w:r>
      <w:r w:rsidRPr="001D61CB">
        <w:fldChar w:fldCharType="separate"/>
      </w:r>
      <w:r w:rsidR="00292731">
        <w:rPr>
          <w:noProof/>
        </w:rPr>
        <w:t>1</w:t>
      </w:r>
      <w:r w:rsidRPr="001D61CB">
        <w:fldChar w:fldCharType="end"/>
      </w:r>
      <w:r w:rsidR="000E0BC0" w:rsidRPr="001D61CB">
        <w:rPr>
          <w:rFonts w:hint="eastAsia"/>
        </w:rPr>
        <w:t xml:space="preserve"> </w:t>
      </w:r>
      <w:r w:rsidR="003B4446" w:rsidRPr="001D61CB">
        <w:rPr>
          <w:rFonts w:hint="eastAsia"/>
        </w:rPr>
        <w:t>數位技術關鍵特性彙整表</w:t>
      </w:r>
      <w:bookmarkEnd w:id="13"/>
    </w:p>
    <w:tbl>
      <w:tblPr>
        <w:tblStyle w:val="aff1"/>
        <w:tblW w:w="0" w:type="auto"/>
        <w:tblLook w:val="04A0" w:firstRow="1" w:lastRow="0" w:firstColumn="1" w:lastColumn="0" w:noHBand="0" w:noVBand="1"/>
      </w:tblPr>
      <w:tblGrid>
        <w:gridCol w:w="2114"/>
        <w:gridCol w:w="3925"/>
        <w:gridCol w:w="2257"/>
      </w:tblGrid>
      <w:tr w:rsidR="001D61CB" w:rsidRPr="001D61CB" w14:paraId="37DDC1BD" w14:textId="77777777" w:rsidTr="00AD0230">
        <w:tc>
          <w:tcPr>
            <w:tcW w:w="2114" w:type="dxa"/>
            <w:vAlign w:val="center"/>
          </w:tcPr>
          <w:p w14:paraId="30F665A5" w14:textId="77777777" w:rsidR="003B4446" w:rsidRPr="001D61CB" w:rsidRDefault="003B4446" w:rsidP="00AD0230">
            <w:pPr>
              <w:pStyle w:val="151"/>
              <w:jc w:val="center"/>
              <w:rPr>
                <w:color w:val="auto"/>
              </w:rPr>
            </w:pPr>
            <w:r w:rsidRPr="001D61CB">
              <w:rPr>
                <w:rFonts w:hint="eastAsia"/>
                <w:color w:val="auto"/>
              </w:rPr>
              <w:t>特性名稱</w:t>
            </w:r>
          </w:p>
        </w:tc>
        <w:tc>
          <w:tcPr>
            <w:tcW w:w="3925" w:type="dxa"/>
            <w:vAlign w:val="center"/>
          </w:tcPr>
          <w:p w14:paraId="77A6374A" w14:textId="77777777" w:rsidR="003B4446" w:rsidRPr="001D61CB" w:rsidRDefault="003B4446" w:rsidP="00AD0230">
            <w:pPr>
              <w:pStyle w:val="151"/>
              <w:jc w:val="center"/>
              <w:rPr>
                <w:color w:val="auto"/>
              </w:rPr>
            </w:pPr>
            <w:r w:rsidRPr="001D61CB">
              <w:rPr>
                <w:rFonts w:hint="eastAsia"/>
                <w:color w:val="auto"/>
              </w:rPr>
              <w:t>說明</w:t>
            </w:r>
          </w:p>
        </w:tc>
        <w:tc>
          <w:tcPr>
            <w:tcW w:w="2257" w:type="dxa"/>
            <w:vAlign w:val="center"/>
          </w:tcPr>
          <w:p w14:paraId="3EA4159B" w14:textId="77777777" w:rsidR="003B4446" w:rsidRPr="001D61CB" w:rsidRDefault="003B4446" w:rsidP="00AD0230">
            <w:pPr>
              <w:pStyle w:val="151"/>
              <w:jc w:val="center"/>
              <w:rPr>
                <w:color w:val="auto"/>
              </w:rPr>
            </w:pPr>
            <w:r w:rsidRPr="001D61CB">
              <w:rPr>
                <w:rFonts w:hint="eastAsia"/>
                <w:color w:val="auto"/>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w:t>
      </w:r>
      <w:r w:rsidRPr="00041E5D">
        <w:lastRenderedPageBreak/>
        <w:t>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6661A44" w:rsidR="003B4446" w:rsidRPr="008C2C70" w:rsidRDefault="00971C28" w:rsidP="00971C28">
      <w:pPr>
        <w:pStyle w:val="afff0"/>
      </w:pPr>
      <w:bookmarkStart w:id="14"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292731">
        <w:rPr>
          <w:noProof/>
        </w:rPr>
        <w:t>1</w:t>
      </w:r>
      <w:r>
        <w:fldChar w:fldCharType="end"/>
      </w:r>
      <w:r w:rsidR="00B61E86">
        <w:rPr>
          <w:rFonts w:hint="eastAsia"/>
        </w:rPr>
        <w:t xml:space="preserve"> </w:t>
      </w:r>
      <w:r w:rsidR="003B4446" w:rsidRPr="008C2C70">
        <w:rPr>
          <w:rFonts w:hint="eastAsia"/>
        </w:rPr>
        <w:t>數位創新行動圖</w:t>
      </w:r>
      <w:bookmarkEnd w:id="14"/>
    </w:p>
    <w:p w14:paraId="71B91E55" w14:textId="36247EC3"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69E3A4A5" w:rsidR="003B4446" w:rsidRPr="00A45C6F"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A45C6F">
        <w:t>啟動強調知識吸收與</w:t>
      </w:r>
      <w:r w:rsidRPr="00A45C6F">
        <w:rPr>
          <w:rFonts w:hint="eastAsia"/>
        </w:rPr>
        <w:t>創新</w:t>
      </w:r>
      <w:r w:rsidRPr="00A45C6F">
        <w:t>機會辨識；發展涵蓋系統設計與調整；實施</w:t>
      </w:r>
      <w:r w:rsidRPr="00A45C6F">
        <w:rPr>
          <w:rFonts w:hint="eastAsia"/>
        </w:rPr>
        <w:t>說明</w:t>
      </w:r>
      <w:r w:rsidRPr="00A45C6F">
        <w:t>技術與</w:t>
      </w:r>
      <w:r w:rsidR="00AB1588" w:rsidRPr="00A45C6F">
        <w:rPr>
          <w:rFonts w:hint="eastAsia"/>
        </w:rPr>
        <w:t>現有</w:t>
      </w:r>
      <w:r w:rsidRPr="00A45C6F">
        <w:t>流程</w:t>
      </w:r>
      <w:r w:rsidR="00AB1588" w:rsidRPr="00A45C6F">
        <w:rPr>
          <w:rFonts w:hint="eastAsia"/>
        </w:rPr>
        <w:t>之</w:t>
      </w:r>
      <w:r w:rsidRPr="00A45C6F">
        <w:t>整合；利用則關注資源延伸與價值實現。這四項行動並非依循固定順序</w:t>
      </w:r>
      <w:r w:rsidRPr="00A45C6F">
        <w:rPr>
          <w:rFonts w:hint="eastAsia"/>
        </w:rPr>
        <w:t>、</w:t>
      </w:r>
      <w:r w:rsidRPr="00A45C6F">
        <w:t>也不一定同時出現，實務上</w:t>
      </w:r>
      <w:r w:rsidRPr="00A45C6F">
        <w:rPr>
          <w:rFonts w:hint="eastAsia"/>
        </w:rPr>
        <w:t>時</w:t>
      </w:r>
      <w:r w:rsidRPr="00A45C6F">
        <w:t>常</w:t>
      </w:r>
      <w:r w:rsidR="001F7ECA" w:rsidRPr="00A45C6F">
        <w:rPr>
          <w:rFonts w:hint="eastAsia"/>
        </w:rPr>
        <w:t>相互</w:t>
      </w:r>
      <w:r w:rsidRPr="00A45C6F">
        <w:t>交錯與重疊</w:t>
      </w:r>
      <w:r w:rsidRPr="00A45C6F">
        <w:rPr>
          <w:rFonts w:hint="eastAsia"/>
        </w:rPr>
        <w:t>，而數位創新</w:t>
      </w:r>
      <w:r w:rsidRPr="00A45C6F">
        <w:t>亦</w:t>
      </w:r>
      <w:r w:rsidRPr="00A45C6F">
        <w:rPr>
          <w:rFonts w:hint="eastAsia"/>
        </w:rPr>
        <w:t>與組織</w:t>
      </w:r>
      <w:r w:rsidRPr="00A45C6F">
        <w:t>的內部策略、文化、知識基礎與外部環境如市場需求與競爭</w:t>
      </w:r>
      <w:r w:rsidR="004955A3" w:rsidRPr="00A45C6F">
        <w:rPr>
          <w:rFonts w:hint="eastAsia"/>
        </w:rPr>
        <w:t>概況</w:t>
      </w:r>
      <w:r w:rsidRPr="00A45C6F">
        <w:rPr>
          <w:rFonts w:hint="eastAsia"/>
        </w:rPr>
        <w:t>相互影響</w:t>
      </w:r>
      <w:r w:rsidRPr="00A45C6F">
        <w:t>。此</w:t>
      </w:r>
      <w:r w:rsidRPr="00A45C6F">
        <w:rPr>
          <w:rFonts w:hint="eastAsia"/>
        </w:rPr>
        <w:t>分析維度</w:t>
      </w:r>
      <w:r w:rsidRPr="00A45C6F">
        <w:t>有助於</w:t>
      </w:r>
      <w:r w:rsidRPr="00A45C6F">
        <w:rPr>
          <w:rFonts w:hint="eastAsia"/>
        </w:rPr>
        <w:t>企業</w:t>
      </w:r>
      <w:r w:rsidRPr="00A45C6F">
        <w:t>掌握數位創新的實踐樣態</w:t>
      </w:r>
      <w:r w:rsidR="00F21BC5" w:rsidRPr="00A45C6F">
        <w:rPr>
          <w:rFonts w:hint="eastAsia"/>
        </w:rPr>
        <w:t>，</w:t>
      </w:r>
      <w:r w:rsidR="00BD1A4D" w:rsidRPr="00A45C6F">
        <w:t>亦</w:t>
      </w:r>
      <w:proofErr w:type="gramStart"/>
      <w:r w:rsidR="00BD1A4D" w:rsidRPr="00A45C6F">
        <w:t>凸</w:t>
      </w:r>
      <w:proofErr w:type="gramEnd"/>
      <w:r w:rsidR="00BD1A4D" w:rsidRPr="00A45C6F">
        <w:t>顯其與組織條件</w:t>
      </w:r>
      <w:r w:rsidR="00BD1A4D" w:rsidRPr="00A45C6F">
        <w:rPr>
          <w:rFonts w:hint="eastAsia"/>
        </w:rPr>
        <w:t>互相交織</w:t>
      </w:r>
      <w:r w:rsidR="00BD1A4D" w:rsidRPr="00A45C6F">
        <w:t>、持續演化的特性</w:t>
      </w:r>
      <w:r w:rsidR="00BD1A4D" w:rsidRPr="00A45C6F">
        <w:fldChar w:fldCharType="begin"/>
      </w:r>
      <w:r w:rsidR="00BD1A4D" w:rsidRPr="00A45C6F">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rsidRPr="00A45C6F">
        <w:fldChar w:fldCharType="separate"/>
      </w:r>
      <w:r w:rsidR="00BD1A4D" w:rsidRPr="00A45C6F">
        <w:rPr>
          <w:noProof/>
        </w:rPr>
        <w:t>(Kohli &amp; Melville, 2019)</w:t>
      </w:r>
      <w:r w:rsidR="00BD1A4D" w:rsidRPr="00A45C6F">
        <w:fldChar w:fldCharType="end"/>
      </w:r>
      <w:r w:rsidR="00BD1A4D" w:rsidRPr="00A45C6F">
        <w:rPr>
          <w:rFonts w:hint="eastAsia"/>
        </w:rPr>
        <w:t>，可</w:t>
      </w:r>
      <w:r w:rsidR="00F21BC5" w:rsidRPr="00A45C6F">
        <w:rPr>
          <w:rFonts w:hint="eastAsia"/>
        </w:rPr>
        <w:t>提供企業於數位創新時掌握</w:t>
      </w:r>
      <w:r w:rsidR="0025691E" w:rsidRPr="00A45C6F">
        <w:rPr>
          <w:rFonts w:hint="eastAsia"/>
        </w:rPr>
        <w:t>環境與組織變化並</w:t>
      </w:r>
      <w:r w:rsidR="002A448C" w:rsidRPr="00A45C6F">
        <w:rPr>
          <w:rFonts w:hint="eastAsia"/>
        </w:rPr>
        <w:t>制定合適的經營策略</w:t>
      </w:r>
      <w:r w:rsidRPr="00A45C6F">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w:t>
      </w:r>
      <w:r>
        <w:rPr>
          <w:rFonts w:hint="eastAsia"/>
        </w:rPr>
        <w:lastRenderedPageBreak/>
        <w:t>多研究空白，說明了</w:t>
      </w:r>
      <w:r w:rsidRPr="006C2BB4">
        <w:t>數位創新尚處於理論與實務發展不均衡的狀態。</w:t>
      </w:r>
    </w:p>
    <w:p w14:paraId="4EB4E837" w14:textId="44C8A0C9" w:rsidR="003B4446" w:rsidRPr="0069589E" w:rsidRDefault="00B75F4F" w:rsidP="00524AAA">
      <w:pPr>
        <w:pStyle w:val="affc"/>
      </w:pPr>
      <w:bookmarkStart w:id="15"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292731">
        <w:rPr>
          <w:noProof/>
        </w:rPr>
        <w:t>2</w:t>
      </w:r>
      <w:r w:rsidRPr="00DD5DCD">
        <w:fldChar w:fldCharType="end"/>
      </w:r>
      <w:r w:rsidR="00D129C7">
        <w:rPr>
          <w:rFonts w:hint="eastAsia"/>
        </w:rPr>
        <w:t xml:space="preserve"> </w:t>
      </w:r>
      <w:r w:rsidR="003B4446" w:rsidRPr="00DD5DCD">
        <w:rPr>
          <w:rFonts w:hint="eastAsia"/>
        </w:rPr>
        <w:t>數位創新七維度分析表</w:t>
      </w:r>
      <w:bookmarkEnd w:id="15"/>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830BD">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50DABC9E" w:rsidR="003B4446" w:rsidRDefault="003B4446" w:rsidP="007678CF">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6" w:name="_Toc2011527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6"/>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Pr="00667DFB" w:rsidRDefault="003B4446" w:rsidP="003B4446">
      <w:pPr>
        <w:pStyle w:val="15"/>
        <w:ind w:firstLine="480"/>
      </w:pPr>
      <w:r w:rsidRPr="003210A3">
        <w:t>數位創</w:t>
      </w:r>
      <w:r w:rsidRPr="00667DFB">
        <w:t>新</w:t>
      </w:r>
      <w:r w:rsidRPr="00667DFB">
        <w:rPr>
          <w:rFonts w:hint="eastAsia"/>
        </w:rPr>
        <w:t>與</w:t>
      </w:r>
      <w:r w:rsidRPr="00667DFB">
        <w:t>組織</w:t>
      </w:r>
      <w:r w:rsidRPr="00667DFB">
        <w:rPr>
          <w:rFonts w:hint="eastAsia"/>
        </w:rPr>
        <w:t>文化和</w:t>
      </w:r>
      <w:r w:rsidRPr="00667DFB">
        <w:t>制度背景</w:t>
      </w:r>
      <w:r w:rsidRPr="00667DFB">
        <w:rPr>
          <w:rFonts w:hint="eastAsia"/>
        </w:rPr>
        <w:t>相互交織</w:t>
      </w:r>
      <w:r w:rsidR="005E7786" w:rsidRPr="00667DFB">
        <w:rPr>
          <w:rFonts w:hint="eastAsia"/>
        </w:rPr>
        <w:t>，</w:t>
      </w:r>
      <w:r w:rsidRPr="00667DFB">
        <w:t>數位創新往往嵌入於組織的</w:t>
      </w:r>
      <w:r w:rsidRPr="00667DFB">
        <w:rPr>
          <w:rFonts w:hint="eastAsia"/>
        </w:rPr>
        <w:t>I</w:t>
      </w:r>
      <w:r w:rsidRPr="00667DFB">
        <w:t>T</w:t>
      </w:r>
      <w:r w:rsidRPr="00667DFB">
        <w:lastRenderedPageBreak/>
        <w:t>策略中</w:t>
      </w:r>
      <w:r w:rsidRPr="00667DFB">
        <w:rPr>
          <w:rFonts w:hint="eastAsia"/>
        </w:rPr>
        <w:t>，</w:t>
      </w:r>
      <w:r w:rsidRPr="00667DFB">
        <w:t>並受到商業策略、組織文化與運作模式的形塑，這些</w:t>
      </w:r>
      <w:r w:rsidRPr="00667DFB">
        <w:rPr>
          <w:rFonts w:hint="eastAsia"/>
        </w:rPr>
        <w:t>組織</w:t>
      </w:r>
      <w:r w:rsidRPr="00667DFB">
        <w:t>背景不僅影響創新方向，亦可能被</w:t>
      </w:r>
      <w:r w:rsidRPr="00667DFB">
        <w:rPr>
          <w:rFonts w:hint="eastAsia"/>
        </w:rPr>
        <w:t>創新</w:t>
      </w:r>
      <w:r w:rsidRPr="00667DFB">
        <w:t>實踐過程所重塑</w:t>
      </w:r>
      <w:r w:rsidR="00E42055" w:rsidRPr="00667DFB">
        <w:fldChar w:fldCharType="begin"/>
      </w:r>
      <w:r w:rsidR="00E42055" w:rsidRPr="00667DFB">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sidRPr="00667DFB">
        <w:fldChar w:fldCharType="separate"/>
      </w:r>
      <w:r w:rsidR="00E42055" w:rsidRPr="00667DFB">
        <w:rPr>
          <w:noProof/>
        </w:rPr>
        <w:t>(Kohli &amp; Melville, 2019)</w:t>
      </w:r>
      <w:r w:rsidR="00E42055" w:rsidRPr="00667DFB">
        <w:fldChar w:fldCharType="end"/>
      </w:r>
      <w:r w:rsidRPr="00667DFB">
        <w:rPr>
          <w:rFonts w:hint="eastAsia"/>
        </w:rPr>
        <w:t>。</w:t>
      </w:r>
      <w:proofErr w:type="spellStart"/>
      <w:r w:rsidRPr="00667DFB">
        <w:t>Hinings</w:t>
      </w:r>
      <w:proofErr w:type="spellEnd"/>
      <w:r w:rsidRPr="00667DFB">
        <w:t>等人</w:t>
      </w:r>
      <w:r w:rsidRPr="00667DFB">
        <w:rPr>
          <w:rFonts w:hint="eastAsia"/>
        </w:rPr>
        <w:t>亦</w:t>
      </w:r>
      <w:r w:rsidRPr="00667DFB">
        <w:t>強調組織行為與制度環境密切交織，</w:t>
      </w:r>
      <w:r w:rsidRPr="00667DFB">
        <w:rPr>
          <w:rFonts w:hint="eastAsia"/>
        </w:rPr>
        <w:t>若</w:t>
      </w:r>
      <w:r w:rsidRPr="00667DFB">
        <w:t>不考慮制度背景的影響，就無法理解組織</w:t>
      </w:r>
      <w:r w:rsidRPr="00667DFB">
        <w:rPr>
          <w:rFonts w:hint="eastAsia"/>
        </w:rPr>
        <w:t>。</w:t>
      </w:r>
      <w:r w:rsidRPr="00667DFB">
        <w:t>數位創新往往挑戰</w:t>
      </w:r>
      <w:r w:rsidRPr="00667DFB">
        <w:rPr>
          <w:rFonts w:hint="eastAsia"/>
        </w:rPr>
        <w:t>既有組織</w:t>
      </w:r>
      <w:r w:rsidRPr="00667DFB">
        <w:t>制度，並</w:t>
      </w:r>
      <w:r w:rsidRPr="00667DFB">
        <w:rPr>
          <w:rFonts w:hint="eastAsia"/>
        </w:rPr>
        <w:t>牽動</w:t>
      </w:r>
      <w:r w:rsidRPr="00667DFB">
        <w:t>關於合法性與規範的新議題</w:t>
      </w:r>
      <w:r w:rsidR="005B3E30" w:rsidRPr="00667DFB">
        <w:fldChar w:fldCharType="begin"/>
      </w:r>
      <w:r w:rsidR="005B3E30" w:rsidRPr="00667DFB">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rsidRPr="00667DFB">
        <w:fldChar w:fldCharType="separate"/>
      </w:r>
      <w:r w:rsidR="005B3E30" w:rsidRPr="00667DFB">
        <w:rPr>
          <w:noProof/>
        </w:rPr>
        <w:t>(Hinings et al., 2018)</w:t>
      </w:r>
      <w:r w:rsidR="005B3E30" w:rsidRPr="00667DFB">
        <w:fldChar w:fldCharType="end"/>
      </w:r>
      <w:r w:rsidRPr="00667DFB">
        <w:rPr>
          <w:rFonts w:hint="eastAsia"/>
        </w:rPr>
        <w:t>，為了讓數位創新能夠被大眾接受、技術得以實現、規範及制度能約束和協調參與者的行動，</w:t>
      </w:r>
      <w:r w:rsidRPr="00667DFB">
        <w:t>須設計</w:t>
      </w:r>
      <w:r w:rsidRPr="00667DFB">
        <w:rPr>
          <w:rFonts w:hint="eastAsia"/>
        </w:rPr>
        <w:t>具約束力卻</w:t>
      </w:r>
      <w:r w:rsidRPr="00667DFB">
        <w:t>不壓抑創新潛力的治理機制</w:t>
      </w:r>
      <w:r w:rsidR="009A171E" w:rsidRPr="00667DFB">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667DFB">
        <w:instrText xml:space="preserve"> ADDIN EN.CITE </w:instrText>
      </w:r>
      <w:r w:rsidR="009A171E" w:rsidRPr="00667DFB">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rsidRPr="00667DFB">
        <w:instrText xml:space="preserve"> ADDIN EN.CITE.DATA </w:instrText>
      </w:r>
      <w:r w:rsidR="009A171E" w:rsidRPr="00667DFB">
        <w:fldChar w:fldCharType="end"/>
      </w:r>
      <w:r w:rsidR="009A171E" w:rsidRPr="00667DFB">
        <w:fldChar w:fldCharType="separate"/>
      </w:r>
      <w:r w:rsidR="009A171E" w:rsidRPr="00667DFB">
        <w:rPr>
          <w:noProof/>
        </w:rPr>
        <w:t>(Svahn et al., 2017; Wareham et al., 2014)</w:t>
      </w:r>
      <w:r w:rsidR="009A171E" w:rsidRPr="00667DFB">
        <w:fldChar w:fldCharType="end"/>
      </w:r>
      <w:r w:rsidRPr="00667DFB">
        <w:rPr>
          <w:rFonts w:hint="eastAsia"/>
        </w:rPr>
        <w:t>。部分</w:t>
      </w:r>
      <w:r w:rsidRPr="00667DFB">
        <w:t>技術建構</w:t>
      </w:r>
      <w:r w:rsidRPr="00667DFB">
        <w:rPr>
          <w:rFonts w:hint="eastAsia"/>
        </w:rPr>
        <w:t>者</w:t>
      </w:r>
      <w:r w:rsidR="00763C3D" w:rsidRPr="00667DFB">
        <w:rPr>
          <w:rFonts w:hint="eastAsia"/>
        </w:rPr>
        <w:t>亦</w:t>
      </w:r>
      <w:r w:rsidRPr="00667DFB">
        <w:t>將</w:t>
      </w:r>
      <w:r w:rsidRPr="00667DFB">
        <w:rPr>
          <w:rFonts w:hint="eastAsia"/>
        </w:rPr>
        <w:t>規範、</w:t>
      </w:r>
      <w:r w:rsidRPr="00667DFB">
        <w:t>價值與邏輯注入系統設計中</w:t>
      </w:r>
      <w:r w:rsidR="00D807E8" w:rsidRPr="00667DFB">
        <w:fldChar w:fldCharType="begin"/>
      </w:r>
      <w:r w:rsidR="00496A49" w:rsidRPr="00667DFB">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sidRPr="00667DFB">
        <w:fldChar w:fldCharType="separate"/>
      </w:r>
      <w:r w:rsidR="00D807E8" w:rsidRPr="00667DFB">
        <w:rPr>
          <w:noProof/>
        </w:rPr>
        <w:t>(Gawer &amp; Phillips, 2013; Orlikowski &amp; Scott, 2008)</w:t>
      </w:r>
      <w:r w:rsidR="00D807E8" w:rsidRPr="00667DFB">
        <w:fldChar w:fldCharType="end"/>
      </w:r>
      <w:r w:rsidRPr="00667DFB">
        <w:rPr>
          <w:rFonts w:hint="eastAsia"/>
        </w:rPr>
        <w:t>，</w:t>
      </w:r>
      <w:r w:rsidRPr="00667DFB">
        <w:t>例如蘋果</w:t>
      </w:r>
      <w:r w:rsidRPr="00667DFB">
        <w:rPr>
          <w:rFonts w:hint="eastAsia"/>
        </w:rPr>
        <w:t>（</w:t>
      </w:r>
      <w:r w:rsidRPr="00667DFB">
        <w:rPr>
          <w:rFonts w:hint="eastAsia"/>
        </w:rPr>
        <w:t>Apple</w:t>
      </w:r>
      <w:r w:rsidRPr="00667DFB">
        <w:rPr>
          <w:rFonts w:hint="eastAsia"/>
        </w:rPr>
        <w:t>）</w:t>
      </w:r>
      <w:r w:rsidRPr="00667DFB">
        <w:t>即透過</w:t>
      </w:r>
      <w:r w:rsidRPr="00667DFB">
        <w:t>App Store</w:t>
      </w:r>
      <w:r w:rsidRPr="00667DFB">
        <w:rPr>
          <w:rFonts w:hint="eastAsia"/>
        </w:rPr>
        <w:t>建立</w:t>
      </w:r>
      <w:r w:rsidRPr="00667DFB">
        <w:rPr>
          <w:rFonts w:hint="eastAsia"/>
        </w:rPr>
        <w:t>IOS</w:t>
      </w:r>
      <w:r w:rsidRPr="00667DFB">
        <w:rPr>
          <w:rFonts w:hint="eastAsia"/>
        </w:rPr>
        <w:t>應用程式開發</w:t>
      </w:r>
      <w:r w:rsidRPr="00667DFB">
        <w:t>規範與審查機制，</w:t>
      </w:r>
      <w:r w:rsidRPr="00667DFB">
        <w:rPr>
          <w:rFonts w:hint="eastAsia"/>
        </w:rPr>
        <w:t>此類</w:t>
      </w:r>
      <w:r w:rsidRPr="00667DFB">
        <w:t>以技術為媒介的治理行動，讓企業在技術選擇、合作模式與治理策略之間進行動態協調。</w:t>
      </w:r>
    </w:p>
    <w:p w14:paraId="60021815" w14:textId="24FCD2A2" w:rsidR="003B4446" w:rsidRPr="00883F7D" w:rsidRDefault="003B4446" w:rsidP="003B4446">
      <w:pPr>
        <w:pStyle w:val="15"/>
        <w:ind w:firstLine="480"/>
      </w:pPr>
      <w:r w:rsidRPr="00667DFB">
        <w:t>數位創新不僅體現於技術導入或</w:t>
      </w:r>
      <w:r w:rsidRPr="00667DFB">
        <w:rPr>
          <w:rFonts w:hint="eastAsia"/>
        </w:rPr>
        <w:t>標準</w:t>
      </w:r>
      <w:r w:rsidRPr="00667DFB">
        <w:t>流程</w:t>
      </w:r>
      <w:r w:rsidRPr="00667DFB">
        <w:rPr>
          <w:rFonts w:hint="eastAsia"/>
        </w:rPr>
        <w:t>調整</w:t>
      </w:r>
      <w:r w:rsidRPr="00667DFB">
        <w:t>，更深層地反映</w:t>
      </w:r>
      <w:r w:rsidRPr="00667DFB">
        <w:rPr>
          <w:rFonts w:hint="eastAsia"/>
        </w:rPr>
        <w:t>組織於</w:t>
      </w:r>
      <w:r w:rsidRPr="00667DFB">
        <w:t>動態環境中整合資源、調整策略與重塑制度的能力</w:t>
      </w:r>
      <w:r w:rsidRPr="00667DFB">
        <w:rPr>
          <w:rFonts w:hint="eastAsia"/>
        </w:rPr>
        <w:t>，</w:t>
      </w:r>
      <w:r w:rsidR="00E01E4F" w:rsidRPr="00667DFB">
        <w:rPr>
          <w:rFonts w:hint="eastAsia"/>
        </w:rPr>
        <w:t>更</w:t>
      </w:r>
      <w:r w:rsidRPr="00667DFB">
        <w:rPr>
          <w:rFonts w:hint="eastAsia"/>
        </w:rPr>
        <w:t>跳脫單一事件框架，</w:t>
      </w:r>
      <w:proofErr w:type="gramStart"/>
      <w:r w:rsidRPr="00667DFB">
        <w:rPr>
          <w:rFonts w:hint="eastAsia"/>
        </w:rPr>
        <w:t>強調</w:t>
      </w:r>
      <w:r w:rsidRPr="00667DFB">
        <w:t>多構面</w:t>
      </w:r>
      <w:proofErr w:type="gramEnd"/>
      <w:r w:rsidRPr="00667DFB">
        <w:t>、多階段的連續實踐過程。理解數位創新應回歸至組織、環境、制度</w:t>
      </w:r>
      <w:r w:rsidRPr="00667DFB">
        <w:rPr>
          <w:rFonts w:hint="eastAsia"/>
        </w:rPr>
        <w:t>等多維度</w:t>
      </w:r>
      <w:r w:rsidRPr="00667DFB">
        <w:t>交織的整體脈絡，</w:t>
      </w:r>
      <w:r w:rsidRPr="00667DFB">
        <w:rPr>
          <w:rFonts w:hint="eastAsia"/>
        </w:rPr>
        <w:t>本研究以數位創新理論為基礎，用以</w:t>
      </w:r>
      <w:r w:rsidRPr="00667DFB">
        <w:t>後續探討</w:t>
      </w:r>
      <w:proofErr w:type="spellStart"/>
      <w:r w:rsidRPr="00667DFB">
        <w:t>Frontier.cool</w:t>
      </w:r>
      <w:proofErr w:type="spellEnd"/>
      <w:r w:rsidRPr="00667DFB">
        <w:rPr>
          <w:rFonts w:hint="eastAsia"/>
        </w:rPr>
        <w:t>所推出之</w:t>
      </w:r>
      <w:r w:rsidRPr="00667DFB">
        <w:t>數位平台</w:t>
      </w:r>
      <w:r w:rsidRPr="00667DFB">
        <w:rPr>
          <w:rFonts w:hint="eastAsia"/>
        </w:rPr>
        <w:t>發展歷程與組織實踐，</w:t>
      </w:r>
      <w:r w:rsidRPr="00667DFB">
        <w:t>進一步剖析數位技術如何在情境中產生</w:t>
      </w:r>
      <w:r w:rsidRPr="00667DFB">
        <w:rPr>
          <w:rFonts w:hint="eastAsia"/>
        </w:rPr>
        <w:t>創新效果</w:t>
      </w:r>
      <w:r w:rsidRPr="00667DFB">
        <w:t>。</w:t>
      </w:r>
      <w:r w:rsidRPr="00667DFB">
        <w:br w:type="page"/>
      </w:r>
    </w:p>
    <w:p w14:paraId="708862AA" w14:textId="7AA8F16D" w:rsidR="00ED04CB" w:rsidRPr="00883F7D" w:rsidRDefault="00ED04CB" w:rsidP="00ED04CB">
      <w:pPr>
        <w:pStyle w:val="2"/>
      </w:pPr>
      <w:bookmarkStart w:id="17" w:name="_Toc198803538"/>
      <w:bookmarkStart w:id="18" w:name="_Toc201152742"/>
      <w:r w:rsidRPr="00883F7D">
        <w:rPr>
          <w:rFonts w:hint="eastAsia"/>
        </w:rPr>
        <w:lastRenderedPageBreak/>
        <w:t>2.</w:t>
      </w:r>
      <w:r w:rsidR="00153A82" w:rsidRPr="00883F7D">
        <w:rPr>
          <w:rFonts w:hint="eastAsia"/>
        </w:rPr>
        <w:t>2</w:t>
      </w:r>
      <w:r w:rsidRPr="00883F7D">
        <w:rPr>
          <w:rFonts w:hint="eastAsia"/>
        </w:rPr>
        <w:t xml:space="preserve"> </w:t>
      </w:r>
      <w:r w:rsidRPr="00883F7D">
        <w:rPr>
          <w:rFonts w:hint="eastAsia"/>
        </w:rPr>
        <w:t>制定（</w:t>
      </w:r>
      <w:r w:rsidRPr="00883F7D">
        <w:rPr>
          <w:rFonts w:hint="eastAsia"/>
        </w:rPr>
        <w:t>Enactment</w:t>
      </w:r>
      <w:r w:rsidRPr="00883F7D">
        <w:rPr>
          <w:rFonts w:hint="eastAsia"/>
        </w:rPr>
        <w:t>）</w:t>
      </w:r>
      <w:bookmarkEnd w:id="17"/>
      <w:bookmarkEnd w:id="18"/>
    </w:p>
    <w:p w14:paraId="3B3E068C" w14:textId="66648D23" w:rsidR="00ED04CB" w:rsidRPr="00883F7D" w:rsidRDefault="00ED04CB" w:rsidP="00ED04CB">
      <w:pPr>
        <w:pStyle w:val="3"/>
      </w:pPr>
      <w:bookmarkStart w:id="19" w:name="_Toc198803539"/>
      <w:bookmarkStart w:id="20" w:name="_Toc201152743"/>
      <w:r w:rsidRPr="00883F7D">
        <w:rPr>
          <w:rFonts w:hint="eastAsia"/>
        </w:rPr>
        <w:t>2.</w:t>
      </w:r>
      <w:r w:rsidR="003A5E28" w:rsidRPr="00883F7D">
        <w:rPr>
          <w:rFonts w:hint="eastAsia"/>
        </w:rPr>
        <w:t>2</w:t>
      </w:r>
      <w:r w:rsidRPr="00883F7D">
        <w:rPr>
          <w:rFonts w:hint="eastAsia"/>
        </w:rPr>
        <w:t xml:space="preserve">.1 </w:t>
      </w:r>
      <w:bookmarkEnd w:id="19"/>
      <w:r w:rsidRPr="00883F7D">
        <w:rPr>
          <w:rFonts w:hint="eastAsia"/>
        </w:rPr>
        <w:t>制定起源與基本定義</w:t>
      </w:r>
      <w:bookmarkEnd w:id="20"/>
    </w:p>
    <w:p w14:paraId="558E0D30" w14:textId="4AA59442" w:rsidR="00ED04CB" w:rsidRPr="00883F7D" w:rsidRDefault="00ED04CB" w:rsidP="00ED04CB">
      <w:pPr>
        <w:pStyle w:val="15"/>
        <w:ind w:firstLine="480"/>
      </w:pPr>
      <w:bookmarkStart w:id="21" w:name="_Hlk198909052"/>
      <w:r w:rsidRPr="00883F7D">
        <w:t>Karl E. Weick</w:t>
      </w:r>
      <w:r w:rsidRPr="00883F7D">
        <w:t>（</w:t>
      </w:r>
      <w:r w:rsidRPr="00883F7D">
        <w:t>1969</w:t>
      </w:r>
      <w:r w:rsidRPr="00883F7D">
        <w:t>）</w:t>
      </w:r>
      <w:r w:rsidRPr="00883F7D">
        <w:rPr>
          <w:rFonts w:hint="eastAsia"/>
        </w:rPr>
        <w:t>在經典著</w:t>
      </w:r>
      <w:r w:rsidRPr="00883F7D">
        <w:t>作《</w:t>
      </w:r>
      <w:r w:rsidRPr="00883F7D">
        <w:t>The Social Psychology of Organizing</w:t>
      </w:r>
      <w:r w:rsidRPr="00883F7D">
        <w:t>》中首次提出「制定（</w:t>
      </w:r>
      <w:r w:rsidRPr="00883F7D">
        <w:rPr>
          <w:rFonts w:hint="eastAsia"/>
        </w:rPr>
        <w:t>E</w:t>
      </w:r>
      <w:r w:rsidRPr="00883F7D">
        <w:t>nactment</w:t>
      </w:r>
      <w:r w:rsidRPr="00883F7D">
        <w:t>）」的概念，</w:t>
      </w:r>
      <w:r w:rsidRPr="00883F7D">
        <w:rPr>
          <w:rFonts w:hint="eastAsia"/>
        </w:rPr>
        <w:t>旨在解釋組織如何</w:t>
      </w:r>
      <w:r w:rsidR="00030B08" w:rsidRPr="00883F7D">
        <w:rPr>
          <w:rFonts w:hint="eastAsia"/>
        </w:rPr>
        <w:t>在</w:t>
      </w:r>
      <w:r w:rsidRPr="00883F7D">
        <w:t>不確定</w:t>
      </w:r>
      <w:r w:rsidRPr="00883F7D">
        <w:rPr>
          <w:rFonts w:hint="eastAsia"/>
        </w:rPr>
        <w:t>的</w:t>
      </w:r>
      <w:r w:rsidRPr="00883F7D">
        <w:t>環境</w:t>
      </w:r>
      <w:r w:rsidRPr="00883F7D">
        <w:rPr>
          <w:rFonts w:hint="eastAsia"/>
        </w:rPr>
        <w:t>中，透過行動（</w:t>
      </w:r>
      <w:r w:rsidRPr="00883F7D">
        <w:rPr>
          <w:rFonts w:hint="eastAsia"/>
        </w:rPr>
        <w:t>Action</w:t>
      </w:r>
      <w:r w:rsidRPr="00883F7D">
        <w:rPr>
          <w:rFonts w:hint="eastAsia"/>
        </w:rPr>
        <w:t>）建構意義（</w:t>
      </w:r>
      <w:r w:rsidRPr="00883F7D">
        <w:rPr>
          <w:rFonts w:hint="eastAsia"/>
        </w:rPr>
        <w:t>S</w:t>
      </w:r>
      <w:r w:rsidRPr="00883F7D">
        <w:t>ensemaking</w:t>
      </w:r>
      <w:r w:rsidRPr="00883F7D">
        <w:rPr>
          <w:rFonts w:hint="eastAsia"/>
        </w:rPr>
        <w:t>）。</w:t>
      </w:r>
      <w:r w:rsidRPr="00883F7D">
        <w:rPr>
          <w:rFonts w:hint="eastAsia"/>
        </w:rPr>
        <w:t>Weick</w:t>
      </w:r>
      <w:r w:rsidRPr="00883F7D">
        <w:t>主張組織並非單純回應環境</w:t>
      </w:r>
      <w:r w:rsidRPr="00883F7D">
        <w:rPr>
          <w:rFonts w:hint="eastAsia"/>
        </w:rPr>
        <w:t>（</w:t>
      </w:r>
      <w:r w:rsidRPr="00883F7D">
        <w:rPr>
          <w:rFonts w:hint="eastAsia"/>
        </w:rPr>
        <w:t>Environment</w:t>
      </w:r>
      <w:r w:rsidRPr="00883F7D">
        <w:rPr>
          <w:rFonts w:hint="eastAsia"/>
        </w:rPr>
        <w:t>）</w:t>
      </w:r>
      <w:r w:rsidRPr="00883F7D">
        <w:t>的變化，而是在</w:t>
      </w:r>
      <w:r w:rsidR="00C01B88" w:rsidRPr="00883F7D">
        <w:rPr>
          <w:rFonts w:hint="eastAsia"/>
        </w:rPr>
        <w:t>組織成員的</w:t>
      </w:r>
      <w:r w:rsidRPr="00883F7D">
        <w:t>行動過程</w:t>
      </w:r>
      <w:r w:rsidR="005D4275" w:rsidRPr="00883F7D">
        <w:rPr>
          <w:rFonts w:hint="eastAsia"/>
        </w:rPr>
        <w:t>中構成</w:t>
      </w:r>
      <w:r w:rsidR="00B90FAA" w:rsidRPr="00883F7D">
        <w:rPr>
          <w:rFonts w:hint="eastAsia"/>
        </w:rPr>
        <w:t>其</w:t>
      </w:r>
      <w:r w:rsidRPr="00883F7D">
        <w:t>所處的環境</w:t>
      </w:r>
      <w:r w:rsidRPr="00883F7D">
        <w:rPr>
          <w:rFonts w:hint="eastAsia"/>
        </w:rPr>
        <w:t>，</w:t>
      </w:r>
      <w:r w:rsidRPr="00883F7D">
        <w:t>亦即行動本身即構成環境的一部分</w:t>
      </w:r>
      <w:r w:rsidRPr="00883F7D">
        <w:rPr>
          <w:rFonts w:hint="eastAsia"/>
        </w:rPr>
        <w:t>。這顛覆了過去將環境視為獨立實體的概念，</w:t>
      </w:r>
      <w:r w:rsidR="00C25D0A" w:rsidRPr="00883F7D">
        <w:t>轉而強調環境是透過行動</w:t>
      </w:r>
      <w:r w:rsidR="00773C7B" w:rsidRPr="00883F7D">
        <w:rPr>
          <w:rFonts w:hint="eastAsia"/>
        </w:rPr>
        <w:t>所逐漸形成的</w:t>
      </w:r>
      <w:r w:rsidR="00C25D0A" w:rsidRPr="00883F7D">
        <w:t>「被創造的現實」</w:t>
      </w:r>
      <w:r w:rsidRPr="00883F7D">
        <w:t>。</w:t>
      </w:r>
    </w:p>
    <w:p w14:paraId="036AA306" w14:textId="3A84B0A6" w:rsidR="000A420D" w:rsidRPr="00883F7D" w:rsidRDefault="0006385F" w:rsidP="00ED04CB">
      <w:pPr>
        <w:pStyle w:val="15"/>
        <w:ind w:firstLine="480"/>
      </w:pPr>
      <w:r w:rsidRPr="00883F7D">
        <w:t>在面對事件時，</w:t>
      </w:r>
      <w:r w:rsidR="00D340E5" w:rsidRPr="00883F7D">
        <w:rPr>
          <w:rFonts w:hint="eastAsia"/>
        </w:rPr>
        <w:t>人們</w:t>
      </w:r>
      <w:r w:rsidRPr="00883F7D">
        <w:t>常常在行動後</w:t>
      </w:r>
      <w:r w:rsidR="00102336" w:rsidRPr="00883F7D">
        <w:rPr>
          <w:rFonts w:hint="eastAsia"/>
        </w:rPr>
        <w:t>才透</w:t>
      </w:r>
      <w:r w:rsidR="009D14E8" w:rsidRPr="00883F7D">
        <w:t>過語言與</w:t>
      </w:r>
      <w:r w:rsidR="00135A33" w:rsidRPr="00883F7D">
        <w:rPr>
          <w:rFonts w:hint="eastAsia"/>
        </w:rPr>
        <w:t>回顧</w:t>
      </w:r>
      <w:r w:rsidR="009D14E8" w:rsidRPr="00883F7D">
        <w:t>行為痕跡進行詮釋與認知，</w:t>
      </w:r>
      <w:r w:rsidR="00967897" w:rsidRPr="00883F7D">
        <w:t>這是一種具有回顧特性</w:t>
      </w:r>
      <w:r w:rsidR="00CD206B" w:rsidRPr="00883F7D">
        <w:t>（</w:t>
      </w:r>
      <w:r w:rsidR="00CD206B" w:rsidRPr="00883F7D">
        <w:t>Retrospective</w:t>
      </w:r>
      <w:r w:rsidR="00CD206B" w:rsidRPr="00883F7D">
        <w:t>）</w:t>
      </w:r>
      <w:r w:rsidR="00967897" w:rsidRPr="00883F7D">
        <w:t>的認知歷程</w:t>
      </w:r>
      <w:r w:rsidR="00DD24F7" w:rsidRPr="00883F7D">
        <w:rPr>
          <w:rFonts w:hint="eastAsia"/>
        </w:rPr>
        <w:t>，</w:t>
      </w:r>
      <w:r w:rsidR="00657E36" w:rsidRPr="00883F7D">
        <w:t>而這種過程往往</w:t>
      </w:r>
      <w:r w:rsidR="00B83FF7" w:rsidRPr="00883F7D">
        <w:rPr>
          <w:rFonts w:hint="eastAsia"/>
        </w:rPr>
        <w:t>持續的</w:t>
      </w:r>
      <w:r w:rsidR="00657E36" w:rsidRPr="00883F7D">
        <w:t>交織著認知、情緒與想法，</w:t>
      </w:r>
      <w:r w:rsidR="00B83FF7" w:rsidRPr="00883F7D">
        <w:rPr>
          <w:rFonts w:hint="eastAsia"/>
        </w:rPr>
        <w:t>是</w:t>
      </w:r>
      <w:r w:rsidR="00657E36" w:rsidRPr="00883F7D">
        <w:t>一種持續演化的狀態</w:t>
      </w:r>
      <w:r w:rsidR="000A420D" w:rsidRPr="00883F7D">
        <w:fldChar w:fldCharType="begin"/>
      </w:r>
      <w:r w:rsidR="000A420D" w:rsidRPr="00883F7D">
        <w:rPr>
          <w:rFonts w:hint="eastAsia"/>
        </w:rPr>
        <w:instrText xml:space="preserve"> ADDIN EN.CITE &lt;EndNote&gt;&lt;Cite&gt;&lt;Author&gt;</w:instrText>
      </w:r>
      <w:r w:rsidR="000A420D" w:rsidRPr="00883F7D">
        <w:rPr>
          <w:rFonts w:hint="eastAsia"/>
        </w:rPr>
        <w:instrText>何瑞萍</w:instrText>
      </w:r>
      <w:r w:rsidR="000A420D" w:rsidRPr="00883F7D">
        <w:rPr>
          <w:rFonts w:hint="eastAsia"/>
        </w:rPr>
        <w:instrText>&lt;/Author&gt;&lt;Year&gt;2014&lt;/Year&gt;&lt;RecNum&gt;101&lt;/RecNum&gt;&lt;DisplayText&gt;(</w:instrText>
      </w:r>
      <w:r w:rsidR="000A420D" w:rsidRPr="00883F7D">
        <w:rPr>
          <w:rFonts w:hint="eastAsia"/>
        </w:rPr>
        <w:instrText>何瑞萍</w:instrText>
      </w:r>
      <w:r w:rsidR="000A420D" w:rsidRPr="00883F7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sidRPr="00883F7D">
        <w:rPr>
          <w:rFonts w:hint="eastAsia"/>
        </w:rPr>
        <w:instrText>何瑞萍</w:instrText>
      </w:r>
      <w:r w:rsidR="000A420D" w:rsidRPr="00883F7D">
        <w:rPr>
          <w:rFonts w:hint="eastAsia"/>
        </w:rPr>
        <w:instrText>&lt;/author&gt;&lt;/authors&gt;&lt;/contributors&gt;&lt;titles&gt;&lt;title&gt;Dervin</w:instrText>
      </w:r>
      <w:r w:rsidR="000A420D" w:rsidRPr="00883F7D">
        <w:rPr>
          <w:rFonts w:hint="eastAsia"/>
        </w:rPr>
        <w:instrText>與</w:instrText>
      </w:r>
      <w:r w:rsidR="000A420D" w:rsidRPr="00883F7D">
        <w:rPr>
          <w:rFonts w:hint="eastAsia"/>
        </w:rPr>
        <w:instrText>Weick</w:instrText>
      </w:r>
      <w:r w:rsidR="000A420D" w:rsidRPr="00883F7D">
        <w:rPr>
          <w:rFonts w:hint="eastAsia"/>
        </w:rPr>
        <w:instrText>意義建構理論之分析與比較</w:instrText>
      </w:r>
      <w:r w:rsidR="000A420D" w:rsidRPr="00883F7D">
        <w:rPr>
          <w:rFonts w:hint="eastAsia"/>
        </w:rPr>
        <w:instrText>&lt;/title&gt;&lt;secondary-title&gt;</w:instrText>
      </w:r>
      <w:r w:rsidR="000A420D" w:rsidRPr="00883F7D">
        <w:rPr>
          <w:rFonts w:hint="eastAsia"/>
        </w:rPr>
        <w:instrText>大學圖書館</w:instrText>
      </w:r>
      <w:r w:rsidR="000A420D" w:rsidRPr="00883F7D">
        <w:rPr>
          <w:rFonts w:hint="eastAsia"/>
        </w:rPr>
        <w:instrText>&lt;/secondary-title&gt;&lt;translated-title&gt;Analysis and Comparison of Two Theories: Dervin&amp;apos;s Sense-Making and Weick&amp;apos;s Sensemaking&lt;/translated-title&gt;&lt;/titles&gt;&lt;periodical&gt;&lt;full-title&gt;</w:instrText>
      </w:r>
      <w:r w:rsidR="000A420D" w:rsidRPr="00883F7D">
        <w:rPr>
          <w:rFonts w:hint="eastAsia"/>
        </w:rPr>
        <w:instrText>大學圖書館</w:instrText>
      </w:r>
      <w:r w:rsidR="000A420D" w:rsidRPr="00883F7D">
        <w:rPr>
          <w:rFonts w:hint="eastAsia"/>
        </w:rPr>
        <w:instrText>&lt;/full-title&gt;&lt;/periodical&gt;&lt;pages&gt;83-105&lt;/pages&gt;&lt;volume&gt;18&lt;/volume&gt;&lt;number&gt;1&lt;/number&gt;&lt;keywords&gt;&lt;keyword&gt;</w:instrText>
      </w:r>
      <w:r w:rsidR="000A420D" w:rsidRPr="00883F7D">
        <w:rPr>
          <w:rFonts w:hint="eastAsia"/>
        </w:rPr>
        <w:instrText>意義建構</w:instrText>
      </w:r>
      <w:r w:rsidR="000A420D" w:rsidRPr="00883F7D">
        <w:rPr>
          <w:rFonts w:hint="eastAsia"/>
        </w:rPr>
        <w:instrText>&lt;/keyword&gt;&lt;keyword&gt;</w:instrText>
      </w:r>
      <w:r w:rsidR="000A420D" w:rsidRPr="00883F7D">
        <w:rPr>
          <w:rFonts w:hint="eastAsia"/>
        </w:rPr>
        <w:instrText>意義建構理論</w:instrText>
      </w:r>
      <w:r w:rsidR="000A420D" w:rsidRPr="00883F7D">
        <w:rPr>
          <w:rFonts w:hint="eastAsia"/>
        </w:rPr>
        <w:instrText>&lt;/keyword&gt;&lt;keyword&gt;</w:instrText>
      </w:r>
      <w:r w:rsidR="000A420D" w:rsidRPr="00883F7D">
        <w:rPr>
          <w:rFonts w:hint="eastAsia"/>
        </w:rPr>
        <w:instrText>引用文獻內容分析</w:instrText>
      </w:r>
      <w:r w:rsidR="000A420D" w:rsidRPr="00883F7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sidRPr="00883F7D">
        <w:rPr>
          <w:rFonts w:hint="eastAsia"/>
        </w:rPr>
        <w:instrText>繁體中文</w:instrText>
      </w:r>
      <w:r w:rsidR="000A420D" w:rsidRPr="00883F7D">
        <w:rPr>
          <w:rFonts w:hint="eastAsia"/>
        </w:rPr>
        <w:instrText>&lt;/language&gt;&lt;/record&gt;&lt;/Cite&gt;&lt;/EndNote&gt;</w:instrText>
      </w:r>
      <w:r w:rsidR="000A420D" w:rsidRPr="00883F7D">
        <w:fldChar w:fldCharType="separate"/>
      </w:r>
      <w:r w:rsidR="000A420D" w:rsidRPr="00883F7D">
        <w:rPr>
          <w:rFonts w:hint="eastAsia"/>
          <w:noProof/>
        </w:rPr>
        <w:t>(</w:t>
      </w:r>
      <w:r w:rsidR="000A420D" w:rsidRPr="00883F7D">
        <w:rPr>
          <w:rFonts w:hint="eastAsia"/>
          <w:noProof/>
        </w:rPr>
        <w:t>何瑞萍</w:t>
      </w:r>
      <w:r w:rsidR="000A420D" w:rsidRPr="00883F7D">
        <w:rPr>
          <w:rFonts w:hint="eastAsia"/>
          <w:noProof/>
        </w:rPr>
        <w:t>, 2014)</w:t>
      </w:r>
      <w:r w:rsidR="000A420D" w:rsidRPr="00883F7D">
        <w:fldChar w:fldCharType="end"/>
      </w:r>
      <w:r w:rsidR="000A420D" w:rsidRPr="00883F7D">
        <w:rPr>
          <w:rFonts w:hint="eastAsia"/>
        </w:rPr>
        <w:t>。</w:t>
      </w:r>
      <w:r w:rsidR="0077517A" w:rsidRPr="00883F7D">
        <w:t>此種認知的形成</w:t>
      </w:r>
      <w:proofErr w:type="gramStart"/>
      <w:r w:rsidR="00E55DF4" w:rsidRPr="00883F7D">
        <w:rPr>
          <w:rFonts w:hint="eastAsia"/>
        </w:rPr>
        <w:t>不</w:t>
      </w:r>
      <w:proofErr w:type="gramEnd"/>
      <w:r w:rsidR="00E55DF4" w:rsidRPr="00883F7D">
        <w:rPr>
          <w:rFonts w:hint="eastAsia"/>
        </w:rPr>
        <w:t>仰賴</w:t>
      </w:r>
      <w:r w:rsidR="0077517A" w:rsidRPr="00883F7D">
        <w:t>預設計劃，而是在回應與實作中逐漸顯現；同時，</w:t>
      </w:r>
      <w:r w:rsidR="00A53952" w:rsidRPr="00883F7D">
        <w:rPr>
          <w:rFonts w:hint="eastAsia"/>
        </w:rPr>
        <w:t>人類們的</w:t>
      </w:r>
      <w:r w:rsidR="0077517A" w:rsidRPr="00883F7D">
        <w:t>行動也不是依循固定程序，而是隨著情境變動</w:t>
      </w:r>
      <w:r w:rsidR="00B018E0" w:rsidRPr="00883F7D">
        <w:rPr>
          <w:rFonts w:hint="eastAsia"/>
        </w:rPr>
        <w:t>產生</w:t>
      </w:r>
      <w:r w:rsidR="00821DA4" w:rsidRPr="00883F7D">
        <w:rPr>
          <w:rFonts w:hint="eastAsia"/>
        </w:rPr>
        <w:t>合適的</w:t>
      </w:r>
      <w:r w:rsidR="0077517A" w:rsidRPr="00883F7D">
        <w:t>應對</w:t>
      </w:r>
      <w:r w:rsidR="006670F8" w:rsidRPr="00883F7D">
        <w:rPr>
          <w:rFonts w:hint="eastAsia"/>
        </w:rPr>
        <w:t>並</w:t>
      </w:r>
      <w:r w:rsidR="00821DA4" w:rsidRPr="00883F7D">
        <w:rPr>
          <w:rFonts w:hint="eastAsia"/>
        </w:rPr>
        <w:t>持續</w:t>
      </w:r>
      <w:r w:rsidR="0077517A" w:rsidRPr="00883F7D">
        <w:t>調整</w:t>
      </w:r>
      <w:r w:rsidR="00821DA4" w:rsidRPr="00883F7D">
        <w:rPr>
          <w:rFonts w:hint="eastAsia"/>
        </w:rPr>
        <w:t>行動</w:t>
      </w:r>
      <w:r w:rsidR="002872AC" w:rsidRPr="00883F7D">
        <w:fldChar w:fldCharType="begin"/>
      </w:r>
      <w:r w:rsidR="002872AC" w:rsidRPr="00883F7D">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rsidRPr="00883F7D">
        <w:fldChar w:fldCharType="separate"/>
      </w:r>
      <w:r w:rsidR="002872AC" w:rsidRPr="00883F7D">
        <w:rPr>
          <w:noProof/>
        </w:rPr>
        <w:t>(Orlikowski, 1996)</w:t>
      </w:r>
      <w:r w:rsidR="002872AC" w:rsidRPr="00883F7D">
        <w:fldChar w:fldCharType="end"/>
      </w:r>
      <w:r w:rsidR="002872AC" w:rsidRPr="00883F7D">
        <w:rPr>
          <w:rFonts w:hint="eastAsia"/>
        </w:rPr>
        <w:t>。</w:t>
      </w:r>
    </w:p>
    <w:bookmarkEnd w:id="21"/>
    <w:p w14:paraId="2B61BB1C" w14:textId="153A5267" w:rsidR="00ED04CB" w:rsidRPr="00883F7D" w:rsidRDefault="00ED04CB" w:rsidP="00ED04CB">
      <w:pPr>
        <w:pStyle w:val="15"/>
        <w:ind w:firstLine="480"/>
      </w:pPr>
      <w:r w:rsidRPr="00883F7D">
        <w:rPr>
          <w:rFonts w:hint="eastAsia"/>
        </w:rPr>
        <w:t>根據</w:t>
      </w:r>
      <w:r w:rsidRPr="00883F7D">
        <w:t>Donald T. Campbell</w:t>
      </w:r>
      <w:r w:rsidRPr="00883F7D">
        <w:t>提出的社會文化演化模型「變異－選擇－保留</w:t>
      </w:r>
      <w:r w:rsidRPr="00883F7D">
        <w:rPr>
          <w:rFonts w:hint="eastAsia"/>
        </w:rPr>
        <w:t>」</w:t>
      </w:r>
      <w:r w:rsidRPr="00883F7D">
        <w:t>（</w:t>
      </w:r>
      <w:r w:rsidRPr="00883F7D">
        <w:rPr>
          <w:rFonts w:hint="eastAsia"/>
        </w:rPr>
        <w:t>Va</w:t>
      </w:r>
      <w:r w:rsidRPr="00883F7D">
        <w:t>riation</w:t>
      </w:r>
      <w:proofErr w:type="gramStart"/>
      <w:r w:rsidRPr="00883F7D">
        <w:t>–</w:t>
      </w:r>
      <w:proofErr w:type="gramEnd"/>
      <w:r w:rsidRPr="00883F7D">
        <w:rPr>
          <w:rFonts w:hint="eastAsia"/>
        </w:rPr>
        <w:t>S</w:t>
      </w:r>
      <w:r w:rsidRPr="00883F7D">
        <w:t>election–</w:t>
      </w:r>
      <w:r w:rsidRPr="00883F7D">
        <w:rPr>
          <w:rFonts w:hint="eastAsia"/>
        </w:rPr>
        <w:t>R</w:t>
      </w:r>
      <w:r w:rsidRPr="00883F7D">
        <w:t>etention</w:t>
      </w:r>
      <w:r w:rsidRPr="00883F7D">
        <w:t>）」</w:t>
      </w:r>
      <w:r w:rsidRPr="00883F7D">
        <w:rPr>
          <w:rFonts w:hint="eastAsia"/>
        </w:rPr>
        <w:t>為基礎，</w:t>
      </w:r>
      <w:r w:rsidRPr="00883F7D">
        <w:t>Weick</w:t>
      </w:r>
      <w:r w:rsidRPr="00883F7D">
        <w:t>將</w:t>
      </w:r>
      <w:r w:rsidR="00CC0500" w:rsidRPr="00883F7D">
        <w:rPr>
          <w:rFonts w:hint="eastAsia"/>
        </w:rPr>
        <w:t>其</w:t>
      </w:r>
      <w:r w:rsidRPr="00883F7D">
        <w:t>中的「變異（</w:t>
      </w:r>
      <w:r w:rsidRPr="00883F7D">
        <w:t>Variation</w:t>
      </w:r>
      <w:r w:rsidRPr="00883F7D">
        <w:t>）」</w:t>
      </w:r>
      <w:r w:rsidR="00CB5BB5" w:rsidRPr="00883F7D">
        <w:rPr>
          <w:rFonts w:hint="eastAsia"/>
        </w:rPr>
        <w:t>替換</w:t>
      </w:r>
      <w:r w:rsidRPr="00883F7D">
        <w:t>為「制定（</w:t>
      </w:r>
      <w:r w:rsidRPr="00883F7D">
        <w:t>Enactment</w:t>
      </w:r>
      <w:r w:rsidRPr="00883F7D">
        <w:t>）」，</w:t>
      </w:r>
      <w:r w:rsidR="003051EF" w:rsidRPr="00883F7D">
        <w:rPr>
          <w:rFonts w:hint="eastAsia"/>
        </w:rPr>
        <w:t>提出</w:t>
      </w:r>
      <w:r w:rsidRPr="00883F7D">
        <w:t>「制定－選擇－保留（</w:t>
      </w:r>
      <w:r w:rsidRPr="00883F7D">
        <w:t>Enactment–Selection–Retention</w:t>
      </w:r>
      <w:r w:rsidRPr="00883F7D">
        <w:t>）</w:t>
      </w:r>
      <w:r w:rsidRPr="00883F7D">
        <w:rPr>
          <w:rFonts w:hint="eastAsia"/>
        </w:rPr>
        <w:t>」</w:t>
      </w:r>
      <w:r w:rsidRPr="00883F7D">
        <w:t>的三階段架構</w:t>
      </w:r>
      <w:r w:rsidR="004F610C" w:rsidRPr="00883F7D">
        <w:fldChar w:fldCharType="begin"/>
      </w:r>
      <w:r w:rsidR="004F610C" w:rsidRPr="00883F7D">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rsidRPr="00883F7D">
        <w:fldChar w:fldCharType="separate"/>
      </w:r>
      <w:r w:rsidR="004F610C" w:rsidRPr="00883F7D">
        <w:rPr>
          <w:noProof/>
        </w:rPr>
        <w:t>(Weick, 1979)</w:t>
      </w:r>
      <w:r w:rsidR="004F610C" w:rsidRPr="00883F7D">
        <w:fldChar w:fldCharType="end"/>
      </w:r>
      <w:r w:rsidRPr="00883F7D">
        <w:rPr>
          <w:rFonts w:hint="eastAsia"/>
        </w:rPr>
        <w:t>。</w:t>
      </w:r>
      <w:r w:rsidRPr="00883F7D">
        <w:rPr>
          <w:rFonts w:hint="eastAsia"/>
        </w:rPr>
        <w:t>Weick</w:t>
      </w:r>
      <w:r w:rsidRPr="00883F7D">
        <w:rPr>
          <w:rFonts w:hint="eastAsia"/>
        </w:rPr>
        <w:t>主張</w:t>
      </w:r>
      <w:r w:rsidRPr="00883F7D">
        <w:rPr>
          <w:b/>
          <w:bCs/>
        </w:rPr>
        <w:t>「</w:t>
      </w:r>
      <w:r w:rsidRPr="00883F7D">
        <w:t>制定」</w:t>
      </w:r>
      <w:r w:rsidRPr="00883F7D">
        <w:rPr>
          <w:rFonts w:hint="eastAsia"/>
        </w:rPr>
        <w:t>是行動者</w:t>
      </w:r>
      <w:r w:rsidRPr="00883F7D">
        <w:t>採取行動，創造出可被理解的環境</w:t>
      </w:r>
      <w:r w:rsidRPr="00883F7D">
        <w:rPr>
          <w:rFonts w:hint="eastAsia"/>
        </w:rPr>
        <w:t>與情境</w:t>
      </w:r>
      <w:r w:rsidRPr="00883F7D">
        <w:t>；「選擇」</w:t>
      </w:r>
      <w:r w:rsidRPr="00883F7D">
        <w:rPr>
          <w:rFonts w:hint="eastAsia"/>
        </w:rPr>
        <w:t>代表從眾多</w:t>
      </w:r>
      <w:r w:rsidRPr="00883F7D">
        <w:t>解釋中，選出最具一致性的解釋；「保留」則是將</w:t>
      </w:r>
      <w:r w:rsidRPr="00883F7D">
        <w:rPr>
          <w:rFonts w:hint="eastAsia"/>
        </w:rPr>
        <w:t>有用的解釋和</w:t>
      </w:r>
      <w:r w:rsidRPr="00883F7D">
        <w:t>經驗</w:t>
      </w:r>
      <w:r w:rsidRPr="00883F7D">
        <w:rPr>
          <w:rFonts w:hint="eastAsia"/>
        </w:rPr>
        <w:t>內化</w:t>
      </w:r>
      <w:r w:rsidRPr="00883F7D">
        <w:t>為組織記憶，</w:t>
      </w:r>
      <w:r w:rsidRPr="00883F7D">
        <w:rPr>
          <w:rFonts w:hint="eastAsia"/>
        </w:rPr>
        <w:t>進一步</w:t>
      </w:r>
      <w:r w:rsidRPr="00883F7D">
        <w:t>影響未來的判斷與行動</w:t>
      </w:r>
      <w:r w:rsidRPr="00883F7D">
        <w:fldChar w:fldCharType="begin"/>
      </w:r>
      <w:r w:rsidRPr="00883F7D">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Pr="00883F7D">
        <w:fldChar w:fldCharType="separate"/>
      </w:r>
      <w:r w:rsidRPr="00883F7D">
        <w:rPr>
          <w:noProof/>
        </w:rPr>
        <w:t>(Weick, 1979)</w:t>
      </w:r>
      <w:r w:rsidRPr="00883F7D">
        <w:fldChar w:fldCharType="end"/>
      </w:r>
      <w:r w:rsidRPr="00883F7D">
        <w:t>。</w:t>
      </w:r>
    </w:p>
    <w:p w14:paraId="5F53FD7B" w14:textId="045DE34F" w:rsidR="00ED04CB" w:rsidRPr="00883F7D" w:rsidRDefault="00ED04CB" w:rsidP="00ED04CB">
      <w:pPr>
        <w:pStyle w:val="15"/>
        <w:ind w:firstLine="480"/>
      </w:pPr>
      <w:r w:rsidRPr="00883F7D">
        <w:t>在制定歷程中，行動不僅是認知的實踐</w:t>
      </w:r>
      <w:r w:rsidR="00BB387B" w:rsidRPr="00883F7D">
        <w:rPr>
          <w:rFonts w:hint="eastAsia"/>
        </w:rPr>
        <w:t>結果</w:t>
      </w:r>
      <w:r w:rsidRPr="00883F7D">
        <w:t>，更是產生理解與意義的方式。</w:t>
      </w:r>
      <w:r w:rsidR="00B017F3" w:rsidRPr="00883F7D">
        <w:rPr>
          <w:rFonts w:hint="eastAsia"/>
        </w:rPr>
        <w:t>人</w:t>
      </w:r>
      <w:r w:rsidR="00171AB9" w:rsidRPr="00883F7D">
        <w:rPr>
          <w:rFonts w:hint="eastAsia"/>
        </w:rPr>
        <w:t>們</w:t>
      </w:r>
      <w:r w:rsidRPr="00883F7D">
        <w:t>根據</w:t>
      </w:r>
      <w:r w:rsidR="00B06FE6" w:rsidRPr="00883F7D">
        <w:rPr>
          <w:rFonts w:hint="eastAsia"/>
        </w:rPr>
        <w:t>既有</w:t>
      </w:r>
      <w:r w:rsidRPr="00883F7D">
        <w:t>認知與信念</w:t>
      </w:r>
      <w:r w:rsidR="00B06FE6" w:rsidRPr="00883F7D">
        <w:rPr>
          <w:rFonts w:hint="eastAsia"/>
        </w:rPr>
        <w:t>進行</w:t>
      </w:r>
      <w:r w:rsidR="008529D4" w:rsidRPr="00883F7D">
        <w:rPr>
          <w:rFonts w:hint="eastAsia"/>
        </w:rPr>
        <w:t>調整、回應與創造等</w:t>
      </w:r>
      <w:r w:rsidR="00B06FE6" w:rsidRPr="00883F7D">
        <w:rPr>
          <w:rFonts w:hint="eastAsia"/>
        </w:rPr>
        <w:t>行動</w:t>
      </w:r>
      <w:r w:rsidRPr="00883F7D">
        <w:rPr>
          <w:rFonts w:hint="eastAsia"/>
        </w:rPr>
        <w:t>，而</w:t>
      </w:r>
      <w:r w:rsidRPr="00883F7D">
        <w:t>這些行動亦反過來影響</w:t>
      </w:r>
      <w:r w:rsidR="00BB6A9E" w:rsidRPr="00883F7D">
        <w:rPr>
          <w:rFonts w:hint="eastAsia"/>
        </w:rPr>
        <w:t>人們</w:t>
      </w:r>
      <w:r w:rsidRPr="00883F7D">
        <w:t>對環境的理解與認知</w:t>
      </w:r>
      <w:r w:rsidRPr="00883F7D">
        <w:fldChar w:fldCharType="begin"/>
      </w:r>
      <w:r w:rsidRPr="00883F7D">
        <w:rPr>
          <w:rFonts w:hint="eastAsia"/>
        </w:rPr>
        <w:instrText xml:space="preserve"> ADDIN EN.CITE &lt;EndNote&gt;&lt;Cite&gt;&lt;Author&gt;</w:instrText>
      </w:r>
      <w:r w:rsidRPr="00883F7D">
        <w:rPr>
          <w:rFonts w:hint="eastAsia"/>
        </w:rPr>
        <w:instrText>何瑞萍</w:instrText>
      </w:r>
      <w:r w:rsidRPr="00883F7D">
        <w:rPr>
          <w:rFonts w:hint="eastAsia"/>
        </w:rPr>
        <w:instrText>&lt;/Author&gt;&lt;Year&gt;2014&lt;/Year&gt;&lt;RecNum&gt;101&lt;/RecNum&gt;&lt;DisplayText&gt;(</w:instrText>
      </w:r>
      <w:r w:rsidRPr="00883F7D">
        <w:rPr>
          <w:rFonts w:hint="eastAsia"/>
        </w:rPr>
        <w:instrText>何瑞萍</w:instrText>
      </w:r>
      <w:r w:rsidRPr="00883F7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Pr="00883F7D">
        <w:rPr>
          <w:rFonts w:hint="eastAsia"/>
        </w:rPr>
        <w:instrText>何瑞萍</w:instrText>
      </w:r>
      <w:r w:rsidRPr="00883F7D">
        <w:rPr>
          <w:rFonts w:hint="eastAsia"/>
        </w:rPr>
        <w:instrText>&lt;/author&gt;&lt;/authors&gt;&lt;/contributors&gt;&lt;titles&gt;&lt;title&gt;Dervin</w:instrText>
      </w:r>
      <w:r w:rsidRPr="00883F7D">
        <w:rPr>
          <w:rFonts w:hint="eastAsia"/>
        </w:rPr>
        <w:instrText>與</w:instrText>
      </w:r>
      <w:r w:rsidRPr="00883F7D">
        <w:rPr>
          <w:rFonts w:hint="eastAsia"/>
        </w:rPr>
        <w:instrText>Weick</w:instrText>
      </w:r>
      <w:r w:rsidRPr="00883F7D">
        <w:rPr>
          <w:rFonts w:hint="eastAsia"/>
        </w:rPr>
        <w:instrText>意義建構理論之分析與比較</w:instrText>
      </w:r>
      <w:r w:rsidRPr="00883F7D">
        <w:rPr>
          <w:rFonts w:hint="eastAsia"/>
        </w:rPr>
        <w:instrText>&lt;/title&gt;&lt;secondary-title&gt;</w:instrText>
      </w:r>
      <w:r w:rsidRPr="00883F7D">
        <w:rPr>
          <w:rFonts w:hint="eastAsia"/>
        </w:rPr>
        <w:instrText>大學圖書館</w:instrText>
      </w:r>
      <w:r w:rsidRPr="00883F7D">
        <w:rPr>
          <w:rFonts w:hint="eastAsia"/>
        </w:rPr>
        <w:instrText>&lt;/secondary-title&gt;&lt;translated-title&gt;Analysis and Comparison of Two Theories: Dervin&amp;apos;s Sense-Making and Weick&amp;apos;s Sensemaking&lt;/translated-title&gt;&lt;/titles&gt;&lt;periodical&gt;&lt;full-title&gt;</w:instrText>
      </w:r>
      <w:r w:rsidRPr="00883F7D">
        <w:rPr>
          <w:rFonts w:hint="eastAsia"/>
        </w:rPr>
        <w:instrText>大學圖書館</w:instrText>
      </w:r>
      <w:r w:rsidRPr="00883F7D">
        <w:rPr>
          <w:rFonts w:hint="eastAsia"/>
        </w:rPr>
        <w:instrText>&lt;/full-title&gt;&lt;/periodical&gt;&lt;pages&gt;83-105&lt;/pages&gt;&lt;volume&gt;18&lt;/volume&gt;&lt;number&gt;1&lt;/number&gt;&lt;keywords&gt;&lt;keyword&gt;</w:instrText>
      </w:r>
      <w:r w:rsidRPr="00883F7D">
        <w:rPr>
          <w:rFonts w:hint="eastAsia"/>
        </w:rPr>
        <w:instrText>意義建構</w:instrText>
      </w:r>
      <w:r w:rsidRPr="00883F7D">
        <w:rPr>
          <w:rFonts w:hint="eastAsia"/>
        </w:rPr>
        <w:instrText>&lt;/keyword&gt;&lt;keyword&gt;</w:instrText>
      </w:r>
      <w:r w:rsidRPr="00883F7D">
        <w:rPr>
          <w:rFonts w:hint="eastAsia"/>
        </w:rPr>
        <w:instrText>意義建構理論</w:instrText>
      </w:r>
      <w:r w:rsidRPr="00883F7D">
        <w:rPr>
          <w:rFonts w:hint="eastAsia"/>
        </w:rPr>
        <w:instrText>&lt;/keyword&gt;&lt;keyword&gt;</w:instrText>
      </w:r>
      <w:r w:rsidRPr="00883F7D">
        <w:rPr>
          <w:rFonts w:hint="eastAsia"/>
        </w:rPr>
        <w:instrText>引用文獻內容分析</w:instrText>
      </w:r>
      <w:r w:rsidRPr="00883F7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Pr="00883F7D">
        <w:rPr>
          <w:rFonts w:hint="eastAsia"/>
        </w:rPr>
        <w:instrText>繁體中文</w:instrText>
      </w:r>
      <w:r w:rsidRPr="00883F7D">
        <w:rPr>
          <w:rFonts w:hint="eastAsia"/>
        </w:rPr>
        <w:instrText>&lt;/language&gt;&lt;/record&gt;&lt;/Cite&gt;&lt;/EndNote&gt;</w:instrText>
      </w:r>
      <w:r w:rsidRPr="00883F7D">
        <w:fldChar w:fldCharType="separate"/>
      </w:r>
      <w:r w:rsidRPr="00883F7D">
        <w:rPr>
          <w:rFonts w:hint="eastAsia"/>
          <w:noProof/>
        </w:rPr>
        <w:t>(</w:t>
      </w:r>
      <w:r w:rsidRPr="00883F7D">
        <w:rPr>
          <w:rFonts w:hint="eastAsia"/>
          <w:noProof/>
        </w:rPr>
        <w:t>何瑞萍</w:t>
      </w:r>
      <w:r w:rsidRPr="00883F7D">
        <w:rPr>
          <w:rFonts w:hint="eastAsia"/>
          <w:noProof/>
        </w:rPr>
        <w:t>, 2014)</w:t>
      </w:r>
      <w:r w:rsidRPr="00883F7D">
        <w:fldChar w:fldCharType="end"/>
      </w:r>
      <w:r w:rsidRPr="00883F7D">
        <w:rPr>
          <w:rFonts w:hint="eastAsia"/>
        </w:rPr>
        <w:t>。</w:t>
      </w:r>
      <w:r w:rsidRPr="00883F7D">
        <w:t>特別是在面對不確定或突發情境時，</w:t>
      </w:r>
      <w:r w:rsidRPr="00883F7D">
        <w:lastRenderedPageBreak/>
        <w:t>人們</w:t>
      </w:r>
      <w:r w:rsidR="00471933" w:rsidRPr="00883F7D">
        <w:rPr>
          <w:rFonts w:hint="eastAsia"/>
        </w:rPr>
        <w:t>會</w:t>
      </w:r>
      <w:r w:rsidRPr="00883F7D">
        <w:t>透過試探性行動來</w:t>
      </w:r>
      <w:proofErr w:type="gramStart"/>
      <w:r w:rsidRPr="00883F7D">
        <w:t>釐</w:t>
      </w:r>
      <w:proofErr w:type="gramEnd"/>
      <w:r w:rsidRPr="00883F7D">
        <w:t>清現況</w:t>
      </w:r>
      <w:r w:rsidRPr="00883F7D">
        <w:rPr>
          <w:rFonts w:hint="eastAsia"/>
        </w:rPr>
        <w:t>並獲得</w:t>
      </w:r>
      <w:r w:rsidRPr="00883F7D">
        <w:t>理解</w:t>
      </w:r>
      <w:r w:rsidRPr="00883F7D">
        <w:rPr>
          <w:rFonts w:hint="eastAsia"/>
        </w:rPr>
        <w:t>，說明</w:t>
      </w:r>
      <w:r w:rsidRPr="00883F7D">
        <w:t>行動本身即是認知的基礎</w:t>
      </w:r>
      <w:r w:rsidR="00455F65" w:rsidRPr="00883F7D">
        <w:rPr>
          <w:rFonts w:hint="eastAsia"/>
        </w:rPr>
        <w:t>和</w:t>
      </w:r>
      <w:r w:rsidR="00B56455" w:rsidRPr="00883F7D">
        <w:rPr>
          <w:rFonts w:hint="eastAsia"/>
        </w:rPr>
        <w:t>認知建構的起點</w:t>
      </w:r>
      <w:r w:rsidR="00455F65" w:rsidRPr="00883F7D">
        <w:fldChar w:fldCharType="begin"/>
      </w:r>
      <w:r w:rsidR="00455F65" w:rsidRPr="00883F7D">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rsidRPr="00883F7D">
        <w:fldChar w:fldCharType="separate"/>
      </w:r>
      <w:r w:rsidR="00455F65" w:rsidRPr="00883F7D">
        <w:rPr>
          <w:noProof/>
        </w:rPr>
        <w:t>(Weick, 1988)</w:t>
      </w:r>
      <w:r w:rsidR="00455F65" w:rsidRPr="00883F7D">
        <w:fldChar w:fldCharType="end"/>
      </w:r>
      <w:r w:rsidRPr="00883F7D">
        <w:rPr>
          <w:rFonts w:hint="eastAsia"/>
        </w:rPr>
        <w:t>。</w:t>
      </w:r>
    </w:p>
    <w:p w14:paraId="34304F7F" w14:textId="28F4AF7B" w:rsidR="00ED04CB" w:rsidRPr="00883F7D" w:rsidRDefault="00ED04CB" w:rsidP="00AF35CD">
      <w:pPr>
        <w:pStyle w:val="15"/>
        <w:ind w:firstLine="480"/>
      </w:pPr>
      <w:r w:rsidRPr="00883F7D">
        <w:rPr>
          <w:rFonts w:hint="eastAsia"/>
        </w:rPr>
        <w:t>2015</w:t>
      </w:r>
      <w:r w:rsidRPr="00883F7D">
        <w:rPr>
          <w:rFonts w:hint="eastAsia"/>
        </w:rPr>
        <w:t>年，</w:t>
      </w:r>
      <w:r w:rsidRPr="00883F7D">
        <w:t>Weick</w:t>
      </w:r>
      <w:r w:rsidRPr="00883F7D">
        <w:rPr>
          <w:rFonts w:hint="eastAsia"/>
        </w:rPr>
        <w:t>更</w:t>
      </w:r>
      <w:r w:rsidRPr="00883F7D">
        <w:t>將此架構簡化為「說</w:t>
      </w:r>
      <w:r w:rsidRPr="00883F7D">
        <w:rPr>
          <w:rFonts w:hint="eastAsia"/>
        </w:rPr>
        <w:t>（</w:t>
      </w:r>
      <w:r w:rsidRPr="00883F7D">
        <w:t>Saying</w:t>
      </w:r>
      <w:r w:rsidRPr="00883F7D">
        <w:rPr>
          <w:rFonts w:hint="eastAsia"/>
        </w:rPr>
        <w:t>）為</w:t>
      </w:r>
      <w:r w:rsidRPr="00883F7D">
        <w:t>制定</w:t>
      </w:r>
      <w:r w:rsidRPr="00883F7D">
        <w:rPr>
          <w:rFonts w:hint="eastAsia"/>
        </w:rPr>
        <w:t>（</w:t>
      </w:r>
      <w:r w:rsidRPr="00883F7D">
        <w:rPr>
          <w:rFonts w:hint="eastAsia"/>
        </w:rPr>
        <w:t>E</w:t>
      </w:r>
      <w:r w:rsidRPr="00883F7D">
        <w:t>nacting</w:t>
      </w:r>
      <w:r w:rsidRPr="00883F7D">
        <w:rPr>
          <w:rFonts w:hint="eastAsia"/>
        </w:rPr>
        <w:t>）</w:t>
      </w:r>
      <w:r w:rsidRPr="00883F7D">
        <w:t>、看</w:t>
      </w:r>
      <w:r w:rsidRPr="00883F7D">
        <w:rPr>
          <w:rFonts w:hint="eastAsia"/>
        </w:rPr>
        <w:t>（</w:t>
      </w:r>
      <w:r w:rsidRPr="00883F7D">
        <w:rPr>
          <w:rFonts w:hint="eastAsia"/>
        </w:rPr>
        <w:t>Seeing</w:t>
      </w:r>
      <w:r w:rsidRPr="00883F7D">
        <w:rPr>
          <w:rFonts w:hint="eastAsia"/>
        </w:rPr>
        <w:t>）為</w:t>
      </w:r>
      <w:r w:rsidRPr="00883F7D">
        <w:t>選擇</w:t>
      </w:r>
      <w:r w:rsidRPr="00883F7D">
        <w:rPr>
          <w:rFonts w:hint="eastAsia"/>
        </w:rPr>
        <w:t>（</w:t>
      </w:r>
      <w:r w:rsidRPr="00883F7D">
        <w:rPr>
          <w:rFonts w:hint="eastAsia"/>
        </w:rPr>
        <w:t>S</w:t>
      </w:r>
      <w:r w:rsidRPr="00883F7D">
        <w:t>electing</w:t>
      </w:r>
      <w:r w:rsidRPr="00883F7D">
        <w:rPr>
          <w:rFonts w:hint="eastAsia"/>
        </w:rPr>
        <w:t>）</w:t>
      </w:r>
      <w:r w:rsidRPr="00883F7D">
        <w:t>、想</w:t>
      </w:r>
      <w:r w:rsidRPr="00883F7D">
        <w:rPr>
          <w:rFonts w:hint="eastAsia"/>
        </w:rPr>
        <w:t>（</w:t>
      </w:r>
      <w:r w:rsidRPr="00883F7D">
        <w:rPr>
          <w:rFonts w:hint="eastAsia"/>
        </w:rPr>
        <w:t>Thinking</w:t>
      </w:r>
      <w:r w:rsidRPr="00883F7D">
        <w:rPr>
          <w:rFonts w:hint="eastAsia"/>
        </w:rPr>
        <w:t>）</w:t>
      </w:r>
      <w:r w:rsidRPr="00883F7D">
        <w:t>則為保留（</w:t>
      </w:r>
      <w:r w:rsidRPr="00883F7D">
        <w:rPr>
          <w:rFonts w:hint="eastAsia"/>
        </w:rPr>
        <w:t>R</w:t>
      </w:r>
      <w:r w:rsidRPr="00883F7D">
        <w:t>etaining</w:t>
      </w:r>
      <w:r w:rsidRPr="00883F7D">
        <w:t>）</w:t>
      </w:r>
      <w:r w:rsidRPr="00883F7D">
        <w:rPr>
          <w:rFonts w:hint="eastAsia"/>
        </w:rPr>
        <w:t>」</w:t>
      </w:r>
      <w:r w:rsidRPr="00883F7D">
        <w:fldChar w:fldCharType="begin"/>
      </w:r>
      <w:r w:rsidRPr="00883F7D">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Pr="00883F7D">
        <w:rPr>
          <w:rFonts w:hint="eastAsia"/>
        </w:rPr>
        <w:instrText>ment Strat</w:instrText>
      </w:r>
      <w:r w:rsidRPr="00883F7D">
        <w:rPr>
          <w:rFonts w:hint="eastAsia"/>
        </w:rPr>
        <w:instrText>é</w:instrText>
      </w:r>
      <w:r w:rsidRPr="00883F7D">
        <w:rPr>
          <w:rFonts w:hint="eastAsia"/>
        </w:rPr>
        <w:instrText>gique&lt;/publisher&gt;&lt;isbn&gt;12864692&lt;/isbn&gt;&lt;accession-num&gt;1697028139&lt;/accession-num&gt;&lt;urls&gt;&lt;/urls&gt;&lt;remote-database-name&gt;Publicly Available Content Database&lt;/remote-database-name&gt;&lt;research-notes&gt;</w:instrText>
      </w:r>
      <w:r w:rsidRPr="00883F7D">
        <w:rPr>
          <w:rFonts w:hint="eastAsia"/>
        </w:rPr>
        <w:instrText>重要的制定</w:instrText>
      </w:r>
      <w:r w:rsidRPr="00883F7D">
        <w:rPr>
          <w:rFonts w:hint="eastAsia"/>
        </w:rPr>
        <w:instrText>1979</w:instrText>
      </w:r>
      <w:r w:rsidRPr="00883F7D">
        <w:rPr>
          <w:rFonts w:hint="eastAsia"/>
        </w:rPr>
        <w:instrText>著作的評論版</w:instrText>
      </w:r>
      <w:r w:rsidRPr="00883F7D">
        <w:rPr>
          <w:rFonts w:hint="eastAsia"/>
        </w:rPr>
        <w:instrText>&lt;/research-notes&gt;&lt;language&gt;English&lt;/langu</w:instrText>
      </w:r>
      <w:r w:rsidRPr="00883F7D">
        <w:instrText>age&gt;&lt;/record&gt;&lt;/Cite&gt;&lt;/EndNote&gt;</w:instrText>
      </w:r>
      <w:r w:rsidRPr="00883F7D">
        <w:fldChar w:fldCharType="separate"/>
      </w:r>
      <w:r w:rsidRPr="00883F7D">
        <w:rPr>
          <w:noProof/>
        </w:rPr>
        <w:t>(Weick, 2015)</w:t>
      </w:r>
      <w:r w:rsidRPr="00883F7D">
        <w:fldChar w:fldCharType="end"/>
      </w:r>
      <w:r w:rsidRPr="00883F7D">
        <w:rPr>
          <w:rFonts w:hint="eastAsia"/>
        </w:rPr>
        <w:t>，他透過一句經典名言</w:t>
      </w:r>
      <w:r w:rsidR="00FF5E6E" w:rsidRPr="00883F7D">
        <w:t>”</w:t>
      </w:r>
      <w:r w:rsidRPr="00883F7D">
        <w:rPr>
          <w:i/>
          <w:iCs/>
        </w:rPr>
        <w:t>How can I know what I think until I see what I say?</w:t>
      </w:r>
      <w:r w:rsidR="00FF5E6E" w:rsidRPr="00883F7D">
        <w:rPr>
          <w:i/>
          <w:iCs/>
        </w:rPr>
        <w:t>”</w:t>
      </w:r>
      <w:r w:rsidR="0089184A" w:rsidRPr="00883F7D">
        <w:fldChar w:fldCharType="begin"/>
      </w:r>
      <w:r w:rsidR="0089184A" w:rsidRPr="00883F7D">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sidRPr="00883F7D">
        <w:rPr>
          <w:rFonts w:hint="eastAsia"/>
        </w:rPr>
        <w:instrText>ment Strat</w:instrText>
      </w:r>
      <w:r w:rsidR="0089184A" w:rsidRPr="00883F7D">
        <w:rPr>
          <w:rFonts w:hint="eastAsia"/>
        </w:rPr>
        <w:instrText>é</w:instrText>
      </w:r>
      <w:r w:rsidR="0089184A" w:rsidRPr="00883F7D">
        <w:rPr>
          <w:rFonts w:hint="eastAsia"/>
        </w:rPr>
        <w:instrText>gique&lt;/publisher&gt;&lt;isbn&gt;12864692&lt;/isbn&gt;&lt;accession-num&gt;1697028139&lt;/accession-num&gt;&lt;urls&gt;&lt;/urls&gt;&lt;remote-database-name&gt;Publicly Available Content Database&lt;/remote-database-name&gt;&lt;research-notes&gt;</w:instrText>
      </w:r>
      <w:r w:rsidR="0089184A" w:rsidRPr="00883F7D">
        <w:rPr>
          <w:rFonts w:hint="eastAsia"/>
        </w:rPr>
        <w:instrText>重要的制定</w:instrText>
      </w:r>
      <w:r w:rsidR="0089184A" w:rsidRPr="00883F7D">
        <w:rPr>
          <w:rFonts w:hint="eastAsia"/>
        </w:rPr>
        <w:instrText>1979</w:instrText>
      </w:r>
      <w:r w:rsidR="0089184A" w:rsidRPr="00883F7D">
        <w:rPr>
          <w:rFonts w:hint="eastAsia"/>
        </w:rPr>
        <w:instrText>著作的評論版</w:instrText>
      </w:r>
      <w:r w:rsidR="0089184A" w:rsidRPr="00883F7D">
        <w:rPr>
          <w:rFonts w:hint="eastAsia"/>
        </w:rPr>
        <w:instrText>&lt;/research-notes&gt;&lt;language&gt;English&lt;/langu</w:instrText>
      </w:r>
      <w:r w:rsidR="0089184A" w:rsidRPr="00883F7D">
        <w:instrText>age&gt;&lt;/record&gt;&lt;/Cite&gt;&lt;/EndNote&gt;</w:instrText>
      </w:r>
      <w:r w:rsidR="0089184A" w:rsidRPr="00883F7D">
        <w:fldChar w:fldCharType="separate"/>
      </w:r>
      <w:r w:rsidR="0089184A" w:rsidRPr="00883F7D">
        <w:rPr>
          <w:noProof/>
        </w:rPr>
        <w:t>(Weick, 2015)</w:t>
      </w:r>
      <w:r w:rsidR="0089184A" w:rsidRPr="00883F7D">
        <w:fldChar w:fldCharType="end"/>
      </w:r>
      <w:r w:rsidRPr="00883F7D">
        <w:rPr>
          <w:rFonts w:hint="eastAsia"/>
        </w:rPr>
        <w:t>，</w:t>
      </w:r>
      <w:r w:rsidRPr="00883F7D">
        <w:t>說明</w:t>
      </w:r>
      <w:r w:rsidR="00E5112A" w:rsidRPr="00883F7D">
        <w:rPr>
          <w:rFonts w:hint="eastAsia"/>
        </w:rPr>
        <w:t>行動</w:t>
      </w:r>
      <w:r w:rsidR="00E5112A" w:rsidRPr="00883F7D">
        <w:t>能夠</w:t>
      </w:r>
      <w:r w:rsidR="00925022" w:rsidRPr="00883F7D">
        <w:rPr>
          <w:rFonts w:hint="eastAsia"/>
        </w:rPr>
        <w:t>彰顯</w:t>
      </w:r>
      <w:r w:rsidR="00E5112A" w:rsidRPr="00883F7D">
        <w:t>與</w:t>
      </w:r>
      <w:r w:rsidR="00925022" w:rsidRPr="00883F7D">
        <w:rPr>
          <w:rFonts w:hint="eastAsia"/>
        </w:rPr>
        <w:t>塑造</w:t>
      </w:r>
      <w:r w:rsidR="00E5112A" w:rsidRPr="00883F7D">
        <w:t>內在認知</w:t>
      </w:r>
      <w:r w:rsidRPr="00883F7D">
        <w:rPr>
          <w:rFonts w:hint="eastAsia"/>
        </w:rPr>
        <w:t>。</w:t>
      </w:r>
      <w:r w:rsidRPr="00883F7D">
        <w:t>行動與認知間</w:t>
      </w:r>
      <w:r w:rsidR="00E7708C" w:rsidRPr="00883F7D">
        <w:rPr>
          <w:rFonts w:hint="eastAsia"/>
        </w:rPr>
        <w:t>具</w:t>
      </w:r>
      <w:r w:rsidR="00492B8D" w:rsidRPr="00883F7D">
        <w:rPr>
          <w:rFonts w:hint="eastAsia"/>
        </w:rPr>
        <w:t>有</w:t>
      </w:r>
      <w:r w:rsidRPr="00883F7D">
        <w:t>密切</w:t>
      </w:r>
      <w:r w:rsidR="00492B8D" w:rsidRPr="00883F7D">
        <w:rPr>
          <w:rFonts w:hint="eastAsia"/>
        </w:rPr>
        <w:t>關聯</w:t>
      </w:r>
      <w:r w:rsidRPr="00883F7D">
        <w:rPr>
          <w:rFonts w:hint="eastAsia"/>
        </w:rPr>
        <w:t>，</w:t>
      </w:r>
      <w:r w:rsidR="009B279D" w:rsidRPr="00883F7D">
        <w:t>組織成員透過行動創造情境，再藉由觀察該情境的</w:t>
      </w:r>
      <w:r w:rsidR="00AF35CD" w:rsidRPr="00883F7D">
        <w:rPr>
          <w:rFonts w:hint="eastAsia"/>
        </w:rPr>
        <w:t>回饋</w:t>
      </w:r>
      <w:r w:rsidR="009B279D" w:rsidRPr="00883F7D">
        <w:t>產生選擇與判斷，進而將有效經驗保留、累積，成為後續行動的依據</w:t>
      </w:r>
      <w:r w:rsidRPr="00883F7D">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883F7D">
        <w:instrText xml:space="preserve"> ADDIN EN.CITE </w:instrText>
      </w:r>
      <w:r w:rsidRPr="00883F7D">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rsidRPr="00883F7D">
        <w:instrText xml:space="preserve"> ADDIN EN.CITE.DATA </w:instrText>
      </w:r>
      <w:r w:rsidRPr="00883F7D">
        <w:fldChar w:fldCharType="end"/>
      </w:r>
      <w:r w:rsidRPr="00883F7D">
        <w:fldChar w:fldCharType="separate"/>
      </w:r>
      <w:r w:rsidRPr="00883F7D">
        <w:rPr>
          <w:noProof/>
        </w:rPr>
        <w:t>(Weick, 1979, 2015)</w:t>
      </w:r>
      <w:r w:rsidRPr="00883F7D">
        <w:fldChar w:fldCharType="end"/>
      </w:r>
      <w:r w:rsidRPr="00883F7D">
        <w:t>。</w:t>
      </w:r>
    </w:p>
    <w:p w14:paraId="3C667F9F" w14:textId="1B67052E" w:rsidR="00ED04CB" w:rsidRPr="00883F7D" w:rsidRDefault="00ED04CB" w:rsidP="00D119D2">
      <w:pPr>
        <w:pStyle w:val="15"/>
        <w:ind w:firstLine="480"/>
      </w:pPr>
      <w:r w:rsidRPr="00883F7D">
        <w:t>Barley</w:t>
      </w:r>
      <w:r w:rsidRPr="00883F7D">
        <w:t>與</w:t>
      </w:r>
      <w:r w:rsidRPr="00883F7D">
        <w:t>Tolbert</w:t>
      </w:r>
      <w:r w:rsidRPr="00883F7D">
        <w:t>延伸此觀點，認為制度</w:t>
      </w:r>
      <w:r w:rsidRPr="00883F7D">
        <w:rPr>
          <w:rFonts w:hint="eastAsia"/>
        </w:rPr>
        <w:t>不是既定</w:t>
      </w:r>
      <w:r w:rsidRPr="00883F7D">
        <w:t>的外部結構，而是行動者在實務互動中的重複實踐所</w:t>
      </w:r>
      <w:r w:rsidR="00B575FC" w:rsidRPr="00883F7D">
        <w:rPr>
          <w:rFonts w:hint="eastAsia"/>
        </w:rPr>
        <w:t>創造</w:t>
      </w:r>
      <w:r w:rsidRPr="00883F7D">
        <w:rPr>
          <w:rFonts w:hint="eastAsia"/>
        </w:rPr>
        <w:t>和重</w:t>
      </w:r>
      <w:r w:rsidRPr="00883F7D">
        <w:t>現的結果</w:t>
      </w:r>
      <w:r w:rsidRPr="00883F7D">
        <w:fldChar w:fldCharType="begin"/>
      </w:r>
      <w:r w:rsidRPr="00883F7D">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883F7D">
        <w:fldChar w:fldCharType="separate"/>
      </w:r>
      <w:r w:rsidRPr="00883F7D">
        <w:t>(Barley &amp; Tolbert, 1997)</w:t>
      </w:r>
      <w:r w:rsidRPr="00883F7D">
        <w:fldChar w:fldCharType="end"/>
      </w:r>
      <w:r w:rsidRPr="00883F7D">
        <w:rPr>
          <w:rFonts w:hint="eastAsia"/>
        </w:rPr>
        <w:t>，</w:t>
      </w:r>
      <w:r w:rsidRPr="00883F7D">
        <w:t>換言之，</w:t>
      </w:r>
      <w:r w:rsidR="00AC5E0B" w:rsidRPr="00883F7D">
        <w:t>組織中的制度規則與環境</w:t>
      </w:r>
      <w:r w:rsidR="00F149D4" w:rsidRPr="00883F7D">
        <w:rPr>
          <w:rFonts w:hint="eastAsia"/>
        </w:rPr>
        <w:t>情境</w:t>
      </w:r>
      <w:r w:rsidR="00AC5E0B" w:rsidRPr="00883F7D">
        <w:t>，其實都是透過人們在特定脈絡中不斷理解、實作與再現所形構出來的結果</w:t>
      </w:r>
      <w:r w:rsidR="006D47B8" w:rsidRPr="00883F7D">
        <w:rPr>
          <w:rFonts w:hint="eastAsia"/>
        </w:rPr>
        <w:t>。</w:t>
      </w:r>
      <w:r w:rsidR="006D47B8" w:rsidRPr="00883F7D">
        <w:t>Weick</w:t>
      </w:r>
      <w:r w:rsidR="006D47B8" w:rsidRPr="00883F7D">
        <w:t>的制定概念</w:t>
      </w:r>
      <w:r w:rsidR="00A94D20" w:rsidRPr="00883F7D">
        <w:rPr>
          <w:rFonts w:hint="eastAsia"/>
        </w:rPr>
        <w:t>正好</w:t>
      </w:r>
      <w:r w:rsidR="006D47B8" w:rsidRPr="00883F7D">
        <w:t>解釋了</w:t>
      </w:r>
      <w:r w:rsidR="00766521" w:rsidRPr="00883F7D">
        <w:t>組織如何透過行動建構</w:t>
      </w:r>
      <w:r w:rsidR="00766521" w:rsidRPr="00883F7D">
        <w:rPr>
          <w:rFonts w:hint="eastAsia"/>
        </w:rPr>
        <w:t>出</w:t>
      </w:r>
      <w:r w:rsidR="00766521" w:rsidRPr="00883F7D">
        <w:t>可</w:t>
      </w:r>
      <w:r w:rsidR="00766521" w:rsidRPr="00883F7D">
        <w:rPr>
          <w:rFonts w:hint="eastAsia"/>
        </w:rPr>
        <w:t>被</w:t>
      </w:r>
      <w:r w:rsidR="00766521" w:rsidRPr="00883F7D">
        <w:t>理解的現實</w:t>
      </w:r>
      <w:r w:rsidR="006D47B8" w:rsidRPr="00883F7D">
        <w:t>，</w:t>
      </w:r>
      <w:r w:rsidR="00766521" w:rsidRPr="00883F7D">
        <w:rPr>
          <w:rFonts w:hint="eastAsia"/>
        </w:rPr>
        <w:t>並</w:t>
      </w:r>
      <w:r w:rsidR="006D47B8" w:rsidRPr="00883F7D">
        <w:t>強調行動者本身即是現實建構的關鍵推手</w:t>
      </w:r>
      <w:r w:rsidR="00D119D2" w:rsidRPr="00883F7D">
        <w:rPr>
          <w:rFonts w:hint="eastAsia"/>
        </w:rPr>
        <w:t>，</w:t>
      </w:r>
      <w:r w:rsidR="00CF207E" w:rsidRPr="00883F7D">
        <w:rPr>
          <w:rFonts w:hint="eastAsia"/>
        </w:rPr>
        <w:t>並且</w:t>
      </w:r>
      <w:r w:rsidRPr="00883F7D">
        <w:rPr>
          <w:rFonts w:hint="eastAsia"/>
        </w:rPr>
        <w:t>在</w:t>
      </w:r>
      <w:r w:rsidRPr="00883F7D">
        <w:t>具體行動的同時</w:t>
      </w:r>
      <w:r w:rsidRPr="00883F7D">
        <w:rPr>
          <w:rFonts w:hint="eastAsia"/>
        </w:rPr>
        <w:t>，人們</w:t>
      </w:r>
      <w:r w:rsidRPr="00883F7D">
        <w:t>也正重新理解其所處環</w:t>
      </w:r>
      <w:r w:rsidR="00CF207E" w:rsidRPr="00883F7D">
        <w:rPr>
          <w:rFonts w:hint="eastAsia"/>
        </w:rPr>
        <w:t>境</w:t>
      </w:r>
      <w:r w:rsidRPr="00883F7D">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883F7D">
        <w:instrText xml:space="preserve"> ADDIN EN.CITE </w:instrText>
      </w:r>
      <w:r w:rsidRPr="00883F7D">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883F7D">
        <w:instrText xml:space="preserve"> ADDIN EN.CITE.DATA </w:instrText>
      </w:r>
      <w:r w:rsidRPr="00883F7D">
        <w:fldChar w:fldCharType="end"/>
      </w:r>
      <w:r w:rsidRPr="00883F7D">
        <w:fldChar w:fldCharType="separate"/>
      </w:r>
      <w:r w:rsidRPr="00883F7D">
        <w:rPr>
          <w:noProof/>
        </w:rPr>
        <w:t>(Weick, 1979, 1988, 2001, 2015)</w:t>
      </w:r>
      <w:r w:rsidRPr="00883F7D">
        <w:fldChar w:fldCharType="end"/>
      </w:r>
      <w:r w:rsidRPr="00883F7D">
        <w:t>。</w:t>
      </w:r>
    </w:p>
    <w:p w14:paraId="433AD15A" w14:textId="223DE69E" w:rsidR="00ED04CB" w:rsidRPr="00883F7D" w:rsidRDefault="00ED04CB" w:rsidP="00ED04CB">
      <w:pPr>
        <w:pStyle w:val="15"/>
        <w:ind w:firstLine="480"/>
      </w:pPr>
      <w:r w:rsidRPr="00883F7D">
        <w:t>制定理論亦被應用於</w:t>
      </w:r>
      <w:r w:rsidR="00182E9C" w:rsidRPr="00883F7D">
        <w:t>電子化政府領域的研究中</w:t>
      </w:r>
      <w:r w:rsidRPr="00883F7D">
        <w:t>。</w:t>
      </w:r>
      <w:r w:rsidRPr="00883F7D">
        <w:t>Chan</w:t>
      </w:r>
      <w:r w:rsidRPr="00883F7D">
        <w:t>等人（</w:t>
      </w:r>
      <w:r w:rsidRPr="00883F7D">
        <w:t>2011</w:t>
      </w:r>
      <w:r w:rsidRPr="00883F7D">
        <w:t>）以資源制定（</w:t>
      </w:r>
      <w:r w:rsidRPr="00883F7D">
        <w:rPr>
          <w:rFonts w:hint="eastAsia"/>
        </w:rPr>
        <w:t>R</w:t>
      </w:r>
      <w:r w:rsidRPr="00883F7D">
        <w:t xml:space="preserve">esource </w:t>
      </w:r>
      <w:r w:rsidRPr="00883F7D">
        <w:rPr>
          <w:rFonts w:hint="eastAsia"/>
        </w:rPr>
        <w:t>E</w:t>
      </w:r>
      <w:r w:rsidRPr="00883F7D">
        <w:t>nactment</w:t>
      </w:r>
      <w:r w:rsidRPr="00883F7D">
        <w:t>）視角</w:t>
      </w:r>
      <w:r w:rsidR="00461339" w:rsidRPr="00883F7D">
        <w:t>分析資訊系統導入的過程</w:t>
      </w:r>
      <w:r w:rsidRPr="00883F7D">
        <w:t>，</w:t>
      </w:r>
      <w:r w:rsidR="007F1C84" w:rsidRPr="00883F7D">
        <w:rPr>
          <w:rFonts w:hint="eastAsia"/>
        </w:rPr>
        <w:t>發現</w:t>
      </w:r>
      <w:r w:rsidRPr="00883F7D">
        <w:t>每階段的環境會激發</w:t>
      </w:r>
      <w:r w:rsidR="001808B5" w:rsidRPr="00883F7D">
        <w:rPr>
          <w:rFonts w:hint="eastAsia"/>
        </w:rPr>
        <w:t>不同的</w:t>
      </w:r>
      <w:r w:rsidRPr="00883F7D">
        <w:t>焦點能力（</w:t>
      </w:r>
      <w:r w:rsidRPr="00883F7D">
        <w:rPr>
          <w:rFonts w:hint="eastAsia"/>
        </w:rPr>
        <w:t>F</w:t>
      </w:r>
      <w:r w:rsidRPr="00883F7D">
        <w:t xml:space="preserve">ocal </w:t>
      </w:r>
      <w:r w:rsidRPr="00883F7D">
        <w:rPr>
          <w:rFonts w:hint="eastAsia"/>
        </w:rPr>
        <w:t>C</w:t>
      </w:r>
      <w:r w:rsidRPr="00883F7D">
        <w:t>apability</w:t>
      </w:r>
      <w:r w:rsidRPr="00883F7D">
        <w:t>）</w:t>
      </w:r>
      <w:r w:rsidRPr="00883F7D">
        <w:rPr>
          <w:rFonts w:hint="eastAsia"/>
        </w:rPr>
        <w:t>，</w:t>
      </w:r>
      <w:r w:rsidR="004421CA" w:rsidRPr="00883F7D">
        <w:rPr>
          <w:rFonts w:hint="eastAsia"/>
        </w:rPr>
        <w:t>且</w:t>
      </w:r>
      <w:r w:rsidRPr="00883F7D">
        <w:t>焦點能力</w:t>
      </w:r>
      <w:r w:rsidR="0020205C" w:rsidRPr="00883F7D">
        <w:t>的形成並非來自單一資源，</w:t>
      </w:r>
      <w:r w:rsidR="00FF5E6E" w:rsidRPr="00883F7D">
        <w:rPr>
          <w:rFonts w:hint="eastAsia"/>
        </w:rPr>
        <w:t>而</w:t>
      </w:r>
      <w:r w:rsidR="0020205C" w:rsidRPr="00883F7D">
        <w:t>是多元資源整合的結果</w:t>
      </w:r>
      <w:r w:rsidRPr="00883F7D">
        <w:t>，即所謂的共生性制定行動（</w:t>
      </w:r>
      <w:r w:rsidRPr="00883F7D">
        <w:rPr>
          <w:rFonts w:hint="eastAsia"/>
        </w:rPr>
        <w:t>S</w:t>
      </w:r>
      <w:r w:rsidRPr="00883F7D">
        <w:t xml:space="preserve">ymbiotic </w:t>
      </w:r>
      <w:r w:rsidRPr="00883F7D">
        <w:rPr>
          <w:rFonts w:hint="eastAsia"/>
        </w:rPr>
        <w:t>E</w:t>
      </w:r>
      <w:r w:rsidRPr="00883F7D">
        <w:t>nactment</w:t>
      </w:r>
      <w:r w:rsidRPr="00883F7D">
        <w:t>）</w:t>
      </w:r>
      <w:r w:rsidRPr="00883F7D">
        <w:fldChar w:fldCharType="begin"/>
      </w:r>
      <w:r w:rsidRPr="00883F7D">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883F7D">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883F7D">
        <w:rPr>
          <w:rFonts w:hint="eastAsia"/>
        </w:rPr>
        <w:instrText>有那個制定循環圖的畫法</w:instrText>
      </w:r>
      <w:r w:rsidRPr="00883F7D">
        <w:rPr>
          <w:rFonts w:hint="eastAsia"/>
        </w:rPr>
        <w:instrText xml:space="preserve"> </w:instrText>
      </w:r>
      <w:r w:rsidRPr="00883F7D">
        <w:rPr>
          <w:rFonts w:hint="eastAsia"/>
        </w:rPr>
        <w:instrText>裡面也很多跟</w:instrText>
      </w:r>
      <w:r w:rsidRPr="00883F7D">
        <w:rPr>
          <w:rFonts w:hint="eastAsia"/>
        </w:rPr>
        <w:instrText>ICT</w:instrText>
      </w:r>
      <w:r w:rsidRPr="00883F7D">
        <w:rPr>
          <w:rFonts w:hint="eastAsia"/>
        </w:rPr>
        <w:instrText>的</w:instrText>
      </w:r>
      <w:r w:rsidRPr="00883F7D">
        <w:rPr>
          <w:rFonts w:hint="eastAsia"/>
        </w:rPr>
        <w:instrText>enactment&lt;/research-notes&gt;&lt;/record&gt;</w:instrText>
      </w:r>
      <w:r w:rsidRPr="00883F7D">
        <w:instrText>&lt;/Cite&gt;&lt;/EndNote&gt;</w:instrText>
      </w:r>
      <w:r w:rsidRPr="00883F7D">
        <w:fldChar w:fldCharType="separate"/>
      </w:r>
      <w:r w:rsidRPr="00883F7D">
        <w:rPr>
          <w:noProof/>
        </w:rPr>
        <w:t>(Chan et al., 2011)</w:t>
      </w:r>
      <w:r w:rsidRPr="00883F7D">
        <w:fldChar w:fldCharType="end"/>
      </w:r>
      <w:r w:rsidRPr="00883F7D">
        <w:rPr>
          <w:rFonts w:hint="eastAsia"/>
        </w:rPr>
        <w:t>，只</w:t>
      </w:r>
      <w:r w:rsidRPr="00883F7D">
        <w:t>有在資源相互配合下，制定行動才能實際發生</w:t>
      </w:r>
      <w:r w:rsidRPr="00883F7D">
        <w:rPr>
          <w:rFonts w:hint="eastAsia"/>
        </w:rPr>
        <w:t>。</w:t>
      </w:r>
      <w:r w:rsidRPr="00883F7D">
        <w:t>本研究亦參考</w:t>
      </w:r>
      <w:r w:rsidRPr="00883F7D">
        <w:t>Chan</w:t>
      </w:r>
      <w:r w:rsidRPr="00883F7D">
        <w:t>等人所提出的「制定與</w:t>
      </w:r>
      <w:proofErr w:type="gramStart"/>
      <w:r w:rsidRPr="00883F7D">
        <w:t>環境互構</w:t>
      </w:r>
      <w:proofErr w:type="gramEnd"/>
      <w:r w:rsidRPr="00883F7D">
        <w:t>」架構圖（圖</w:t>
      </w:r>
      <w:r w:rsidR="006D5F7A" w:rsidRPr="00883F7D">
        <w:rPr>
          <w:rFonts w:hint="eastAsia"/>
        </w:rPr>
        <w:t>2.2-1</w:t>
      </w:r>
      <w:r w:rsidRPr="00883F7D">
        <w:t>），以說明環境與制定之間的</w:t>
      </w:r>
      <w:r w:rsidRPr="00883F7D">
        <w:rPr>
          <w:rFonts w:hint="eastAsia"/>
        </w:rPr>
        <w:t>關係</w:t>
      </w:r>
      <w:r w:rsidRPr="00883F7D">
        <w:t>。</w:t>
      </w:r>
    </w:p>
    <w:p w14:paraId="427E3453" w14:textId="77777777" w:rsidR="00ED04CB" w:rsidRPr="00883F7D" w:rsidRDefault="00ED04CB" w:rsidP="00F60C0C">
      <w:pPr>
        <w:pStyle w:val="aff"/>
      </w:pPr>
      <w:r w:rsidRPr="00883F7D">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5E729B26" w:rsidR="00ED04CB" w:rsidRPr="00883F7D" w:rsidRDefault="00D46EA5" w:rsidP="00D46EA5">
      <w:pPr>
        <w:pStyle w:val="afff0"/>
      </w:pPr>
      <w:bookmarkStart w:id="22" w:name="_Toc200124925"/>
      <w:r w:rsidRPr="00883F7D">
        <w:rPr>
          <w:rFonts w:hint="eastAsia"/>
        </w:rPr>
        <w:t>圖</w:t>
      </w:r>
      <w:r w:rsidRPr="00883F7D">
        <w:rPr>
          <w:rFonts w:hint="eastAsia"/>
        </w:rPr>
        <w:t xml:space="preserve"> 2.2-</w:t>
      </w:r>
      <w:r w:rsidRPr="00883F7D">
        <w:fldChar w:fldCharType="begin"/>
      </w:r>
      <w:r w:rsidRPr="00883F7D">
        <w:instrText xml:space="preserve"> </w:instrText>
      </w:r>
      <w:r w:rsidRPr="00883F7D">
        <w:rPr>
          <w:rFonts w:hint="eastAsia"/>
        </w:rPr>
        <w:instrText xml:space="preserve">SEQ </w:instrText>
      </w:r>
      <w:r w:rsidRPr="00883F7D">
        <w:rPr>
          <w:rFonts w:hint="eastAsia"/>
        </w:rPr>
        <w:instrText>圖</w:instrText>
      </w:r>
      <w:r w:rsidRPr="00883F7D">
        <w:rPr>
          <w:rFonts w:hint="eastAsia"/>
        </w:rPr>
        <w:instrText>_2.2- \* ARABIC</w:instrText>
      </w:r>
      <w:r w:rsidRPr="00883F7D">
        <w:instrText xml:space="preserve"> </w:instrText>
      </w:r>
      <w:r w:rsidRPr="00883F7D">
        <w:fldChar w:fldCharType="separate"/>
      </w:r>
      <w:r w:rsidR="00292731">
        <w:rPr>
          <w:noProof/>
        </w:rPr>
        <w:t>1</w:t>
      </w:r>
      <w:r w:rsidRPr="00883F7D">
        <w:fldChar w:fldCharType="end"/>
      </w:r>
      <w:r w:rsidR="00ED04CB" w:rsidRPr="00883F7D">
        <w:rPr>
          <w:rFonts w:hint="eastAsia"/>
        </w:rPr>
        <w:t xml:space="preserve"> </w:t>
      </w:r>
      <w:r w:rsidR="00ED04CB" w:rsidRPr="00883F7D">
        <w:rPr>
          <w:rFonts w:hint="eastAsia"/>
        </w:rPr>
        <w:t>環境與制定關係圖</w:t>
      </w:r>
      <w:bookmarkStart w:id="23" w:name="_Toc198803541"/>
      <w:bookmarkEnd w:id="22"/>
    </w:p>
    <w:p w14:paraId="616FCB03" w14:textId="2D944A7A" w:rsidR="00BF629E" w:rsidRPr="00883F7D" w:rsidRDefault="00BF629E" w:rsidP="00CC17D8">
      <w:pPr>
        <w:pStyle w:val="afff5"/>
        <w:rPr>
          <w:color w:val="auto"/>
        </w:rPr>
      </w:pPr>
      <w:r w:rsidRPr="00883F7D">
        <w:rPr>
          <w:rFonts w:hint="eastAsia"/>
          <w:color w:val="auto"/>
        </w:rPr>
        <w:t>資料來源：</w:t>
      </w:r>
      <w:r w:rsidR="004C39BA" w:rsidRPr="00883F7D">
        <w:rPr>
          <w:color w:val="auto"/>
        </w:rPr>
        <w:t>Chan</w:t>
      </w:r>
      <w:r w:rsidR="004C39BA" w:rsidRPr="00883F7D">
        <w:rPr>
          <w:rFonts w:hint="eastAsia"/>
          <w:color w:val="auto"/>
        </w:rPr>
        <w:t>等人（</w:t>
      </w:r>
      <w:r w:rsidR="004C39BA" w:rsidRPr="00883F7D">
        <w:rPr>
          <w:rFonts w:hint="eastAsia"/>
          <w:color w:val="auto"/>
        </w:rPr>
        <w:t>20</w:t>
      </w:r>
      <w:r w:rsidR="004034CA" w:rsidRPr="00883F7D">
        <w:rPr>
          <w:rFonts w:hint="eastAsia"/>
          <w:color w:val="auto"/>
        </w:rPr>
        <w:t>11</w:t>
      </w:r>
      <w:r w:rsidR="004C39BA" w:rsidRPr="00883F7D">
        <w:rPr>
          <w:rFonts w:hint="eastAsia"/>
          <w:color w:val="auto"/>
        </w:rPr>
        <w:t>）</w:t>
      </w:r>
    </w:p>
    <w:p w14:paraId="496CDC9C" w14:textId="78CD1EB6" w:rsidR="00ED04CB" w:rsidRPr="00883F7D" w:rsidRDefault="00ED04CB" w:rsidP="00ED04CB">
      <w:pPr>
        <w:pStyle w:val="3"/>
      </w:pPr>
      <w:bookmarkStart w:id="24" w:name="_Toc201152744"/>
      <w:r w:rsidRPr="00883F7D">
        <w:rPr>
          <w:rFonts w:hint="eastAsia"/>
        </w:rPr>
        <w:t xml:space="preserve">2.1.2 </w:t>
      </w:r>
      <w:r w:rsidRPr="00883F7D">
        <w:rPr>
          <w:rFonts w:hint="eastAsia"/>
        </w:rPr>
        <w:t>制定動態循環過程</w:t>
      </w:r>
      <w:bookmarkEnd w:id="23"/>
      <w:r w:rsidR="00432C84" w:rsidRPr="00883F7D">
        <w:rPr>
          <w:rFonts w:hint="eastAsia"/>
        </w:rPr>
        <w:t>與應用</w:t>
      </w:r>
      <w:bookmarkEnd w:id="24"/>
    </w:p>
    <w:p w14:paraId="705831AD" w14:textId="2F188362" w:rsidR="00ED04CB" w:rsidRPr="00883F7D" w:rsidRDefault="00ED04CB" w:rsidP="00F5468A">
      <w:pPr>
        <w:pStyle w:val="15"/>
        <w:ind w:firstLine="480"/>
      </w:pPr>
      <w:r w:rsidRPr="00883F7D">
        <w:t>本文採用制定理論，</w:t>
      </w:r>
      <w:r w:rsidR="00B8421D" w:rsidRPr="00883F7D">
        <w:rPr>
          <w:rFonts w:hint="eastAsia"/>
        </w:rPr>
        <w:t>不只</w:t>
      </w:r>
      <w:r w:rsidR="008E12C2" w:rsidRPr="00883F7D">
        <w:rPr>
          <w:rFonts w:hint="eastAsia"/>
        </w:rPr>
        <w:t>意旨</w:t>
      </w:r>
      <w:r w:rsidRPr="00883F7D">
        <w:t>Weick</w:t>
      </w:r>
      <w:r w:rsidRPr="00883F7D">
        <w:rPr>
          <w:rFonts w:hint="eastAsia"/>
        </w:rPr>
        <w:t>所提出</w:t>
      </w:r>
      <w:r w:rsidRPr="00883F7D">
        <w:t>宏觀</w:t>
      </w:r>
      <w:r w:rsidR="009F7656" w:rsidRPr="00883F7D">
        <w:rPr>
          <w:rFonts w:hint="eastAsia"/>
        </w:rPr>
        <w:t>與</w:t>
      </w:r>
      <w:r w:rsidRPr="00883F7D">
        <w:t>抽象的「行動建構意義」概念，而是進一步聚焦於制定歷程中的三個核心構成要素：認知（</w:t>
      </w:r>
      <w:r w:rsidRPr="00883F7D">
        <w:t>Cognition</w:t>
      </w:r>
      <w:r w:rsidRPr="00883F7D">
        <w:t>）、行動（</w:t>
      </w:r>
      <w:r w:rsidRPr="00883F7D">
        <w:t>Action</w:t>
      </w:r>
      <w:r w:rsidRPr="00883F7D">
        <w:t>）與環境建構（</w:t>
      </w:r>
      <w:r w:rsidRPr="00883F7D">
        <w:t>Constructed Environment</w:t>
      </w:r>
      <w:r w:rsidRPr="00883F7D">
        <w:t>）。</w:t>
      </w:r>
      <w:r w:rsidRPr="00883F7D">
        <w:rPr>
          <w:rFonts w:hint="eastAsia"/>
        </w:rPr>
        <w:t>此</w:t>
      </w:r>
      <w:r w:rsidRPr="00883F7D">
        <w:t>三者</w:t>
      </w:r>
      <w:r w:rsidR="00223DD6" w:rsidRPr="00883F7D">
        <w:rPr>
          <w:rFonts w:hint="eastAsia"/>
        </w:rPr>
        <w:t>間</w:t>
      </w:r>
      <w:r w:rsidRPr="00883F7D">
        <w:t>並非線性關係</w:t>
      </w:r>
      <w:r w:rsidRPr="00883F7D">
        <w:rPr>
          <w:rFonts w:hint="eastAsia"/>
        </w:rPr>
        <w:t>，</w:t>
      </w:r>
      <w:r w:rsidRPr="00883F7D">
        <w:t>而是彼此環環相扣、</w:t>
      </w:r>
      <w:r w:rsidR="007155D4" w:rsidRPr="00883F7D">
        <w:rPr>
          <w:rFonts w:hint="eastAsia"/>
        </w:rPr>
        <w:t>相互連動的</w:t>
      </w:r>
      <w:r w:rsidRPr="00883F7D">
        <w:t>動態循環歷程</w:t>
      </w:r>
      <w:r w:rsidRPr="00883F7D">
        <w:rPr>
          <w:rFonts w:hint="eastAsia"/>
        </w:rPr>
        <w:t>，</w:t>
      </w:r>
      <w:r w:rsidR="00BC217D" w:rsidRPr="00883F7D">
        <w:rPr>
          <w:rFonts w:hint="eastAsia"/>
        </w:rPr>
        <w:t>說明</w:t>
      </w:r>
      <w:r w:rsidRPr="00883F7D">
        <w:t>組織</w:t>
      </w:r>
      <w:r w:rsidR="004018AD" w:rsidRPr="00883F7D">
        <w:t>如何在行動過程中不斷調整自身認知、實踐行動，並重構其所處環境，進而開展下一輪的</w:t>
      </w:r>
      <w:r w:rsidR="00F64737" w:rsidRPr="00883F7D">
        <w:t>認知與行動過程</w:t>
      </w:r>
      <w:r w:rsidRPr="00883F7D">
        <w:rPr>
          <w:rFonts w:hint="eastAsia"/>
        </w:rPr>
        <w:t>。</w:t>
      </w:r>
    </w:p>
    <w:p w14:paraId="0276A500" w14:textId="67F06E92" w:rsidR="00ED04CB" w:rsidRPr="005F23C5" w:rsidRDefault="00ED04CB" w:rsidP="00033E9F">
      <w:pPr>
        <w:pStyle w:val="15"/>
        <w:ind w:firstLine="480"/>
      </w:pPr>
      <w:r w:rsidRPr="005F23C5">
        <w:t>制定為組織運作中的關鍵過程，行動者會根據所處情境做出反應，而這些反應又</w:t>
      </w:r>
      <w:r w:rsidR="007358BA" w:rsidRPr="005F23C5">
        <w:rPr>
          <w:rFonts w:hint="eastAsia"/>
        </w:rPr>
        <w:t>將</w:t>
      </w:r>
      <w:r w:rsidRPr="005F23C5">
        <w:t>改變</w:t>
      </w:r>
      <w:r w:rsidRPr="005F23C5">
        <w:rPr>
          <w:rFonts w:hint="eastAsia"/>
        </w:rPr>
        <w:t>環境情境</w:t>
      </w:r>
      <w:r w:rsidRPr="005F23C5">
        <w:fldChar w:fldCharType="begin"/>
      </w:r>
      <w:r w:rsidRPr="005F23C5">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sidRPr="005F23C5">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sidRPr="005F23C5">
        <w:rPr>
          <w:rFonts w:hint="eastAsia"/>
        </w:rPr>
        <w:instrText>是</w:instrText>
      </w:r>
      <w:r w:rsidRPr="005F23C5">
        <w:rPr>
          <w:rFonts w:hint="eastAsia"/>
        </w:rPr>
        <w:instrText>book</w:instrText>
      </w:r>
      <w:r w:rsidRPr="005F23C5">
        <w:rPr>
          <w:rFonts w:hint="eastAsia"/>
        </w:rPr>
        <w:instrText>但找不到原文就自己做個</w:instrText>
      </w:r>
      <w:r w:rsidRPr="005F23C5">
        <w:rPr>
          <w:rFonts w:hint="eastAsia"/>
        </w:rPr>
        <w:instrText>endnote&lt;/research-note</w:instrText>
      </w:r>
      <w:r w:rsidRPr="005F23C5">
        <w:instrText>s&gt;&lt;/record&gt;&lt;/Cite&gt;&lt;/EndNote&gt;</w:instrText>
      </w:r>
      <w:r w:rsidRPr="005F23C5">
        <w:fldChar w:fldCharType="separate"/>
      </w:r>
      <w:r w:rsidRPr="005F23C5">
        <w:rPr>
          <w:noProof/>
        </w:rPr>
        <w:t>(Weick, 1979, 2001)</w:t>
      </w:r>
      <w:r w:rsidRPr="005F23C5">
        <w:fldChar w:fldCharType="end"/>
      </w:r>
      <w:r w:rsidRPr="005F23C5">
        <w:rPr>
          <w:rFonts w:hint="eastAsia"/>
        </w:rPr>
        <w:t>，</w:t>
      </w:r>
      <w:r w:rsidR="007358BA" w:rsidRPr="005F23C5">
        <w:rPr>
          <w:rFonts w:hint="eastAsia"/>
        </w:rPr>
        <w:t>這種變化</w:t>
      </w:r>
      <w:r w:rsidR="00D4343E" w:rsidRPr="005F23C5">
        <w:rPr>
          <w:rFonts w:hint="eastAsia"/>
        </w:rPr>
        <w:t>並不</w:t>
      </w:r>
      <w:r w:rsidR="00F80F7A" w:rsidRPr="005F23C5">
        <w:rPr>
          <w:rFonts w:hint="eastAsia"/>
        </w:rPr>
        <w:t>出於理性的預設計畫</w:t>
      </w:r>
      <w:r w:rsidRPr="005F23C5">
        <w:t>，而是</w:t>
      </w:r>
      <w:r w:rsidR="0011479F" w:rsidRPr="005F23C5">
        <w:t>多重制度、文化與政治</w:t>
      </w:r>
      <w:r w:rsidR="0052485C" w:rsidRPr="005F23C5">
        <w:rPr>
          <w:rFonts w:hint="eastAsia"/>
        </w:rPr>
        <w:t>脈絡</w:t>
      </w:r>
      <w:r w:rsidR="0011479F" w:rsidRPr="005F23C5">
        <w:t>交織所形成的</w:t>
      </w:r>
      <w:r w:rsidR="0011479F" w:rsidRPr="005F23C5">
        <w:rPr>
          <w:rFonts w:hint="eastAsia"/>
        </w:rPr>
        <w:t>結果</w:t>
      </w:r>
      <w:r w:rsidRPr="005F23C5">
        <w:fldChar w:fldCharType="begin"/>
      </w:r>
      <w:r w:rsidRPr="005F23C5">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sidRPr="005F23C5">
        <w:rPr>
          <w:rFonts w:hint="eastAsia"/>
        </w:rPr>
        <w:instrText>ology and institutional change&lt;/title&gt;&lt;/titles&gt;&lt;dates&gt;&lt;year&gt;2004&lt;/year&gt;&lt;/dates&gt;&lt;publisher&gt;Rowman &amp;amp; Littlefield&lt;/publisher&gt;&lt;isbn&gt;0815798903&lt;/isbn&gt;&lt;urls&gt;&lt;/urls&gt;&lt;research-notes&gt;</w:instrText>
      </w:r>
      <w:r w:rsidRPr="005F23C5">
        <w:rPr>
          <w:rFonts w:hint="eastAsia"/>
        </w:rPr>
        <w:instrText>書</w:instrText>
      </w:r>
      <w:r w:rsidRPr="005F23C5">
        <w:rPr>
          <w:rFonts w:hint="eastAsia"/>
        </w:rPr>
        <w:instrText xml:space="preserve"> </w:instrText>
      </w:r>
      <w:r w:rsidRPr="005F23C5">
        <w:rPr>
          <w:rFonts w:hint="eastAsia"/>
        </w:rPr>
        <w:instrText>但裡面我又去看過網路的的摘錄</w:instrText>
      </w:r>
      <w:r w:rsidRPr="005F23C5">
        <w:rPr>
          <w:rFonts w:hint="eastAsia"/>
        </w:rPr>
        <w:instrText>&lt;/research-notes&gt;&lt;/record&gt;&lt;/Cite&gt;&lt;/EndNote&gt;</w:instrText>
      </w:r>
      <w:r w:rsidRPr="005F23C5">
        <w:fldChar w:fldCharType="separate"/>
      </w:r>
      <w:r w:rsidRPr="005F23C5">
        <w:rPr>
          <w:noProof/>
        </w:rPr>
        <w:t>(Fountain, 2004)</w:t>
      </w:r>
      <w:r w:rsidRPr="005F23C5">
        <w:fldChar w:fldCharType="end"/>
      </w:r>
      <w:r w:rsidRPr="005F23C5">
        <w:rPr>
          <w:rFonts w:hint="eastAsia"/>
        </w:rPr>
        <w:t>，也就是說，</w:t>
      </w:r>
      <w:r w:rsidRPr="005F23C5">
        <w:t>環境不是客觀</w:t>
      </w:r>
      <w:r w:rsidR="008D42DB" w:rsidRPr="005F23C5">
        <w:rPr>
          <w:rFonts w:hint="eastAsia"/>
        </w:rPr>
        <w:t>存在</w:t>
      </w:r>
      <w:r w:rsidRPr="005F23C5">
        <w:t>，而是行動與結構之間互動後共同建構的產物</w:t>
      </w:r>
      <w:r w:rsidRPr="005F23C5">
        <w:fldChar w:fldCharType="begin"/>
      </w:r>
      <w:r w:rsidRPr="005F23C5">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sidRPr="005F23C5">
        <w:rPr>
          <w:rFonts w:hint="eastAsia"/>
        </w:rPr>
        <w:instrText>&gt;&lt;year&gt;1997&lt;/year&gt;&lt;/dates&gt;&lt;isbn&gt;0170-8406&lt;/isbn&gt;&lt;urls&gt;&lt;/urls&gt;&lt;research-notes&gt;</w:instrText>
      </w:r>
      <w:r w:rsidRPr="005F23C5">
        <w:rPr>
          <w:rFonts w:hint="eastAsia"/>
        </w:rPr>
        <w:instrText>書</w:instrText>
      </w:r>
      <w:r w:rsidRPr="005F23C5">
        <w:rPr>
          <w:rFonts w:hint="eastAsia"/>
        </w:rPr>
        <w:instrText xml:space="preserve"> </w:instrText>
      </w:r>
      <w:r w:rsidRPr="005F23C5">
        <w:rPr>
          <w:rFonts w:hint="eastAsia"/>
        </w:rPr>
        <w:instrText>我從</w:instrText>
      </w:r>
      <w:r w:rsidRPr="005F23C5">
        <w:rPr>
          <w:rFonts w:hint="eastAsia"/>
        </w:rPr>
        <w:instrText>chan2011</w:instrText>
      </w:r>
      <w:r w:rsidRPr="005F23C5">
        <w:rPr>
          <w:rFonts w:hint="eastAsia"/>
        </w:rPr>
        <w:instrText>那篇找來的</w:instrText>
      </w:r>
      <w:r w:rsidRPr="005F23C5">
        <w:rPr>
          <w:rFonts w:hint="eastAsia"/>
        </w:rPr>
        <w:instrText xml:space="preserve"> </w:instrText>
      </w:r>
      <w:r w:rsidRPr="005F23C5">
        <w:rPr>
          <w:rFonts w:hint="eastAsia"/>
        </w:rPr>
        <w:instrText>主要引用實踐過程和情境環境彼此相互關聯</w:instrText>
      </w:r>
      <w:r w:rsidRPr="005F23C5">
        <w:rPr>
          <w:rFonts w:hint="eastAsia"/>
        </w:rPr>
        <w:instrText>&lt;/research-notes&gt;&lt;/record&gt;&lt;/Cite&gt;&lt;/EndNote&gt;</w:instrText>
      </w:r>
      <w:r w:rsidRPr="005F23C5">
        <w:fldChar w:fldCharType="separate"/>
      </w:r>
      <w:r w:rsidRPr="005F23C5">
        <w:rPr>
          <w:noProof/>
        </w:rPr>
        <w:t>(Reed, 1997)</w:t>
      </w:r>
      <w:r w:rsidRPr="005F23C5">
        <w:fldChar w:fldCharType="end"/>
      </w:r>
      <w:r w:rsidRPr="005F23C5">
        <w:rPr>
          <w:rFonts w:hint="eastAsia"/>
        </w:rPr>
        <w:t>。</w:t>
      </w:r>
    </w:p>
    <w:p w14:paraId="1CA49AE3" w14:textId="5012296F" w:rsidR="00ED04CB" w:rsidRPr="005F23C5" w:rsidRDefault="00ED04CB" w:rsidP="00A7194A">
      <w:pPr>
        <w:pStyle w:val="15"/>
        <w:ind w:firstLine="480"/>
      </w:pPr>
      <w:r w:rsidRPr="005F23C5">
        <w:rPr>
          <w:rFonts w:hint="eastAsia"/>
        </w:rPr>
        <w:t>在</w:t>
      </w:r>
      <w:r w:rsidRPr="005F23C5">
        <w:t>Orlikowski</w:t>
      </w:r>
      <w:r w:rsidRPr="005F23C5">
        <w:t>的研究</w:t>
      </w:r>
      <w:r w:rsidR="007769C0" w:rsidRPr="005F23C5">
        <w:rPr>
          <w:rFonts w:hint="eastAsia"/>
        </w:rPr>
        <w:t>發現</w:t>
      </w:r>
      <w:r w:rsidRPr="005F23C5">
        <w:rPr>
          <w:rFonts w:hint="eastAsia"/>
        </w:rPr>
        <w:t>，</w:t>
      </w:r>
      <w:r w:rsidR="007769C0" w:rsidRPr="005F23C5">
        <w:t>組織成員與科技的每一次互動，</w:t>
      </w:r>
      <w:r w:rsidR="007A1EBA" w:rsidRPr="005F23C5">
        <w:rPr>
          <w:rFonts w:hint="eastAsia"/>
        </w:rPr>
        <w:t>都</w:t>
      </w:r>
      <w:r w:rsidR="00D0285F" w:rsidRPr="005F23C5">
        <w:t>是在特定時間與脈絡下進行的</w:t>
      </w:r>
      <w:r w:rsidR="00D0285F" w:rsidRPr="005F23C5">
        <w:rPr>
          <w:rFonts w:hint="eastAsia"/>
        </w:rPr>
        <w:t>，</w:t>
      </w:r>
      <w:r w:rsidR="000E5E80" w:rsidRPr="005F23C5">
        <w:rPr>
          <w:rFonts w:hint="eastAsia"/>
        </w:rPr>
        <w:t>情境不存在完美複製的可能性，</w:t>
      </w:r>
      <w:r w:rsidR="00D0285F" w:rsidRPr="005F23C5">
        <w:t>因此在每次使用</w:t>
      </w:r>
      <w:r w:rsidR="00D0285F" w:rsidRPr="005F23C5">
        <w:rPr>
          <w:rFonts w:hint="eastAsia"/>
        </w:rPr>
        <w:t>科技的過程，</w:t>
      </w:r>
      <w:r w:rsidR="00D0285F" w:rsidRPr="005F23C5">
        <w:t>都有可能制定出不同的結</w:t>
      </w:r>
      <w:r w:rsidR="007A1EBA" w:rsidRPr="005F23C5">
        <w:rPr>
          <w:rFonts w:hint="eastAsia"/>
        </w:rPr>
        <w:t>構</w:t>
      </w:r>
      <w:r w:rsidRPr="005F23C5">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rsidRPr="005F23C5">
        <w:instrText xml:space="preserve"> ADDIN EN.CITE </w:instrText>
      </w:r>
      <w:r w:rsidR="006F5161" w:rsidRPr="005F23C5">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6F5161" w:rsidRPr="005F23C5">
        <w:instrText xml:space="preserve"> ADDIN EN.CITE.DATA </w:instrText>
      </w:r>
      <w:r w:rsidR="006F5161" w:rsidRPr="005F23C5">
        <w:fldChar w:fldCharType="end"/>
      </w:r>
      <w:r w:rsidRPr="005F23C5">
        <w:fldChar w:fldCharType="separate"/>
      </w:r>
      <w:r w:rsidR="006F5161" w:rsidRPr="005F23C5">
        <w:rPr>
          <w:noProof/>
        </w:rPr>
        <w:t>(Orlikowski, 1996; Orlikowski, 2000)</w:t>
      </w:r>
      <w:r w:rsidRPr="005F23C5">
        <w:fldChar w:fldCharType="end"/>
      </w:r>
      <w:r w:rsidRPr="005F23C5">
        <w:rPr>
          <w:rFonts w:hint="eastAsia"/>
        </w:rPr>
        <w:t>，此觀點</w:t>
      </w:r>
      <w:r w:rsidRPr="005F23C5">
        <w:t>突顯了制定並非靜態重複，而是在不同時間點與環境條件下不斷</w:t>
      </w:r>
      <w:r w:rsidRPr="005F23C5">
        <w:rPr>
          <w:rFonts w:hint="eastAsia"/>
        </w:rPr>
        <w:t>產生改變</w:t>
      </w:r>
      <w:r w:rsidRPr="005F23C5">
        <w:t>的歷程。</w:t>
      </w:r>
    </w:p>
    <w:p w14:paraId="71D6BE8C" w14:textId="63E31D5B" w:rsidR="00ED04CB" w:rsidRPr="00AD3BD2" w:rsidRDefault="00ED04CB" w:rsidP="00893DF3">
      <w:pPr>
        <w:pStyle w:val="15"/>
        <w:ind w:firstLine="480"/>
      </w:pPr>
      <w:proofErr w:type="gramStart"/>
      <w:r w:rsidRPr="00AD3BD2">
        <w:lastRenderedPageBreak/>
        <w:t>此外，</w:t>
      </w:r>
      <w:proofErr w:type="gramEnd"/>
      <w:r w:rsidRPr="00AD3BD2">
        <w:t>後續學者也從不同層次延伸制定理論的應用</w:t>
      </w:r>
      <w:r w:rsidRPr="00AD3BD2">
        <w:rPr>
          <w:rFonts w:hint="eastAsia"/>
        </w:rPr>
        <w:t>。</w:t>
      </w:r>
      <w:r w:rsidRPr="00AD3BD2">
        <w:t>例如</w:t>
      </w:r>
      <w:r w:rsidRPr="00AD3BD2">
        <w:t>Gioia</w:t>
      </w:r>
      <w:r w:rsidRPr="00AD3BD2">
        <w:t>與</w:t>
      </w:r>
      <w:proofErr w:type="spellStart"/>
      <w:r w:rsidRPr="00AD3BD2">
        <w:t>Chittipeddi</w:t>
      </w:r>
      <w:proofErr w:type="spellEnd"/>
      <w:r w:rsidRPr="00AD3BD2">
        <w:t>將此邏輯應用於</w:t>
      </w:r>
      <w:r w:rsidRPr="00AD3BD2">
        <w:rPr>
          <w:rFonts w:hint="eastAsia"/>
        </w:rPr>
        <w:t>組織改革的過程</w:t>
      </w:r>
      <w:r w:rsidRPr="00AD3BD2">
        <w:t>，</w:t>
      </w:r>
      <w:r w:rsidR="00D4036E" w:rsidRPr="00AD3BD2">
        <w:rPr>
          <w:rFonts w:hint="eastAsia"/>
        </w:rPr>
        <w:t>他們</w:t>
      </w:r>
      <w:r w:rsidR="009A3E32" w:rsidRPr="00AD3BD2">
        <w:rPr>
          <w:rFonts w:hint="eastAsia"/>
        </w:rPr>
        <w:t>認為</w:t>
      </w:r>
      <w:r w:rsidRPr="00AD3BD2">
        <w:rPr>
          <w:rFonts w:hint="eastAsia"/>
        </w:rPr>
        <w:t>改革</w:t>
      </w:r>
      <w:r w:rsidRPr="00AD3BD2">
        <w:t>關鍵</w:t>
      </w:r>
      <w:r w:rsidRPr="00AD3BD2">
        <w:rPr>
          <w:rFonts w:hint="eastAsia"/>
        </w:rPr>
        <w:t>點</w:t>
      </w:r>
      <w:r w:rsidRPr="00AD3BD2">
        <w:t>在於高階管理者如何建構與傳遞</w:t>
      </w:r>
      <w:r w:rsidRPr="00AD3BD2">
        <w:rPr>
          <w:rFonts w:hint="eastAsia"/>
        </w:rPr>
        <w:t>組織</w:t>
      </w:r>
      <w:r w:rsidR="00D661CC" w:rsidRPr="00AD3BD2">
        <w:rPr>
          <w:rFonts w:hint="eastAsia"/>
        </w:rPr>
        <w:t>的未來</w:t>
      </w:r>
      <w:r w:rsidRPr="00AD3BD2">
        <w:t>願景，</w:t>
      </w:r>
      <w:r w:rsidR="00822AE9" w:rsidRPr="00AD3BD2">
        <w:t>此過程中</w:t>
      </w:r>
      <w:proofErr w:type="gramStart"/>
      <w:r w:rsidR="004A61A5" w:rsidRPr="00AD3BD2">
        <w:rPr>
          <w:rFonts w:hint="eastAsia"/>
        </w:rPr>
        <w:t>訂定願景</w:t>
      </w:r>
      <w:proofErr w:type="gramEnd"/>
      <w:r w:rsidR="004A61A5" w:rsidRPr="00AD3BD2">
        <w:rPr>
          <w:rFonts w:hint="eastAsia"/>
        </w:rPr>
        <w:t>的</w:t>
      </w:r>
      <w:r w:rsidR="00822AE9" w:rsidRPr="00AD3BD2">
        <w:t>行動與</w:t>
      </w:r>
      <w:r w:rsidR="004A61A5" w:rsidRPr="00AD3BD2">
        <w:rPr>
          <w:rFonts w:hint="eastAsia"/>
        </w:rPr>
        <w:t>組員對願景的</w:t>
      </w:r>
      <w:r w:rsidR="00822AE9" w:rsidRPr="00AD3BD2">
        <w:t>認知</w:t>
      </w:r>
      <w:r w:rsidR="004A61A5" w:rsidRPr="00AD3BD2">
        <w:rPr>
          <w:rFonts w:hint="eastAsia"/>
        </w:rPr>
        <w:t>二</w:t>
      </w:r>
      <w:r w:rsidR="002A2A26" w:rsidRPr="00AD3BD2">
        <w:rPr>
          <w:rFonts w:hint="eastAsia"/>
        </w:rPr>
        <w:t>者</w:t>
      </w:r>
      <w:r w:rsidR="00822AE9" w:rsidRPr="00AD3BD2">
        <w:t>並非獨立存在，而是彼此</w:t>
      </w:r>
      <w:r w:rsidRPr="00AD3BD2">
        <w:rPr>
          <w:rFonts w:hint="eastAsia"/>
        </w:rPr>
        <w:t>重複</w:t>
      </w:r>
      <w:r w:rsidRPr="00AD3BD2">
        <w:t>理解</w:t>
      </w:r>
      <w:r w:rsidRPr="00AD3BD2">
        <w:rPr>
          <w:rFonts w:hint="eastAsia"/>
        </w:rPr>
        <w:t>並產生</w:t>
      </w:r>
      <w:r w:rsidRPr="00AD3BD2">
        <w:t>影響</w:t>
      </w:r>
      <w:r w:rsidRPr="00AD3BD2">
        <w:rPr>
          <w:rFonts w:hint="eastAsia"/>
        </w:rPr>
        <w:t>的</w:t>
      </w:r>
      <w:r w:rsidRPr="00AD3BD2">
        <w:t>循環（</w:t>
      </w:r>
      <w:r w:rsidRPr="00AD3BD2">
        <w:t xml:space="preserve">Gioia &amp; </w:t>
      </w:r>
      <w:proofErr w:type="spellStart"/>
      <w:r w:rsidRPr="00AD3BD2">
        <w:t>Chittipeddi</w:t>
      </w:r>
      <w:proofErr w:type="spellEnd"/>
      <w:r w:rsidRPr="00AD3BD2">
        <w:t>, 1991</w:t>
      </w:r>
      <w:r w:rsidRPr="00AD3BD2">
        <w:t>）</w:t>
      </w:r>
      <w:r w:rsidRPr="00AD3BD2">
        <w:rPr>
          <w:rFonts w:hint="eastAsia"/>
        </w:rPr>
        <w:t>。</w:t>
      </w:r>
    </w:p>
    <w:p w14:paraId="5658E7A9" w14:textId="5B01639D" w:rsidR="00ED04CB" w:rsidRPr="00AD3BD2" w:rsidRDefault="00ED04CB" w:rsidP="00ED04CB">
      <w:pPr>
        <w:pStyle w:val="15"/>
        <w:ind w:firstLine="480"/>
      </w:pPr>
      <w:r w:rsidRPr="00AD3BD2">
        <w:t>Giddens</w:t>
      </w:r>
      <w:r w:rsidRPr="00AD3BD2">
        <w:t>則</w:t>
      </w:r>
      <w:r w:rsidR="00EE2A2A" w:rsidRPr="00AD3BD2">
        <w:t>從宏觀結構面出發</w:t>
      </w:r>
      <w:r w:rsidR="007C309F" w:rsidRPr="00AD3BD2">
        <w:rPr>
          <w:rFonts w:hint="eastAsia"/>
        </w:rPr>
        <w:t>，</w:t>
      </w:r>
      <w:r w:rsidRPr="00AD3BD2">
        <w:t>討論社會結構如何透過實踐被</w:t>
      </w:r>
      <w:r w:rsidRPr="00AD3BD2">
        <w:rPr>
          <w:rFonts w:hint="eastAsia"/>
        </w:rPr>
        <w:t>產生與再</w:t>
      </w:r>
      <w:r w:rsidRPr="00AD3BD2">
        <w:t>製</w:t>
      </w:r>
      <w:r w:rsidRPr="00AD3BD2">
        <w:rPr>
          <w:rFonts w:hint="eastAsia"/>
        </w:rPr>
        <w:t>，</w:t>
      </w:r>
      <w:r w:rsidRPr="00AD3BD2">
        <w:t>他認為結構</w:t>
      </w:r>
      <w:r w:rsidR="000C5FB4" w:rsidRPr="00AD3BD2">
        <w:t>不是外在的靜態框架</w:t>
      </w:r>
      <w:r w:rsidRPr="00AD3BD2">
        <w:t>，</w:t>
      </w:r>
      <w:r w:rsidR="00B40988" w:rsidRPr="00AD3BD2">
        <w:t>而是透過行動者的實踐不斷</w:t>
      </w:r>
      <w:r w:rsidR="00D41AA7" w:rsidRPr="00AD3BD2">
        <w:rPr>
          <w:rFonts w:hint="eastAsia"/>
        </w:rPr>
        <w:t>創造</w:t>
      </w:r>
      <w:r w:rsidR="00B40988" w:rsidRPr="00AD3BD2">
        <w:t>與再</w:t>
      </w:r>
      <w:r w:rsidR="00D41AA7" w:rsidRPr="00AD3BD2">
        <w:rPr>
          <w:rFonts w:hint="eastAsia"/>
        </w:rPr>
        <w:t>製</w:t>
      </w:r>
      <w:r w:rsidR="00B40988" w:rsidRPr="00AD3BD2">
        <w:t>的結果</w:t>
      </w:r>
      <w:r w:rsidRPr="00AD3BD2">
        <w:rPr>
          <w:rFonts w:hint="eastAsia"/>
        </w:rPr>
        <w:t>，</w:t>
      </w:r>
      <w:r w:rsidR="002626B6" w:rsidRPr="00AD3BD2">
        <w:rPr>
          <w:rFonts w:hint="eastAsia"/>
        </w:rPr>
        <w:t>這</w:t>
      </w:r>
      <w:r w:rsidR="00D41AA7" w:rsidRPr="00AD3BD2">
        <w:rPr>
          <w:rFonts w:hint="eastAsia"/>
        </w:rPr>
        <w:t>代表</w:t>
      </w:r>
      <w:r w:rsidRPr="00AD3BD2">
        <w:t>結構的存在形式</w:t>
      </w:r>
      <w:r w:rsidR="00D41AA7" w:rsidRPr="00AD3BD2">
        <w:rPr>
          <w:rFonts w:hint="eastAsia"/>
        </w:rPr>
        <w:t>是</w:t>
      </w:r>
      <w:r w:rsidRPr="00AD3BD2">
        <w:t>行動者根據記憶</w:t>
      </w:r>
      <w:r w:rsidR="00D41AA7" w:rsidRPr="00AD3BD2">
        <w:rPr>
          <w:rFonts w:hint="eastAsia"/>
        </w:rPr>
        <w:t>、經驗</w:t>
      </w:r>
      <w:r w:rsidRPr="00AD3BD2">
        <w:t>與</w:t>
      </w:r>
      <w:r w:rsidR="00D41AA7" w:rsidRPr="00AD3BD2">
        <w:rPr>
          <w:rFonts w:hint="eastAsia"/>
        </w:rPr>
        <w:t>過往</w:t>
      </w:r>
      <w:r w:rsidRPr="00AD3BD2">
        <w:rPr>
          <w:rFonts w:hint="eastAsia"/>
        </w:rPr>
        <w:t>行動</w:t>
      </w:r>
      <w:r w:rsidR="00D41AA7" w:rsidRPr="00AD3BD2">
        <w:rPr>
          <w:rFonts w:hint="eastAsia"/>
        </w:rPr>
        <w:t>不斷重構而得</w:t>
      </w:r>
      <w:r w:rsidRPr="00AD3BD2">
        <w:t>（</w:t>
      </w:r>
      <w:proofErr w:type="spellStart"/>
      <w:r w:rsidRPr="00AD3BD2">
        <w:t>Giddens</w:t>
      </w:r>
      <w:proofErr w:type="spellEnd"/>
      <w:r w:rsidRPr="00AD3BD2">
        <w:t>, 1984</w:t>
      </w:r>
      <w:r w:rsidRPr="00AD3BD2">
        <w:t>）</w:t>
      </w:r>
      <w:r w:rsidRPr="00AD3BD2">
        <w:rPr>
          <w:rFonts w:hint="eastAsia"/>
        </w:rPr>
        <w:t>。</w:t>
      </w:r>
    </w:p>
    <w:p w14:paraId="2BBC2054" w14:textId="545AC4C5" w:rsidR="00ED04CB" w:rsidRPr="00AD3BD2" w:rsidRDefault="00ED04CB" w:rsidP="00ED04CB">
      <w:pPr>
        <w:pStyle w:val="15"/>
        <w:ind w:firstLine="480"/>
      </w:pPr>
      <w:r w:rsidRPr="00AD3BD2">
        <w:t>Weick</w:t>
      </w:r>
      <w:r w:rsidRPr="00AD3BD2">
        <w:t>與</w:t>
      </w:r>
      <w:r w:rsidRPr="00AD3BD2">
        <w:t>Putnam</w:t>
      </w:r>
      <w:r w:rsidRPr="00AD3BD2">
        <w:rPr>
          <w:rFonts w:hint="eastAsia"/>
        </w:rPr>
        <w:t>更在後續的研究補充道，</w:t>
      </w:r>
      <w:r w:rsidRPr="00AD3BD2">
        <w:t>內容</w:t>
      </w:r>
      <w:r w:rsidRPr="00AD3BD2">
        <w:rPr>
          <w:rFonts w:hint="eastAsia"/>
        </w:rPr>
        <w:t>被</w:t>
      </w:r>
      <w:r w:rsidRPr="00AD3BD2">
        <w:t>建構</w:t>
      </w:r>
      <w:r w:rsidRPr="00AD3BD2">
        <w:rPr>
          <w:rFonts w:hint="eastAsia"/>
        </w:rPr>
        <w:t>的</w:t>
      </w:r>
      <w:r w:rsidRPr="00AD3BD2">
        <w:t>方式</w:t>
      </w:r>
      <w:r w:rsidRPr="00AD3BD2">
        <w:rPr>
          <w:rFonts w:hint="eastAsia"/>
        </w:rPr>
        <w:t>是</w:t>
      </w:r>
      <w:r w:rsidRPr="00AD3BD2">
        <w:t>解釋與理解的關鍵</w:t>
      </w:r>
      <w:r w:rsidRPr="00AD3BD2">
        <w:rPr>
          <w:rFonts w:hint="eastAsia"/>
        </w:rPr>
        <w:t>，</w:t>
      </w:r>
      <w:r w:rsidRPr="00AD3BD2">
        <w:t>若</w:t>
      </w:r>
      <w:r w:rsidR="00C11A50" w:rsidRPr="00AD3BD2">
        <w:rPr>
          <w:rFonts w:hint="eastAsia"/>
        </w:rPr>
        <w:t>只</w:t>
      </w:r>
      <w:r w:rsidRPr="00AD3BD2">
        <w:t>將</w:t>
      </w:r>
      <w:r w:rsidR="00C11A50" w:rsidRPr="00AD3BD2">
        <w:rPr>
          <w:rFonts w:hint="eastAsia"/>
        </w:rPr>
        <w:t>焦點</w:t>
      </w:r>
      <w:r w:rsidRPr="00AD3BD2">
        <w:t>放在內容本身</w:t>
      </w:r>
      <w:r w:rsidR="00DB5E6C" w:rsidRPr="00AD3BD2">
        <w:rPr>
          <w:rFonts w:hint="eastAsia"/>
        </w:rPr>
        <w:t>卻</w:t>
      </w:r>
      <w:r w:rsidRPr="00AD3BD2">
        <w:t>忽略</w:t>
      </w:r>
      <w:r w:rsidRPr="00AD3BD2">
        <w:rPr>
          <w:rFonts w:hint="eastAsia"/>
        </w:rPr>
        <w:t>產生構思的過程</w:t>
      </w:r>
      <w:r w:rsidRPr="00AD3BD2">
        <w:t>，</w:t>
      </w:r>
      <w:r w:rsidR="0068036E" w:rsidRPr="00AD3BD2">
        <w:rPr>
          <w:rFonts w:hint="eastAsia"/>
        </w:rPr>
        <w:t>有可能</w:t>
      </w:r>
      <w:r w:rsidR="00C11A50" w:rsidRPr="00AD3BD2">
        <w:t>落入表層解釋</w:t>
      </w:r>
      <w:r w:rsidRPr="00AD3BD2">
        <w:t>；</w:t>
      </w:r>
      <w:r w:rsidR="00484120" w:rsidRPr="00AD3BD2">
        <w:t>他們強調</w:t>
      </w:r>
      <w:r w:rsidR="006D705F" w:rsidRPr="00AD3BD2">
        <w:t>組織行為的核心關鍵</w:t>
      </w:r>
      <w:r w:rsidR="006D705F" w:rsidRPr="00AD3BD2">
        <w:rPr>
          <w:rFonts w:hint="eastAsia"/>
        </w:rPr>
        <w:t>是</w:t>
      </w:r>
      <w:r w:rsidRPr="00AD3BD2">
        <w:t>「內容如何被建構出來」的歷程，</w:t>
      </w:r>
      <w:r w:rsidR="000D342E" w:rsidRPr="00AD3BD2">
        <w:t>詮釋本身就是理解與創造的動力來源</w:t>
      </w:r>
      <w:r w:rsidRPr="00AD3BD2">
        <w:t>（</w:t>
      </w:r>
      <w:r w:rsidRPr="00AD3BD2">
        <w:t>Weick &amp; Putnam, 2006</w:t>
      </w:r>
      <w:r w:rsidRPr="00AD3BD2">
        <w:t>）。</w:t>
      </w:r>
    </w:p>
    <w:p w14:paraId="6B30F980" w14:textId="0A6DA1B8" w:rsidR="00ED04CB" w:rsidRPr="00AD3BD2" w:rsidRDefault="00ED04CB" w:rsidP="00F72612">
      <w:pPr>
        <w:pStyle w:val="15"/>
        <w:ind w:firstLine="480"/>
      </w:pPr>
      <w:r w:rsidRPr="00AD3BD2">
        <w:t>在創業領域中，林家五等人亦提出「創業家</w:t>
      </w:r>
      <w:proofErr w:type="gramStart"/>
      <w:r w:rsidRPr="00AD3BD2">
        <w:t>的釋意歷程</w:t>
      </w:r>
      <w:proofErr w:type="gramEnd"/>
      <w:r w:rsidRPr="00AD3BD2">
        <w:t>」模型，說明創業家的行動</w:t>
      </w:r>
      <w:r w:rsidR="00597490" w:rsidRPr="00AD3BD2">
        <w:rPr>
          <w:rFonts w:hint="eastAsia"/>
        </w:rPr>
        <w:t>並不直接</w:t>
      </w:r>
      <w:r w:rsidR="00AB6BA2" w:rsidRPr="00AD3BD2">
        <w:t>導向明確</w:t>
      </w:r>
      <w:r w:rsidR="00BD5151" w:rsidRPr="00AD3BD2">
        <w:rPr>
          <w:rFonts w:hint="eastAsia"/>
        </w:rPr>
        <w:t>目的</w:t>
      </w:r>
      <w:r w:rsidRPr="00AD3BD2">
        <w:t>，而是</w:t>
      </w:r>
      <w:r w:rsidR="000541C8" w:rsidRPr="00AD3BD2">
        <w:rPr>
          <w:rFonts w:hint="eastAsia"/>
        </w:rPr>
        <w:t>其</w:t>
      </w:r>
      <w:r w:rsidR="000C74CA" w:rsidRPr="00AD3BD2">
        <w:rPr>
          <w:rFonts w:hint="eastAsia"/>
        </w:rPr>
        <w:t>基於</w:t>
      </w:r>
      <w:r w:rsidRPr="00AD3BD2">
        <w:t>身份認同、環境</w:t>
      </w:r>
      <w:r w:rsidR="000C74CA" w:rsidRPr="00AD3BD2">
        <w:rPr>
          <w:rFonts w:hint="eastAsia"/>
        </w:rPr>
        <w:t>與情境</w:t>
      </w:r>
      <w:r w:rsidRPr="00AD3BD2">
        <w:t>詮釋</w:t>
      </w:r>
      <w:r w:rsidR="000C74CA" w:rsidRPr="00AD3BD2">
        <w:rPr>
          <w:rFonts w:hint="eastAsia"/>
        </w:rPr>
        <w:t>、</w:t>
      </w:r>
      <w:r w:rsidRPr="00AD3BD2">
        <w:t>個人脈絡</w:t>
      </w:r>
      <w:r w:rsidR="005471A8" w:rsidRPr="00AD3BD2">
        <w:rPr>
          <w:rFonts w:hint="eastAsia"/>
        </w:rPr>
        <w:t>等要素</w:t>
      </w:r>
      <w:r w:rsidRPr="00AD3BD2">
        <w:t>所產生的認知</w:t>
      </w:r>
      <w:r w:rsidR="005471A8" w:rsidRPr="00AD3BD2">
        <w:rPr>
          <w:rFonts w:hint="eastAsia"/>
        </w:rPr>
        <w:t>，</w:t>
      </w:r>
      <w:r w:rsidRPr="00AD3BD2">
        <w:t>逐步轉</w:t>
      </w:r>
      <w:r w:rsidR="00812647" w:rsidRPr="00AD3BD2">
        <w:rPr>
          <w:rFonts w:hint="eastAsia"/>
        </w:rPr>
        <w:t>化成的</w:t>
      </w:r>
      <w:r w:rsidR="005471A8" w:rsidRPr="00AD3BD2">
        <w:rPr>
          <w:rFonts w:hint="eastAsia"/>
        </w:rPr>
        <w:t>策略與行動。</w:t>
      </w:r>
      <w:r w:rsidR="00F72612" w:rsidRPr="00AD3BD2">
        <w:rPr>
          <w:rFonts w:hint="eastAsia"/>
        </w:rPr>
        <w:t>說明</w:t>
      </w:r>
      <w:r w:rsidRPr="00AD3BD2">
        <w:t>詮釋</w:t>
      </w:r>
      <w:r w:rsidR="009F5F41" w:rsidRPr="00AD3BD2">
        <w:rPr>
          <w:rFonts w:hint="eastAsia"/>
        </w:rPr>
        <w:t>創業</w:t>
      </w:r>
      <w:r w:rsidR="00353165" w:rsidRPr="00AD3BD2">
        <w:rPr>
          <w:rFonts w:hint="eastAsia"/>
        </w:rPr>
        <w:t>歷程</w:t>
      </w:r>
      <w:r w:rsidRPr="00AD3BD2">
        <w:t>並非靜態反應，而是</w:t>
      </w:r>
      <w:r w:rsidR="007E1826" w:rsidRPr="00AD3BD2">
        <w:rPr>
          <w:rFonts w:hint="eastAsia"/>
        </w:rPr>
        <w:t>在回應</w:t>
      </w:r>
      <w:r w:rsidRPr="00AD3BD2">
        <w:t>環境的過程中不斷轉換與深化，並藉由行動來實踐</w:t>
      </w:r>
      <w:r w:rsidR="007E1826" w:rsidRPr="00AD3BD2">
        <w:rPr>
          <w:rFonts w:hint="eastAsia"/>
        </w:rPr>
        <w:t>、</w:t>
      </w:r>
      <w:r w:rsidRPr="00AD3BD2">
        <w:t>修正認知，</w:t>
      </w:r>
      <w:r w:rsidR="007E1826" w:rsidRPr="00AD3BD2">
        <w:rPr>
          <w:rFonts w:hint="eastAsia"/>
        </w:rPr>
        <w:t>才</w:t>
      </w:r>
      <w:r w:rsidRPr="00AD3BD2">
        <w:t>形成新意義理解與行動方向</w:t>
      </w:r>
      <w:r w:rsidRPr="00AD3BD2">
        <w:fldChar w:fldCharType="begin"/>
      </w:r>
      <w:r w:rsidRPr="00AD3BD2">
        <w:rPr>
          <w:rFonts w:hint="eastAsia"/>
        </w:rPr>
        <w:instrText xml:space="preserve"> ADDIN EN.CITE &lt;EndNote&gt;&lt;Cite&gt;&lt;Author&gt;</w:instrText>
      </w:r>
      <w:r w:rsidRPr="00AD3BD2">
        <w:rPr>
          <w:rFonts w:hint="eastAsia"/>
        </w:rPr>
        <w:instrText>林家五</w:instrText>
      </w:r>
      <w:r w:rsidRPr="00AD3BD2">
        <w:rPr>
          <w:rFonts w:hint="eastAsia"/>
        </w:rPr>
        <w:instrText>&lt;/Author&gt;&lt;Year&gt;2004&lt;/Year&gt;&lt;RecNum&gt;120&lt;/RecNum&gt;&lt;DisplayText&gt;(</w:instrText>
      </w:r>
      <w:r w:rsidRPr="00AD3BD2">
        <w:rPr>
          <w:rFonts w:hint="eastAsia"/>
        </w:rPr>
        <w:instrText>林家五</w:instrText>
      </w:r>
      <w:r w:rsidRPr="00AD3BD2">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AD3BD2">
        <w:rPr>
          <w:rFonts w:hint="eastAsia"/>
        </w:rPr>
        <w:instrText>林家五</w:instrText>
      </w:r>
      <w:r w:rsidRPr="00AD3BD2">
        <w:rPr>
          <w:rFonts w:hint="eastAsia"/>
        </w:rPr>
        <w:instrText>&lt;/author&gt;&lt;author&gt;</w:instrText>
      </w:r>
      <w:r w:rsidRPr="00AD3BD2">
        <w:rPr>
          <w:rFonts w:hint="eastAsia"/>
        </w:rPr>
        <w:instrText>黃國隆</w:instrText>
      </w:r>
      <w:r w:rsidRPr="00AD3BD2">
        <w:rPr>
          <w:rFonts w:hint="eastAsia"/>
        </w:rPr>
        <w:instrText>&lt;/author&gt;&lt;author&gt;</w:instrText>
      </w:r>
      <w:r w:rsidRPr="00AD3BD2">
        <w:rPr>
          <w:rFonts w:hint="eastAsia"/>
        </w:rPr>
        <w:instrText>鄭伯壎</w:instrText>
      </w:r>
      <w:r w:rsidRPr="00AD3BD2">
        <w:rPr>
          <w:rFonts w:hint="eastAsia"/>
        </w:rPr>
        <w:instrText>&lt;/author&gt;&lt;/authors&gt;&lt;/contributors&gt;&lt;titles&gt;&lt;title&gt;</w:instrText>
      </w:r>
      <w:r w:rsidRPr="00AD3BD2">
        <w:rPr>
          <w:rFonts w:hint="eastAsia"/>
        </w:rPr>
        <w:instrText>從認同到開創</w:instrText>
      </w:r>
      <w:r w:rsidRPr="00AD3BD2">
        <w:rPr>
          <w:rFonts w:hint="eastAsia"/>
        </w:rPr>
        <w:instrText xml:space="preserve">: </w:instrText>
      </w:r>
      <w:r w:rsidRPr="00AD3BD2">
        <w:rPr>
          <w:rFonts w:hint="eastAsia"/>
        </w:rPr>
        <w:instrText>創業家的動態釋意歷程</w:instrText>
      </w:r>
      <w:r w:rsidRPr="00AD3BD2">
        <w:rPr>
          <w:rFonts w:hint="eastAsia"/>
        </w:rPr>
        <w:instrText>&lt;/title&gt;&lt;secondary-title&gt;</w:instrText>
      </w:r>
      <w:r w:rsidRPr="00AD3BD2">
        <w:rPr>
          <w:rFonts w:hint="eastAsia"/>
        </w:rPr>
        <w:instrText>中山管理評論</w:instrText>
      </w:r>
      <w:r w:rsidRPr="00AD3BD2">
        <w:rPr>
          <w:rFonts w:hint="eastAsia"/>
        </w:rPr>
        <w:instrText>&lt;/secondary-title&gt;&lt;/titles&gt;&lt;periodical&gt;&lt;full-title&gt;</w:instrText>
      </w:r>
      <w:r w:rsidRPr="00AD3BD2">
        <w:rPr>
          <w:rFonts w:hint="eastAsia"/>
        </w:rPr>
        <w:instrText>中山管理評論</w:instrText>
      </w:r>
      <w:r w:rsidRPr="00AD3BD2">
        <w:rPr>
          <w:rFonts w:hint="eastAsia"/>
        </w:rPr>
        <w:instrText>&lt;/full-title&gt;&lt;/periodical&gt;&lt;pages&gt;337-397&lt;/pages&gt;&lt;volume&gt;12&lt;/volume&gt;&lt;number&gt;2&lt;/number&gt;&lt;dates&gt;&lt;year&gt;2004&lt;/year&gt;&lt;/dates&gt;&lt;isbn&gt;1023-2842&lt;/isbn&gt;&lt;urls&gt;&lt;/urls&gt;&lt;/reco</w:instrText>
      </w:r>
      <w:r w:rsidRPr="00AD3BD2">
        <w:instrText>rd&gt;&lt;/Cite&gt;&lt;/EndNote&gt;</w:instrText>
      </w:r>
      <w:r w:rsidRPr="00AD3BD2">
        <w:fldChar w:fldCharType="separate"/>
      </w:r>
      <w:r w:rsidRPr="00AD3BD2">
        <w:rPr>
          <w:rFonts w:hint="eastAsia"/>
          <w:noProof/>
        </w:rPr>
        <w:t>(</w:t>
      </w:r>
      <w:r w:rsidRPr="00AD3BD2">
        <w:rPr>
          <w:rFonts w:hint="eastAsia"/>
          <w:noProof/>
        </w:rPr>
        <w:t>林家五</w:t>
      </w:r>
      <w:r w:rsidRPr="00AD3BD2">
        <w:rPr>
          <w:rFonts w:hint="eastAsia"/>
          <w:noProof/>
        </w:rPr>
        <w:t xml:space="preserve"> et al., 2004)</w:t>
      </w:r>
      <w:r w:rsidRPr="00AD3BD2">
        <w:fldChar w:fldCharType="end"/>
      </w:r>
      <w:r w:rsidRPr="00AD3BD2">
        <w:t>。</w:t>
      </w:r>
    </w:p>
    <w:p w14:paraId="50E08C2D" w14:textId="24437D00" w:rsidR="00ED04CB" w:rsidRPr="00AD3BD2" w:rsidRDefault="00ED04CB" w:rsidP="00ED04CB">
      <w:pPr>
        <w:pStyle w:val="15"/>
        <w:ind w:firstLine="480"/>
      </w:pPr>
      <w:r w:rsidRPr="00AD3BD2">
        <w:t>綜合上述，制定是由認知、行動與環境三者所構成的動態系統，</w:t>
      </w:r>
      <w:r w:rsidRPr="00AD3BD2">
        <w:rPr>
          <w:rFonts w:hint="eastAsia"/>
        </w:rPr>
        <w:t>由於</w:t>
      </w:r>
      <w:r w:rsidRPr="00AD3BD2">
        <w:t>行動會創造出新的結構與限制，</w:t>
      </w:r>
      <w:r w:rsidR="00B463D5" w:rsidRPr="00AD3BD2">
        <w:t>這些結構成為新情境與參考依據</w:t>
      </w:r>
      <w:r w:rsidRPr="00AD3BD2">
        <w:rPr>
          <w:rFonts w:hint="eastAsia"/>
        </w:rPr>
        <w:t>，進而</w:t>
      </w:r>
      <w:r w:rsidRPr="00AD3BD2">
        <w:t>創造出</w:t>
      </w:r>
      <w:r w:rsidR="00625F25" w:rsidRPr="00AD3BD2">
        <w:rPr>
          <w:rFonts w:hint="eastAsia"/>
        </w:rPr>
        <w:t>行動者</w:t>
      </w:r>
      <w:r w:rsidRPr="00AD3BD2">
        <w:t>所面對的部分環境</w:t>
      </w:r>
      <w:r w:rsidRPr="00AD3BD2">
        <w:rPr>
          <w:rFonts w:hint="eastAsia"/>
        </w:rPr>
        <w:t>，</w:t>
      </w:r>
      <w:r w:rsidR="00625F25" w:rsidRPr="00AD3BD2">
        <w:t>環境再建構後又重新觸發新的行動與認知過程，形成持續循環的制定歷程</w:t>
      </w:r>
      <w:r w:rsidRPr="00AD3BD2">
        <w:fldChar w:fldCharType="begin"/>
      </w:r>
      <w:r w:rsidRPr="00AD3BD2">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Pr="00AD3BD2">
        <w:fldChar w:fldCharType="separate"/>
      </w:r>
      <w:r w:rsidRPr="00AD3BD2">
        <w:rPr>
          <w:noProof/>
        </w:rPr>
        <w:t>(Weick, 1988)</w:t>
      </w:r>
      <w:r w:rsidRPr="00AD3BD2">
        <w:fldChar w:fldCharType="end"/>
      </w:r>
      <w:r w:rsidR="009C318A" w:rsidRPr="00AD3BD2">
        <w:rPr>
          <w:rFonts w:hint="eastAsia"/>
        </w:rPr>
        <w:t>。</w:t>
      </w:r>
      <w:r w:rsidRPr="00AD3BD2">
        <w:t>本研究</w:t>
      </w:r>
      <w:r w:rsidR="00CF4BA5" w:rsidRPr="00AD3BD2">
        <w:t>據此提出以下分析架構</w:t>
      </w:r>
      <w:r w:rsidRPr="00AD3BD2">
        <w:t>（如圖</w:t>
      </w:r>
      <w:r w:rsidR="00BC4D78" w:rsidRPr="00AD3BD2">
        <w:rPr>
          <w:rFonts w:hint="eastAsia"/>
        </w:rPr>
        <w:t>2.2-2</w:t>
      </w:r>
      <w:r w:rsidRPr="00AD3BD2">
        <w:t>），</w:t>
      </w:r>
      <w:r w:rsidR="003935FC" w:rsidRPr="00AD3BD2">
        <w:t>作為</w:t>
      </w:r>
      <w:r w:rsidR="00766A8F" w:rsidRPr="00AD3BD2">
        <w:rPr>
          <w:rFonts w:hint="eastAsia"/>
        </w:rPr>
        <w:t>探討</w:t>
      </w:r>
      <w:r w:rsidR="003935FC" w:rsidRPr="00AD3BD2">
        <w:t>數位平台開發與策略調整過程中，企業如何透過資源配置與科技實踐回應外部挑戰的</w:t>
      </w:r>
      <w:r w:rsidR="000C6F18" w:rsidRPr="00AD3BD2">
        <w:rPr>
          <w:rFonts w:hint="eastAsia"/>
        </w:rPr>
        <w:t>分析</w:t>
      </w:r>
      <w:r w:rsidR="003935FC" w:rsidRPr="00AD3BD2">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0C7BE45A" w:rsidR="006C6567" w:rsidRDefault="00022764" w:rsidP="005674F3">
      <w:pPr>
        <w:pStyle w:val="afff0"/>
      </w:pPr>
      <w:bookmarkStart w:id="25"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292731">
        <w:rPr>
          <w:noProof/>
        </w:rPr>
        <w:t>2</w:t>
      </w:r>
      <w:r>
        <w:fldChar w:fldCharType="end"/>
      </w:r>
      <w:r w:rsidR="006C6567">
        <w:rPr>
          <w:rFonts w:hint="eastAsia"/>
        </w:rPr>
        <w:t xml:space="preserve"> </w:t>
      </w:r>
      <w:r w:rsidR="006C6567">
        <w:rPr>
          <w:rFonts w:hint="eastAsia"/>
        </w:rPr>
        <w:t>制定循環圖</w:t>
      </w:r>
      <w:bookmarkEnd w:id="25"/>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6" w:name="_Toc201152745"/>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26"/>
    </w:p>
    <w:p w14:paraId="7C7EB79F" w14:textId="14675D89" w:rsidR="003579E7" w:rsidRDefault="0042165D" w:rsidP="00FF4469">
      <w:pPr>
        <w:pStyle w:val="3"/>
      </w:pPr>
      <w:bookmarkStart w:id="27" w:name="_Toc201152746"/>
      <w:r>
        <w:rPr>
          <w:rFonts w:hint="eastAsia"/>
        </w:rPr>
        <w:t>2.</w:t>
      </w:r>
      <w:r w:rsidR="006854C0">
        <w:rPr>
          <w:rFonts w:hint="eastAsia"/>
        </w:rPr>
        <w:t>3</w:t>
      </w:r>
      <w:r>
        <w:rPr>
          <w:rFonts w:hint="eastAsia"/>
        </w:rPr>
        <w:t xml:space="preserve">.1 </w:t>
      </w:r>
      <w:proofErr w:type="gramStart"/>
      <w:r w:rsidR="00C14958">
        <w:rPr>
          <w:rFonts w:hint="eastAsia"/>
        </w:rPr>
        <w:t>可供性</w:t>
      </w:r>
      <w:r w:rsidR="008B0166">
        <w:rPr>
          <w:rFonts w:hint="eastAsia"/>
        </w:rPr>
        <w:t>起源</w:t>
      </w:r>
      <w:proofErr w:type="gramEnd"/>
      <w:r w:rsidR="008B0166">
        <w:rPr>
          <w:rFonts w:hint="eastAsia"/>
        </w:rPr>
        <w:t>與</w:t>
      </w:r>
      <w:r w:rsidR="006047EA" w:rsidRPr="00362A89">
        <w:rPr>
          <w:rFonts w:hint="eastAsia"/>
        </w:rPr>
        <w:t>基本</w:t>
      </w:r>
      <w:r w:rsidR="006047EA">
        <w:rPr>
          <w:rFonts w:hint="eastAsia"/>
        </w:rPr>
        <w:t>定義</w:t>
      </w:r>
      <w:bookmarkEnd w:id="27"/>
    </w:p>
    <w:p w14:paraId="6B8F8573" w14:textId="154AFC13" w:rsidR="006B0474" w:rsidRPr="00D1614F" w:rsidRDefault="00973CFA" w:rsidP="008B38A6">
      <w:pPr>
        <w:pStyle w:val="15"/>
        <w:ind w:firstLine="480"/>
      </w:pPr>
      <w:proofErr w:type="gramStart"/>
      <w:r w:rsidRPr="00D1614F">
        <w:t>可供性</w:t>
      </w:r>
      <w:proofErr w:type="gramEnd"/>
      <w:r w:rsidRPr="00D1614F">
        <w:t>（</w:t>
      </w:r>
      <w:r w:rsidRPr="00D1614F">
        <w:t>Affordance</w:t>
      </w:r>
      <w:r w:rsidRPr="00D1614F">
        <w:t>）</w:t>
      </w:r>
      <w:r w:rsidRPr="00D1614F">
        <w:rPr>
          <w:rFonts w:hint="eastAsia"/>
        </w:rPr>
        <w:t>的概念</w:t>
      </w:r>
      <w:r w:rsidRPr="00D1614F">
        <w:t>最早由生態心理學家</w:t>
      </w:r>
      <w:r w:rsidRPr="00D1614F">
        <w:t>James J. Gibson</w:t>
      </w:r>
      <w:r w:rsidRPr="00D1614F">
        <w:t>於</w:t>
      </w:r>
      <w:r w:rsidRPr="00D1614F">
        <w:t>1979</w:t>
      </w:r>
      <w:r w:rsidRPr="00D1614F">
        <w:t>年提出，用以說明生物與其所處環境之間的互動關係。</w:t>
      </w:r>
      <w:r w:rsidRPr="00D1614F">
        <w:t>Gibson</w:t>
      </w:r>
      <w:r w:rsidRPr="00D1614F">
        <w:rPr>
          <w:rFonts w:hint="eastAsia"/>
        </w:rPr>
        <w:t>最初將</w:t>
      </w:r>
      <w:proofErr w:type="gramStart"/>
      <w:r w:rsidRPr="00D1614F">
        <w:t>可供性定義</w:t>
      </w:r>
      <w:proofErr w:type="gramEnd"/>
      <w:r w:rsidRPr="00D1614F">
        <w:t>為環境</w:t>
      </w:r>
      <w:r w:rsidRPr="00D1614F">
        <w:rPr>
          <w:rFonts w:hint="eastAsia"/>
        </w:rPr>
        <w:t>中對</w:t>
      </w:r>
      <w:r w:rsidRPr="00D1614F">
        <w:t>特定生物所提供</w:t>
      </w:r>
      <w:r w:rsidRPr="00D1614F">
        <w:rPr>
          <w:rFonts w:hint="eastAsia"/>
        </w:rPr>
        <w:t>某種</w:t>
      </w:r>
      <w:r w:rsidRPr="00D1614F">
        <w:t>行動機會，這些機會並非觀察者主觀賦予，而是實際存在於生物與環境</w:t>
      </w:r>
      <w:proofErr w:type="gramStart"/>
      <w:r w:rsidRPr="00D1614F">
        <w:t>之間，</w:t>
      </w:r>
      <w:proofErr w:type="gramEnd"/>
      <w:r w:rsidRPr="00D1614F">
        <w:t>且具備可直接感知（</w:t>
      </w:r>
      <w:r w:rsidRPr="00D1614F">
        <w:t>Directly Perceivable</w:t>
      </w:r>
      <w:r w:rsidRPr="00D1614F">
        <w:t>）特性</w:t>
      </w:r>
      <w:r w:rsidRPr="00D1614F">
        <w:fldChar w:fldCharType="begin"/>
      </w:r>
      <w:r w:rsidRPr="00D1614F">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ibson, 1979)</w:t>
      </w:r>
      <w:r w:rsidRPr="00D1614F">
        <w:fldChar w:fldCharType="end"/>
      </w:r>
      <w:r w:rsidRPr="00D1614F">
        <w:rPr>
          <w:rFonts w:hint="eastAsia"/>
        </w:rPr>
        <w:t>。</w:t>
      </w:r>
      <w:r w:rsidRPr="00D1614F">
        <w:t>Gibson</w:t>
      </w:r>
      <w:r w:rsidRPr="00D1614F">
        <w:t>認為</w:t>
      </w:r>
      <w:proofErr w:type="gramStart"/>
      <w:r w:rsidRPr="00D1614F">
        <w:t>可供性不是</w:t>
      </w:r>
      <w:proofErr w:type="gramEnd"/>
      <w:r w:rsidRPr="00D1614F">
        <w:t>環境中固定的物理性質，也不是生物</w:t>
      </w:r>
      <w:r w:rsidRPr="00D1614F">
        <w:rPr>
          <w:rFonts w:hint="eastAsia"/>
        </w:rPr>
        <w:t>主觀的</w:t>
      </w:r>
      <w:r w:rsidRPr="00D1614F">
        <w:t>心理投射，</w:t>
      </w:r>
      <w:r w:rsidRPr="00D1614F">
        <w:rPr>
          <w:rFonts w:hint="eastAsia"/>
        </w:rPr>
        <w:t>因此並</w:t>
      </w:r>
      <w:r w:rsidRPr="00D1614F">
        <w:t>不</w:t>
      </w:r>
      <w:r w:rsidRPr="00D1614F">
        <w:rPr>
          <w:rFonts w:hint="eastAsia"/>
        </w:rPr>
        <w:t>能以</w:t>
      </w:r>
      <w:r w:rsidRPr="00D1614F">
        <w:t>主</w:t>
      </w:r>
      <w:r w:rsidRPr="00D1614F">
        <w:rPr>
          <w:rFonts w:hint="eastAsia"/>
        </w:rPr>
        <w:t>觀或</w:t>
      </w:r>
      <w:r w:rsidRPr="00D1614F">
        <w:t>客觀的二元對立</w:t>
      </w:r>
      <w:r w:rsidRPr="00D1614F">
        <w:rPr>
          <w:rFonts w:hint="eastAsia"/>
        </w:rPr>
        <w:t>作為區分</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proofErr w:type="gramStart"/>
      <w:r w:rsidRPr="00D1614F">
        <w:rPr>
          <w:rFonts w:hint="eastAsia"/>
        </w:rPr>
        <w:t>可供性</w:t>
      </w:r>
      <w:r w:rsidRPr="00D1614F">
        <w:t>依附</w:t>
      </w:r>
      <w:proofErr w:type="gramEnd"/>
      <w:r w:rsidRPr="00D1614F">
        <w:t>於特定生物與其環境之間的互動關係</w:t>
      </w:r>
      <w:r w:rsidRPr="00D1614F">
        <w:fldChar w:fldCharType="begin"/>
      </w:r>
      <w:r w:rsidRPr="00D1614F">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ibson, 1979)</w:t>
      </w:r>
      <w:r w:rsidRPr="00D1614F">
        <w:fldChar w:fldCharType="end"/>
      </w:r>
      <w:r w:rsidRPr="00D1614F">
        <w:rPr>
          <w:rFonts w:hint="eastAsia"/>
        </w:rPr>
        <w:t>，是一種直接存在、卻不必然可視或已知的行動機會</w:t>
      </w:r>
      <w:r w:rsidRPr="00D1614F">
        <w:fldChar w:fldCharType="begin"/>
      </w:r>
      <w:r w:rsidRPr="00D1614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Pr="00D1614F">
        <w:fldChar w:fldCharType="separate"/>
      </w:r>
      <w:r w:rsidRPr="00D1614F">
        <w:rPr>
          <w:noProof/>
        </w:rPr>
        <w:t>(Norman, 1999)</w:t>
      </w:r>
      <w:r w:rsidRPr="00D1614F">
        <w:fldChar w:fldCharType="end"/>
      </w:r>
      <w:r w:rsidRPr="00D1614F">
        <w:rPr>
          <w:rFonts w:hint="eastAsia"/>
        </w:rPr>
        <w:t>，</w:t>
      </w:r>
      <w:r w:rsidRPr="00D1614F">
        <w:t>環境</w:t>
      </w:r>
      <w:r w:rsidRPr="00D1614F">
        <w:rPr>
          <w:rFonts w:hint="eastAsia"/>
        </w:rPr>
        <w:t>的潛在可供性</w:t>
      </w:r>
      <w:r w:rsidRPr="00D1614F">
        <w:t>和動物的生活方式是不可分割地結合在一起</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t>。</w:t>
      </w:r>
    </w:p>
    <w:p w14:paraId="7FF2AF5B" w14:textId="77777777" w:rsidR="00973CFA" w:rsidRPr="00D1614F" w:rsidRDefault="00973CFA" w:rsidP="00973CFA">
      <w:pPr>
        <w:pStyle w:val="15"/>
        <w:ind w:firstLine="480"/>
      </w:pPr>
      <w:proofErr w:type="gramStart"/>
      <w:r w:rsidRPr="00D1614F">
        <w:t>可供性</w:t>
      </w:r>
      <w:r w:rsidRPr="00D1614F">
        <w:rPr>
          <w:rFonts w:hint="eastAsia"/>
        </w:rPr>
        <w:t>的</w:t>
      </w:r>
      <w:proofErr w:type="gramEnd"/>
      <w:r w:rsidRPr="00D1614F">
        <w:t>存在不依賴於是否被感知，也不因</w:t>
      </w:r>
      <w:r w:rsidRPr="00D1614F">
        <w:rPr>
          <w:rFonts w:hint="eastAsia"/>
        </w:rPr>
        <w:t>生物</w:t>
      </w:r>
      <w:r w:rsidRPr="00D1614F">
        <w:t>當下是否有需求而改變</w:t>
      </w:r>
      <w:r w:rsidRPr="00D1614F">
        <w:rPr>
          <w:rFonts w:hint="eastAsia"/>
        </w:rPr>
        <w:t>，</w:t>
      </w:r>
      <w:r w:rsidRPr="00D1614F">
        <w:t>例如一杯</w:t>
      </w:r>
      <w:r w:rsidRPr="00D1614F">
        <w:rPr>
          <w:rFonts w:hint="eastAsia"/>
        </w:rPr>
        <w:t>飲用</w:t>
      </w:r>
      <w:r w:rsidRPr="00D1614F">
        <w:t>水</w:t>
      </w:r>
      <w:r w:rsidRPr="00D1614F">
        <w:rPr>
          <w:rFonts w:hint="eastAsia"/>
        </w:rPr>
        <w:t>無論是否被</w:t>
      </w:r>
      <w:r w:rsidRPr="00D1614F">
        <w:t>注意</w:t>
      </w:r>
      <w:r w:rsidRPr="00D1614F">
        <w:rPr>
          <w:rFonts w:hint="eastAsia"/>
        </w:rPr>
        <w:t>、生物是否感覺口渴</w:t>
      </w:r>
      <w:r w:rsidRPr="00D1614F">
        <w:t>，仍</w:t>
      </w:r>
      <w:r w:rsidRPr="00D1614F">
        <w:rPr>
          <w:rFonts w:hint="eastAsia"/>
        </w:rPr>
        <w:t>具備</w:t>
      </w:r>
      <w:r w:rsidRPr="00D1614F">
        <w:t>可飲用的</w:t>
      </w:r>
      <w:proofErr w:type="gramStart"/>
      <w:r w:rsidRPr="00D1614F">
        <w:t>可供性</w:t>
      </w:r>
      <w:proofErr w:type="gramEnd"/>
      <w:r w:rsidRPr="00D1614F">
        <w:fldChar w:fldCharType="begin"/>
      </w:r>
      <w:r w:rsidRPr="00D1614F">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Pr="00D1614F">
        <w:fldChar w:fldCharType="separate"/>
      </w:r>
      <w:r w:rsidRPr="00D1614F">
        <w:rPr>
          <w:noProof/>
        </w:rPr>
        <w:t>(Gaver, 1991; Gibson, 1979)</w:t>
      </w:r>
      <w:r w:rsidRPr="00D1614F">
        <w:fldChar w:fldCharType="end"/>
      </w:r>
      <w:r w:rsidRPr="00D1614F">
        <w:t>。環境中</w:t>
      </w:r>
      <w:r w:rsidRPr="00D1614F">
        <w:rPr>
          <w:rFonts w:hint="eastAsia"/>
        </w:rPr>
        <w:t>各</w:t>
      </w:r>
      <w:r w:rsidRPr="00D1614F">
        <w:t>要素皆可能</w:t>
      </w:r>
      <w:r w:rsidRPr="00D1614F">
        <w:rPr>
          <w:rFonts w:hint="eastAsia"/>
        </w:rPr>
        <w:t>成為</w:t>
      </w:r>
      <w:proofErr w:type="gramStart"/>
      <w:r w:rsidRPr="00D1614F">
        <w:t>可供性的</w:t>
      </w:r>
      <w:proofErr w:type="gramEnd"/>
      <w:r w:rsidRPr="00D1614F">
        <w:t>來源，包含</w:t>
      </w:r>
      <w:r w:rsidRPr="00D1614F">
        <w:rPr>
          <w:rFonts w:hint="eastAsia"/>
        </w:rPr>
        <w:t>水、空氣</w:t>
      </w:r>
      <w:r w:rsidRPr="00D1614F">
        <w:t>、物質、表面、物體與其他動物</w:t>
      </w:r>
      <w:r w:rsidRPr="00D1614F">
        <w:rPr>
          <w:rFonts w:hint="eastAsia"/>
        </w:rPr>
        <w:t>等</w:t>
      </w:r>
      <w:r w:rsidRPr="00D1614F">
        <w:t>，</w:t>
      </w:r>
      <w:proofErr w:type="gramStart"/>
      <w:r w:rsidRPr="00D1614F">
        <w:rPr>
          <w:rFonts w:hint="eastAsia"/>
        </w:rPr>
        <w:t>可供性</w:t>
      </w:r>
      <w:r w:rsidRPr="00D1614F">
        <w:t>不僅</w:t>
      </w:r>
      <w:proofErr w:type="gramEnd"/>
      <w:r w:rsidRPr="00D1614F">
        <w:t>可能提供覓食、棲息等正面行動機會，也可能帶來受傷或死亡</w:t>
      </w:r>
      <w:r w:rsidRPr="00D1614F">
        <w:rPr>
          <w:rFonts w:hint="eastAsia"/>
        </w:rPr>
        <w:t>的</w:t>
      </w:r>
      <w:r w:rsidRPr="00D1614F">
        <w:t>風險，因此</w:t>
      </w:r>
      <w:proofErr w:type="gramStart"/>
      <w:r w:rsidRPr="00D1614F">
        <w:rPr>
          <w:rFonts w:hint="eastAsia"/>
        </w:rPr>
        <w:t>可供性</w:t>
      </w:r>
      <w:r w:rsidRPr="00D1614F">
        <w:t>需要</w:t>
      </w:r>
      <w:proofErr w:type="gramEnd"/>
      <w:r w:rsidRPr="00D1614F">
        <w:t>被感知</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為了做出即時且適當的反應，生物必須具備感知與辨識</w:t>
      </w:r>
      <w:proofErr w:type="gramStart"/>
      <w:r w:rsidRPr="00D1614F">
        <w:rPr>
          <w:rFonts w:hint="eastAsia"/>
        </w:rPr>
        <w:t>可供性</w:t>
      </w:r>
      <w:r w:rsidRPr="00D1614F">
        <w:t>的</w:t>
      </w:r>
      <w:proofErr w:type="gramEnd"/>
      <w:r w:rsidRPr="00D1614F">
        <w:t>能</w:t>
      </w:r>
      <w:r w:rsidRPr="00D1614F">
        <w:rPr>
          <w:rFonts w:hint="eastAsia"/>
        </w:rPr>
        <w:t>力</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p>
    <w:p w14:paraId="1C3E3045" w14:textId="77777777" w:rsidR="00973CFA" w:rsidRPr="00D1614F" w:rsidRDefault="00973CFA" w:rsidP="00973CFA">
      <w:pPr>
        <w:pStyle w:val="15"/>
        <w:ind w:firstLine="480"/>
      </w:pPr>
      <w:r w:rsidRPr="00D1614F">
        <w:t>儘管</w:t>
      </w:r>
      <w:proofErr w:type="gramStart"/>
      <w:r w:rsidRPr="00D1614F">
        <w:t>可供性源自</w:t>
      </w:r>
      <w:proofErr w:type="gramEnd"/>
      <w:r w:rsidRPr="00D1614F">
        <w:t>生物與環境的互動結構，</w:t>
      </w:r>
      <w:r w:rsidRPr="00D1614F">
        <w:t>Gibson</w:t>
      </w:r>
      <w:r w:rsidRPr="00D1614F">
        <w:t>也指出</w:t>
      </w:r>
      <w:proofErr w:type="gramStart"/>
      <w:r w:rsidRPr="00D1614F">
        <w:rPr>
          <w:rFonts w:hint="eastAsia"/>
        </w:rPr>
        <w:t>可供性</w:t>
      </w:r>
      <w:r w:rsidRPr="00D1614F">
        <w:t>並非</w:t>
      </w:r>
      <w:proofErr w:type="gramEnd"/>
      <w:r w:rsidRPr="00D1614F">
        <w:t>恆定不變，而是可以被調整、設計甚至創造</w:t>
      </w:r>
      <w:r w:rsidRPr="00D1614F">
        <w:rPr>
          <w:rFonts w:hint="eastAsia"/>
        </w:rPr>
        <w:t>出新的</w:t>
      </w:r>
      <w:proofErr w:type="gramStart"/>
      <w:r w:rsidRPr="00D1614F">
        <w:rPr>
          <w:rFonts w:hint="eastAsia"/>
        </w:rPr>
        <w:t>可供性</w:t>
      </w:r>
      <w:proofErr w:type="gramEnd"/>
      <w:r w:rsidRPr="00D1614F">
        <w:rPr>
          <w:rFonts w:hint="eastAsia"/>
        </w:rPr>
        <w:t>，</w:t>
      </w:r>
      <w:r w:rsidRPr="00D1614F">
        <w:t>例如</w:t>
      </w:r>
      <w:r w:rsidRPr="00D1614F">
        <w:rPr>
          <w:rFonts w:hint="eastAsia"/>
        </w:rPr>
        <w:t>在</w:t>
      </w:r>
      <w:r w:rsidRPr="00D1614F">
        <w:t>崎嶇地面鋪設道路而</w:t>
      </w:r>
      <w:r w:rsidRPr="00D1614F">
        <w:rPr>
          <w:rFonts w:hint="eastAsia"/>
        </w:rPr>
        <w:t>使其</w:t>
      </w:r>
      <w:r w:rsidRPr="00D1614F">
        <w:t>變得可行走</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人類對環境的改造，</w:t>
      </w:r>
      <w:r w:rsidRPr="00D1614F">
        <w:rPr>
          <w:rFonts w:hint="eastAsia"/>
        </w:rPr>
        <w:t>並</w:t>
      </w:r>
      <w:r w:rsidRPr="00D1614F">
        <w:t>不是創造出一個全新</w:t>
      </w:r>
      <w:r w:rsidRPr="00D1614F">
        <w:rPr>
          <w:rFonts w:hint="eastAsia"/>
        </w:rPr>
        <w:t>環境</w:t>
      </w:r>
      <w:r w:rsidRPr="00D1614F">
        <w:t>，而是</w:t>
      </w:r>
      <w:r w:rsidRPr="00D1614F">
        <w:rPr>
          <w:rFonts w:hint="eastAsia"/>
        </w:rPr>
        <w:t>打造</w:t>
      </w:r>
      <w:r w:rsidRPr="00D1614F">
        <w:t>出「</w:t>
      </w:r>
      <w:r w:rsidRPr="00D1614F">
        <w:rPr>
          <w:rFonts w:hint="eastAsia"/>
        </w:rPr>
        <w:t>被改造後的舊環境</w:t>
      </w:r>
      <w:r w:rsidRPr="00D1614F">
        <w:t>」</w:t>
      </w:r>
      <w:r w:rsidRPr="00D1614F">
        <w:fldChar w:fldCharType="begin"/>
      </w:r>
      <w:r w:rsidRPr="00D1614F">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ibson, 2014)</w:t>
      </w:r>
      <w:r w:rsidRPr="00D1614F">
        <w:fldChar w:fldCharType="end"/>
      </w:r>
      <w:r w:rsidRPr="00D1614F">
        <w:rPr>
          <w:rFonts w:hint="eastAsia"/>
        </w:rPr>
        <w:t>。</w:t>
      </w:r>
      <w:r w:rsidRPr="00D1614F">
        <w:t>Gaver</w:t>
      </w:r>
      <w:r w:rsidRPr="00D1614F">
        <w:t>也指出，透過設計提升</w:t>
      </w:r>
      <w:proofErr w:type="gramStart"/>
      <w:r w:rsidRPr="00D1614F">
        <w:t>可供性不僅</w:t>
      </w:r>
      <w:proofErr w:type="gramEnd"/>
      <w:r w:rsidRPr="00D1614F">
        <w:t>能改善操作的便利性</w:t>
      </w:r>
      <w:r w:rsidRPr="00D1614F">
        <w:rPr>
          <w:rFonts w:hint="eastAsia"/>
        </w:rPr>
        <w:t>，</w:t>
      </w:r>
      <w:r w:rsidRPr="00D1614F">
        <w:t>也有助於抑制錯誤操作，使互動更直覺、更易學習</w:t>
      </w:r>
      <w:r w:rsidRPr="00D1614F">
        <w:fldChar w:fldCharType="begin"/>
      </w:r>
      <w:r w:rsidRPr="00D1614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D1614F">
        <w:fldChar w:fldCharType="separate"/>
      </w:r>
      <w:r w:rsidRPr="00D1614F">
        <w:rPr>
          <w:noProof/>
        </w:rPr>
        <w:t>(Gaver, 1991)</w:t>
      </w:r>
      <w:r w:rsidRPr="00D1614F">
        <w:fldChar w:fldCharType="end"/>
      </w:r>
      <w:r w:rsidRPr="00D1614F">
        <w:rPr>
          <w:rFonts w:hint="eastAsia"/>
        </w:rPr>
        <w:t>。</w:t>
      </w:r>
    </w:p>
    <w:p w14:paraId="4E903639" w14:textId="24D0EF9B" w:rsidR="00973CFA" w:rsidRPr="00D1614F" w:rsidRDefault="00973CFA" w:rsidP="003C730A">
      <w:pPr>
        <w:pStyle w:val="151"/>
        <w:rPr>
          <w:color w:val="auto"/>
        </w:rPr>
      </w:pPr>
      <w:r w:rsidRPr="00D1614F">
        <w:rPr>
          <w:color w:val="auto"/>
        </w:rPr>
        <w:lastRenderedPageBreak/>
        <w:t>為</w:t>
      </w:r>
      <w:r w:rsidRPr="00D1614F">
        <w:rPr>
          <w:rFonts w:hint="eastAsia"/>
          <w:color w:val="auto"/>
        </w:rPr>
        <w:t>進一步</w:t>
      </w:r>
      <w:proofErr w:type="gramStart"/>
      <w:r w:rsidRPr="00D1614F">
        <w:rPr>
          <w:color w:val="auto"/>
        </w:rPr>
        <w:t>釐</w:t>
      </w:r>
      <w:proofErr w:type="gramEnd"/>
      <w:r w:rsidRPr="00D1614F">
        <w:rPr>
          <w:color w:val="auto"/>
        </w:rPr>
        <w:t>清</w:t>
      </w:r>
      <w:proofErr w:type="gramStart"/>
      <w:r w:rsidRPr="00D1614F">
        <w:rPr>
          <w:color w:val="auto"/>
        </w:rPr>
        <w:t>可供性</w:t>
      </w:r>
      <w:proofErr w:type="gramEnd"/>
      <w:r w:rsidRPr="00D1614F">
        <w:rPr>
          <w:color w:val="auto"/>
        </w:rPr>
        <w:t>，以下將從其核心特性與後續學者的觀點加以說明</w:t>
      </w:r>
      <w:r w:rsidRPr="00D1614F">
        <w:rPr>
          <w:rFonts w:hint="eastAsia"/>
          <w:color w:val="auto"/>
        </w:rPr>
        <w:t>：</w:t>
      </w:r>
    </w:p>
    <w:p w14:paraId="690E9622" w14:textId="5A44ADC5" w:rsidR="00A954FA" w:rsidRPr="00D1614F" w:rsidRDefault="00050DEB" w:rsidP="0066623C">
      <w:pPr>
        <w:pStyle w:val="a"/>
        <w:rPr>
          <w:color w:val="auto"/>
        </w:rPr>
      </w:pPr>
      <w:r w:rsidRPr="00D1614F">
        <w:rPr>
          <w:color w:val="auto"/>
        </w:rPr>
        <w:t>相對性與互補性</w:t>
      </w:r>
      <w:r w:rsidR="009D0224" w:rsidRPr="00D1614F">
        <w:rPr>
          <w:color w:val="auto"/>
        </w:rPr>
        <w:t>（</w:t>
      </w:r>
      <w:r w:rsidR="009D0224" w:rsidRPr="00D1614F">
        <w:rPr>
          <w:color w:val="auto"/>
        </w:rPr>
        <w:t>Relationality and Complementarity</w:t>
      </w:r>
      <w:r w:rsidR="009D0224" w:rsidRPr="00D1614F">
        <w:rPr>
          <w:color w:val="auto"/>
        </w:rPr>
        <w:t>）</w:t>
      </w:r>
    </w:p>
    <w:p w14:paraId="49741910" w14:textId="6217671E" w:rsidR="00AE115A" w:rsidRPr="00D1614F" w:rsidRDefault="00AE115A" w:rsidP="00AE115A">
      <w:pPr>
        <w:pStyle w:val="15"/>
        <w:ind w:firstLine="480"/>
      </w:pPr>
      <w:proofErr w:type="gramStart"/>
      <w:r w:rsidRPr="00D1614F">
        <w:t>可供性具有</w:t>
      </w:r>
      <w:proofErr w:type="gramEnd"/>
      <w:r w:rsidRPr="00D1614F">
        <w:t>相對性，意指其是否成立取決於</w:t>
      </w:r>
      <w:r w:rsidRPr="00D1614F">
        <w:rPr>
          <w:rFonts w:hint="eastAsia"/>
        </w:rPr>
        <w:t>生物</w:t>
      </w:r>
      <w:r w:rsidRPr="00D1614F">
        <w:t>本身</w:t>
      </w:r>
      <w:r w:rsidRPr="00D1614F">
        <w:rPr>
          <w:rFonts w:hint="eastAsia"/>
        </w:rPr>
        <w:t>的</w:t>
      </w:r>
      <w:r w:rsidRPr="00D1614F">
        <w:t>身體條件、</w:t>
      </w:r>
      <w:r w:rsidRPr="00D1614F">
        <w:rPr>
          <w:rFonts w:hint="eastAsia"/>
        </w:rPr>
        <w:t>感知</w:t>
      </w:r>
      <w:r w:rsidRPr="00D1614F">
        <w:t>能力與經驗</w:t>
      </w:r>
      <w:r w:rsidRPr="00D1614F">
        <w:rPr>
          <w:rFonts w:hint="eastAsia"/>
        </w:rPr>
        <w:t>基礎</w:t>
      </w:r>
      <w:r w:rsidRPr="00D1614F">
        <w:fldChar w:fldCharType="begin"/>
      </w:r>
      <w:r w:rsidRPr="00D1614F">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D1614F">
        <w:fldChar w:fldCharType="separate"/>
      </w:r>
      <w:r w:rsidRPr="00D1614F">
        <w:rPr>
          <w:noProof/>
        </w:rPr>
        <w:t>(Gaver, 1991; Gibson, 1979; Greeno, 1994)</w:t>
      </w:r>
      <w:r w:rsidRPr="00D1614F">
        <w:fldChar w:fldCharType="end"/>
      </w:r>
      <w:r w:rsidRPr="00D1614F">
        <w:rPr>
          <w:rFonts w:hint="eastAsia"/>
        </w:rPr>
        <w:t>。</w:t>
      </w:r>
      <w:r w:rsidRPr="00D1614F">
        <w:t>同一物件對不同生物可能展現出不同的</w:t>
      </w:r>
      <w:proofErr w:type="gramStart"/>
      <w:r w:rsidRPr="00D1614F">
        <w:t>可供性</w:t>
      </w:r>
      <w:proofErr w:type="gramEnd"/>
      <w:r w:rsidRPr="00D1614F">
        <w:rPr>
          <w:rFonts w:hint="eastAsia"/>
        </w:rPr>
        <w:t>，</w:t>
      </w:r>
      <w:r w:rsidRPr="00D1614F">
        <w:t>如椅子對成人而言具備可坐的</w:t>
      </w:r>
      <w:proofErr w:type="gramStart"/>
      <w:r w:rsidRPr="00D1614F">
        <w:t>可供性</w:t>
      </w:r>
      <w:proofErr w:type="gramEnd"/>
      <w:r w:rsidRPr="00D1614F">
        <w:t>，但對於身高不足的孩童可能就不成立。同時，</w:t>
      </w:r>
      <w:proofErr w:type="gramStart"/>
      <w:r w:rsidRPr="00D1614F">
        <w:t>可供性也</w:t>
      </w:r>
      <w:proofErr w:type="gramEnd"/>
      <w:r w:rsidRPr="00D1614F">
        <w:rPr>
          <w:rFonts w:hint="eastAsia"/>
        </w:rPr>
        <w:t>具備</w:t>
      </w:r>
      <w:r w:rsidRPr="00D1614F">
        <w:t>互補性，即環境所提供的條件需與生物的能力相互契合，才能</w:t>
      </w:r>
      <w:r w:rsidRPr="00D1614F">
        <w:rPr>
          <w:rFonts w:hint="eastAsia"/>
        </w:rPr>
        <w:t>構成</w:t>
      </w:r>
      <w:r w:rsidRPr="00D1614F">
        <w:t>實際</w:t>
      </w:r>
      <w:r w:rsidRPr="00D1614F">
        <w:rPr>
          <w:rFonts w:hint="eastAsia"/>
        </w:rPr>
        <w:t>行</w:t>
      </w:r>
      <w:r w:rsidRPr="00D1614F">
        <w:t>動</w:t>
      </w:r>
      <w:r w:rsidRPr="00D1614F">
        <w:rPr>
          <w:rFonts w:hint="eastAsia"/>
        </w:rPr>
        <w:t>的</w:t>
      </w:r>
      <w:r w:rsidRPr="00D1614F">
        <w:t>可能性</w:t>
      </w:r>
      <w:r w:rsidRPr="00D1614F">
        <w:fldChar w:fldCharType="begin"/>
      </w:r>
      <w:r w:rsidRPr="00D1614F">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D1614F">
        <w:fldChar w:fldCharType="separate"/>
      </w:r>
      <w:r w:rsidRPr="00D1614F">
        <w:rPr>
          <w:noProof/>
        </w:rPr>
        <w:t>(Gaver, 1991; Gibson, 2014)</w:t>
      </w:r>
      <w:r w:rsidRPr="00D1614F">
        <w:fldChar w:fldCharType="end"/>
      </w:r>
      <w:r w:rsidRPr="00D1614F">
        <w:t>。例如鳥類因擁有</w:t>
      </w:r>
      <w:r w:rsidRPr="00D1614F">
        <w:rPr>
          <w:rFonts w:hint="eastAsia"/>
        </w:rPr>
        <w:t>細長的</w:t>
      </w:r>
      <w:r w:rsidRPr="00D1614F">
        <w:t>腳趾與</w:t>
      </w:r>
      <w:r w:rsidRPr="00D1614F">
        <w:rPr>
          <w:rFonts w:hint="eastAsia"/>
        </w:rPr>
        <w:t>輕巧</w:t>
      </w:r>
      <w:r w:rsidRPr="00D1614F">
        <w:t>體重，才能棲息於細枝；人類能開門把，是因為</w:t>
      </w:r>
      <w:r w:rsidRPr="00D1614F">
        <w:rPr>
          <w:rFonts w:hint="eastAsia"/>
        </w:rPr>
        <w:t>門把</w:t>
      </w:r>
      <w:r w:rsidRPr="00D1614F">
        <w:t>與手</w:t>
      </w:r>
      <w:r w:rsidRPr="00D1614F">
        <w:rPr>
          <w:rFonts w:hint="eastAsia"/>
        </w:rPr>
        <w:t>掌大小</w:t>
      </w:r>
      <w:r w:rsidRPr="00D1614F">
        <w:t>互補</w:t>
      </w:r>
      <w:r w:rsidR="00A17393" w:rsidRPr="00D1614F">
        <w:rPr>
          <w:rFonts w:hint="eastAsia"/>
        </w:rPr>
        <w:t>，</w:t>
      </w:r>
      <w:r w:rsidRPr="00D1614F">
        <w:t>相對性指的是「誰」能使用；互補性強調「</w:t>
      </w:r>
      <w:r w:rsidRPr="00D1614F">
        <w:rPr>
          <w:rFonts w:hint="eastAsia"/>
        </w:rPr>
        <w:t>如何</w:t>
      </w:r>
      <w:r w:rsidRPr="00D1614F">
        <w:t>」能使用。</w:t>
      </w:r>
    </w:p>
    <w:p w14:paraId="121F9B37" w14:textId="77777777" w:rsidR="00725B59" w:rsidRPr="00D1614F" w:rsidRDefault="00725B59" w:rsidP="00725B59">
      <w:pPr>
        <w:pStyle w:val="15"/>
        <w:ind w:firstLine="480"/>
      </w:pPr>
    </w:p>
    <w:p w14:paraId="0B2AB84B" w14:textId="4EC96D6E" w:rsidR="00035183" w:rsidRPr="00D1614F" w:rsidRDefault="00DD7D84" w:rsidP="0066623C">
      <w:pPr>
        <w:pStyle w:val="a"/>
        <w:rPr>
          <w:color w:val="auto"/>
        </w:rPr>
      </w:pPr>
      <w:r w:rsidRPr="00D1614F">
        <w:rPr>
          <w:color w:val="auto"/>
        </w:rPr>
        <w:t>物質性與行動機會（</w:t>
      </w:r>
      <w:r w:rsidRPr="00D1614F">
        <w:rPr>
          <w:color w:val="auto"/>
        </w:rPr>
        <w:t>Materiality and Action Opportunities</w:t>
      </w:r>
      <w:r w:rsidRPr="00D1614F">
        <w:rPr>
          <w:color w:val="auto"/>
        </w:rPr>
        <w:t>）</w:t>
      </w:r>
    </w:p>
    <w:p w14:paraId="13E89D7E" w14:textId="0BC237F1" w:rsidR="00AE6A5A" w:rsidRPr="00D1614F" w:rsidRDefault="00AE6A5A" w:rsidP="00AE6A5A">
      <w:pPr>
        <w:pStyle w:val="15"/>
        <w:ind w:firstLine="480"/>
      </w:pPr>
      <w:proofErr w:type="gramStart"/>
      <w:r w:rsidRPr="00D1614F">
        <w:t>可供性</w:t>
      </w:r>
      <w:r w:rsidRPr="00D1614F">
        <w:rPr>
          <w:rFonts w:hint="eastAsia"/>
        </w:rPr>
        <w:t>的</w:t>
      </w:r>
      <w:proofErr w:type="gramEnd"/>
      <w:r w:rsidRPr="00D1614F">
        <w:rPr>
          <w:rFonts w:hint="eastAsia"/>
        </w:rPr>
        <w:t>成立</w:t>
      </w:r>
      <w:r w:rsidRPr="00D1614F">
        <w:t>依賴</w:t>
      </w:r>
      <w:r w:rsidRPr="00D1614F">
        <w:rPr>
          <w:rFonts w:hint="eastAsia"/>
        </w:rPr>
        <w:t>於</w:t>
      </w:r>
      <w:r w:rsidRPr="00D1614F">
        <w:t>物質條件是否能支持行動</w:t>
      </w:r>
      <w:r w:rsidR="00DF6212" w:rsidRPr="00D1614F">
        <w:rPr>
          <w:rFonts w:hint="eastAsia"/>
        </w:rPr>
        <w:t>、</w:t>
      </w:r>
      <w:r w:rsidRPr="00D1614F">
        <w:t>被行動者察覺與理解</w:t>
      </w:r>
      <w:r w:rsidRPr="00D1614F">
        <w:rPr>
          <w:rFonts w:hint="eastAsia"/>
        </w:rPr>
        <w:t>。不同學者對物質條件所構成的物質性（</w:t>
      </w:r>
      <w:r w:rsidRPr="00D1614F">
        <w:t>Materiality</w:t>
      </w:r>
      <w:r w:rsidRPr="00D1614F">
        <w:rPr>
          <w:rFonts w:hint="eastAsia"/>
        </w:rPr>
        <w:t>）亦有不同的</w:t>
      </w:r>
      <w:r w:rsidRPr="00D1614F">
        <w:t>詮釋。</w:t>
      </w:r>
    </w:p>
    <w:p w14:paraId="5DEEB76C" w14:textId="5D3109AA" w:rsidR="00AE6A5A" w:rsidRPr="00D1614F" w:rsidRDefault="00AE6A5A" w:rsidP="00AE6A5A">
      <w:pPr>
        <w:pStyle w:val="15"/>
        <w:ind w:firstLine="480"/>
      </w:pPr>
      <w:r w:rsidRPr="00D1614F">
        <w:t>Gibson</w:t>
      </w:r>
      <w:r w:rsidRPr="00D1614F">
        <w:rPr>
          <w:rFonts w:hint="eastAsia"/>
        </w:rPr>
        <w:t>認為物質性來自</w:t>
      </w:r>
      <w:r w:rsidRPr="00D1614F">
        <w:t>於環境中可感知的物理特性</w:t>
      </w:r>
      <w:r w:rsidRPr="00D1614F">
        <w:rPr>
          <w:rFonts w:hint="eastAsia"/>
        </w:rPr>
        <w:t>，這些</w:t>
      </w:r>
      <w:r w:rsidRPr="00D1614F">
        <w:t>物理特性對</w:t>
      </w:r>
      <w:proofErr w:type="gramStart"/>
      <w:r w:rsidRPr="00D1614F">
        <w:t>可供性的</w:t>
      </w:r>
      <w:proofErr w:type="gramEnd"/>
      <w:r w:rsidRPr="00D1614F">
        <w:t>提供</w:t>
      </w:r>
      <w:r w:rsidRPr="00D1614F">
        <w:rPr>
          <w:rFonts w:hint="eastAsia"/>
        </w:rPr>
        <w:t>具體</w:t>
      </w:r>
      <w:r w:rsidRPr="00D1614F">
        <w:t>結構基礎。例如，堅固的木板能</w:t>
      </w:r>
      <w:r w:rsidRPr="00D1614F">
        <w:rPr>
          <w:rFonts w:hint="eastAsia"/>
        </w:rPr>
        <w:t>使人</w:t>
      </w:r>
      <w:r w:rsidRPr="00D1614F">
        <w:t>站立或坐下，而鬆軟或不穩的材質則無法實現。</w:t>
      </w:r>
      <w:r w:rsidRPr="00D1614F">
        <w:t>Gaver</w:t>
      </w:r>
      <w:r w:rsidRPr="00D1614F">
        <w:rPr>
          <w:rFonts w:hint="eastAsia"/>
        </w:rPr>
        <w:t>則將</w:t>
      </w:r>
      <w:proofErr w:type="gramStart"/>
      <w:r w:rsidRPr="00D1614F">
        <w:t>可供性進一步</w:t>
      </w:r>
      <w:proofErr w:type="gramEnd"/>
      <w:r w:rsidRPr="00D1614F">
        <w:t>定義為「特殊屬性</w:t>
      </w:r>
      <w:r w:rsidRPr="00D1614F">
        <w:rPr>
          <w:rFonts w:hint="eastAsia"/>
        </w:rPr>
        <w:t>的</w:t>
      </w:r>
      <w:r w:rsidRPr="00D1614F">
        <w:t>組合」</w:t>
      </w:r>
      <w:r w:rsidRPr="00D1614F">
        <w:rPr>
          <w:rFonts w:hint="eastAsia"/>
        </w:rPr>
        <w:t>，並在原有物質性基礎上補充了「能力」（</w:t>
      </w:r>
      <w:r w:rsidRPr="00D1614F">
        <w:rPr>
          <w:rFonts w:hint="eastAsia"/>
        </w:rPr>
        <w:t>Abilities</w:t>
      </w:r>
      <w:r w:rsidRPr="00D1614F">
        <w:rPr>
          <w:rFonts w:hint="eastAsia"/>
        </w:rPr>
        <w:t>）的重要性，</w:t>
      </w:r>
      <w:r w:rsidRPr="00D1614F">
        <w:t>須同時具備三項條件：物</w:t>
      </w:r>
      <w:r w:rsidRPr="00D1614F">
        <w:rPr>
          <w:rFonts w:hint="eastAsia"/>
        </w:rPr>
        <w:t>質</w:t>
      </w:r>
      <w:r w:rsidRPr="00D1614F">
        <w:t>與行動者能力相容、</w:t>
      </w:r>
      <w:proofErr w:type="gramStart"/>
      <w:r w:rsidRPr="00D1614F">
        <w:rPr>
          <w:rFonts w:hint="eastAsia"/>
        </w:rPr>
        <w:t>可供性相關</w:t>
      </w:r>
      <w:proofErr w:type="gramEnd"/>
      <w:r w:rsidRPr="00D1614F">
        <w:t>資訊能被感知、</w:t>
      </w:r>
      <w:r w:rsidRPr="00D1614F">
        <w:rPr>
          <w:rFonts w:hint="eastAsia"/>
        </w:rPr>
        <w:t>行動</w:t>
      </w:r>
      <w:r w:rsidRPr="00D1614F">
        <w:t>與文化脈絡相關</w:t>
      </w:r>
      <w:r w:rsidRPr="00D1614F">
        <w:fldChar w:fldCharType="begin"/>
      </w:r>
      <w:r w:rsidRPr="00D1614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D1614F">
        <w:fldChar w:fldCharType="separate"/>
      </w:r>
      <w:r w:rsidRPr="00D1614F">
        <w:rPr>
          <w:noProof/>
        </w:rPr>
        <w:t>(Gaver, 1991)</w:t>
      </w:r>
      <w:r w:rsidRPr="00D1614F">
        <w:fldChar w:fldCharType="end"/>
      </w:r>
      <w:r w:rsidRPr="00D1614F">
        <w:t>。例如自動門若無提示音或標示，即使具備開啟功能也可能無法被使用者辨識。</w:t>
      </w:r>
      <w:r w:rsidRPr="00D1614F">
        <w:rPr>
          <w:rFonts w:hint="eastAsia"/>
        </w:rPr>
        <w:t>Green</w:t>
      </w:r>
      <w:r w:rsidRPr="00D1614F">
        <w:rPr>
          <w:rFonts w:hint="eastAsia"/>
        </w:rPr>
        <w:t>同樣強調</w:t>
      </w:r>
      <w:proofErr w:type="gramStart"/>
      <w:r w:rsidRPr="00D1614F">
        <w:t>可供性與</w:t>
      </w:r>
      <w:proofErr w:type="gramEnd"/>
      <w:r w:rsidRPr="00D1614F">
        <w:t>能力相互依存</w:t>
      </w:r>
      <w:r w:rsidRPr="00D1614F">
        <w:rPr>
          <w:rFonts w:hint="eastAsia"/>
        </w:rPr>
        <w:t>的關係，認為</w:t>
      </w:r>
      <w:r w:rsidRPr="00D1614F">
        <w:t>兩者相對而成</w:t>
      </w:r>
      <w:r w:rsidRPr="00D1614F">
        <w:rPr>
          <w:rFonts w:hint="eastAsia"/>
        </w:rPr>
        <w:t>、</w:t>
      </w:r>
      <w:r w:rsidRPr="00D1614F">
        <w:t>彼此無法獨立存在</w:t>
      </w:r>
      <w:r w:rsidRPr="00D1614F">
        <w:rPr>
          <w:rFonts w:hint="eastAsia"/>
        </w:rPr>
        <w:t>，</w:t>
      </w:r>
      <w:r w:rsidRPr="00D1614F">
        <w:t>能力需特定物質條件支持才能發揮功能</w:t>
      </w:r>
      <w:r w:rsidRPr="00D1614F">
        <w:fldChar w:fldCharType="begin"/>
      </w:r>
      <w:r w:rsidRPr="00D1614F">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sidRPr="00D1614F">
        <w:fldChar w:fldCharType="separate"/>
      </w:r>
      <w:r w:rsidRPr="00D1614F">
        <w:rPr>
          <w:noProof/>
        </w:rPr>
        <w:t>(Greeno, 1994)</w:t>
      </w:r>
      <w:r w:rsidRPr="00D1614F">
        <w:fldChar w:fldCharType="end"/>
      </w:r>
      <w:r w:rsidRPr="00D1614F">
        <w:t>。</w:t>
      </w:r>
    </w:p>
    <w:p w14:paraId="56580116" w14:textId="77777777" w:rsidR="002629A5" w:rsidRPr="00FD30CF" w:rsidRDefault="002629A5" w:rsidP="002629A5">
      <w:pPr>
        <w:pStyle w:val="15"/>
        <w:ind w:firstLine="480"/>
      </w:pPr>
      <w:r w:rsidRPr="00D1614F">
        <w:t>除了自然物的物理條件</w:t>
      </w:r>
      <w:r w:rsidRPr="00D1614F">
        <w:rPr>
          <w:rFonts w:hint="eastAsia"/>
        </w:rPr>
        <w:t>外，</w:t>
      </w:r>
      <w:proofErr w:type="spellStart"/>
      <w:r w:rsidRPr="00D1614F">
        <w:t>Hutchby</w:t>
      </w:r>
      <w:proofErr w:type="spellEnd"/>
      <w:r w:rsidRPr="00D1614F">
        <w:t>提出「技術物質性」的概念</w:t>
      </w:r>
      <w:r w:rsidRPr="00D1614F">
        <w:rPr>
          <w:rFonts w:hint="eastAsia"/>
        </w:rPr>
        <w:t>，他認為</w:t>
      </w:r>
      <w:proofErr w:type="gramStart"/>
      <w:r w:rsidRPr="00D1614F">
        <w:rPr>
          <w:rFonts w:hint="eastAsia"/>
        </w:rPr>
        <w:t>可供性</w:t>
      </w:r>
      <w:r w:rsidRPr="00D1614F">
        <w:t>包含</w:t>
      </w:r>
      <w:proofErr w:type="gramEnd"/>
      <w:r w:rsidRPr="00D1614F">
        <w:t>人造物</w:t>
      </w:r>
      <w:r w:rsidRPr="00D1614F">
        <w:rPr>
          <w:rFonts w:hint="eastAsia"/>
        </w:rPr>
        <w:t>（</w:t>
      </w:r>
      <w:r w:rsidRPr="00D1614F">
        <w:rPr>
          <w:rFonts w:hint="eastAsia"/>
        </w:rPr>
        <w:t>Artifact</w:t>
      </w:r>
      <w:r w:rsidRPr="00D1614F">
        <w:rPr>
          <w:rFonts w:hint="eastAsia"/>
        </w:rPr>
        <w:t>）</w:t>
      </w:r>
      <w:r w:rsidRPr="00D1614F">
        <w:t>中所建構的互動邏輯與操作限制</w:t>
      </w:r>
      <w:r w:rsidRPr="00D1614F">
        <w:fldChar w:fldCharType="begin"/>
      </w:r>
      <w:r w:rsidRPr="00D1614F">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sidRPr="00D1614F">
        <w:fldChar w:fldCharType="separate"/>
      </w:r>
      <w:r w:rsidRPr="00D1614F">
        <w:rPr>
          <w:noProof/>
        </w:rPr>
        <w:t>(Hutchby, 2001)</w:t>
      </w:r>
      <w:r w:rsidRPr="00D1614F">
        <w:fldChar w:fldCharType="end"/>
      </w:r>
      <w:r w:rsidRPr="00D1614F">
        <w:t>。</w:t>
      </w:r>
      <w:r w:rsidRPr="00D1614F">
        <w:rPr>
          <w:rFonts w:hint="eastAsia"/>
        </w:rPr>
        <w:t>以</w:t>
      </w:r>
      <w:r w:rsidRPr="008A17B3">
        <w:lastRenderedPageBreak/>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Pr="001405D8" w:rsidRDefault="00A94F20" w:rsidP="008E70BF">
      <w:pPr>
        <w:pStyle w:val="15"/>
        <w:ind w:firstLineChars="0" w:firstLine="0"/>
      </w:pPr>
    </w:p>
    <w:p w14:paraId="1CA0F776" w14:textId="49748C5C" w:rsidR="00434784" w:rsidRPr="001405D8" w:rsidRDefault="000E7743" w:rsidP="0066623C">
      <w:pPr>
        <w:pStyle w:val="a"/>
        <w:rPr>
          <w:color w:val="auto"/>
        </w:rPr>
      </w:pPr>
      <w:r w:rsidRPr="001405D8">
        <w:rPr>
          <w:color w:val="auto"/>
        </w:rPr>
        <w:t>真實</w:t>
      </w:r>
      <w:proofErr w:type="gramStart"/>
      <w:r w:rsidRPr="001405D8">
        <w:rPr>
          <w:color w:val="auto"/>
        </w:rPr>
        <w:t>可供性</w:t>
      </w:r>
      <w:r w:rsidRPr="001405D8">
        <w:rPr>
          <w:rFonts w:hint="eastAsia"/>
          <w:color w:val="auto"/>
        </w:rPr>
        <w:t>與</w:t>
      </w:r>
      <w:proofErr w:type="gramEnd"/>
      <w:r w:rsidR="00434784" w:rsidRPr="001405D8">
        <w:rPr>
          <w:rFonts w:hint="eastAsia"/>
          <w:color w:val="auto"/>
        </w:rPr>
        <w:t>感知</w:t>
      </w:r>
      <w:proofErr w:type="gramStart"/>
      <w:r w:rsidR="00434784" w:rsidRPr="001405D8">
        <w:rPr>
          <w:rFonts w:hint="eastAsia"/>
          <w:color w:val="auto"/>
        </w:rPr>
        <w:t>可供性</w:t>
      </w:r>
      <w:proofErr w:type="gramEnd"/>
      <w:r w:rsidR="00434784" w:rsidRPr="001405D8">
        <w:rPr>
          <w:color w:val="auto"/>
        </w:rPr>
        <w:t>（</w:t>
      </w:r>
      <w:r w:rsidR="00D241AB" w:rsidRPr="001405D8">
        <w:rPr>
          <w:rFonts w:hint="eastAsia"/>
          <w:color w:val="auto"/>
        </w:rPr>
        <w:t>R</w:t>
      </w:r>
      <w:r w:rsidR="00D241AB" w:rsidRPr="001405D8">
        <w:rPr>
          <w:color w:val="auto"/>
        </w:rPr>
        <w:t xml:space="preserve">eal </w:t>
      </w:r>
      <w:r w:rsidR="00EA04BE" w:rsidRPr="001405D8">
        <w:rPr>
          <w:color w:val="auto"/>
        </w:rPr>
        <w:t>Affordance</w:t>
      </w:r>
      <w:r w:rsidR="00EA04BE" w:rsidRPr="001405D8">
        <w:rPr>
          <w:rFonts w:hint="eastAsia"/>
          <w:color w:val="auto"/>
        </w:rPr>
        <w:t xml:space="preserve"> </w:t>
      </w:r>
      <w:r w:rsidR="00D241AB" w:rsidRPr="001405D8">
        <w:rPr>
          <w:rFonts w:hint="eastAsia"/>
          <w:color w:val="auto"/>
        </w:rPr>
        <w:t>and P</w:t>
      </w:r>
      <w:r w:rsidR="00434784" w:rsidRPr="001405D8">
        <w:rPr>
          <w:color w:val="auto"/>
        </w:rPr>
        <w:t xml:space="preserve">erceived </w:t>
      </w:r>
      <w:r w:rsidR="00EA04BE" w:rsidRPr="001405D8">
        <w:rPr>
          <w:color w:val="auto"/>
        </w:rPr>
        <w:t>Affordance</w:t>
      </w:r>
      <w:r w:rsidR="00434784" w:rsidRPr="001405D8">
        <w:rPr>
          <w:color w:val="auto"/>
        </w:rPr>
        <w:t>）</w:t>
      </w:r>
    </w:p>
    <w:p w14:paraId="3EF4932F" w14:textId="36E7EE02" w:rsidR="005D4A86" w:rsidRPr="001405D8" w:rsidRDefault="004C0685" w:rsidP="00405AF5">
      <w:pPr>
        <w:pStyle w:val="15"/>
        <w:ind w:firstLine="480"/>
      </w:pPr>
      <w:r w:rsidRPr="001405D8">
        <w:t>即使環境本身具備</w:t>
      </w:r>
      <w:proofErr w:type="gramStart"/>
      <w:r w:rsidRPr="001405D8">
        <w:t>可供性</w:t>
      </w:r>
      <w:proofErr w:type="gramEnd"/>
      <w:r w:rsidRPr="001405D8">
        <w:t>，若行動者無法準確辨識其功能，仍可能造成誤判。</w:t>
      </w:r>
      <w:r w:rsidRPr="001405D8">
        <w:rPr>
          <w:rFonts w:hint="eastAsia"/>
        </w:rPr>
        <w:t>回顧</w:t>
      </w:r>
      <w:r w:rsidR="00405AF5" w:rsidRPr="001405D8">
        <w:t>Gibson</w:t>
      </w:r>
      <w:r w:rsidR="007369C9" w:rsidRPr="001405D8">
        <w:rPr>
          <w:rFonts w:hint="eastAsia"/>
        </w:rPr>
        <w:t>所</w:t>
      </w:r>
      <w:r w:rsidR="00405AF5" w:rsidRPr="001405D8">
        <w:t>主張</w:t>
      </w:r>
      <w:proofErr w:type="gramStart"/>
      <w:r w:rsidR="00405AF5" w:rsidRPr="001405D8">
        <w:rPr>
          <w:rFonts w:hint="eastAsia"/>
        </w:rPr>
        <w:t>可供性是</w:t>
      </w:r>
      <w:proofErr w:type="gramEnd"/>
      <w:r w:rsidR="00405AF5" w:rsidRPr="001405D8">
        <w:t>可</w:t>
      </w:r>
      <w:r w:rsidR="00405AF5" w:rsidRPr="001405D8">
        <w:rPr>
          <w:rFonts w:hint="eastAsia"/>
        </w:rPr>
        <w:t>被生物</w:t>
      </w:r>
      <w:r w:rsidR="00405AF5" w:rsidRPr="001405D8">
        <w:t>直接感知（</w:t>
      </w:r>
      <w:r w:rsidR="002A4C0B" w:rsidRPr="001405D8">
        <w:rPr>
          <w:rFonts w:hint="eastAsia"/>
        </w:rPr>
        <w:t>D</w:t>
      </w:r>
      <w:r w:rsidR="00405AF5" w:rsidRPr="001405D8">
        <w:t xml:space="preserve">irectly </w:t>
      </w:r>
      <w:r w:rsidR="002A4C0B" w:rsidRPr="001405D8">
        <w:rPr>
          <w:rFonts w:hint="eastAsia"/>
        </w:rPr>
        <w:t>P</w:t>
      </w:r>
      <w:r w:rsidR="00405AF5" w:rsidRPr="001405D8">
        <w:t>erceivable</w:t>
      </w:r>
      <w:r w:rsidR="00405AF5" w:rsidRPr="001405D8">
        <w:t>）</w:t>
      </w:r>
      <w:r w:rsidR="00405AF5" w:rsidRPr="001405D8">
        <w:rPr>
          <w:rFonts w:hint="eastAsia"/>
        </w:rPr>
        <w:t>的環境特性，</w:t>
      </w:r>
      <w:r w:rsidR="00782987" w:rsidRPr="001405D8">
        <w:rPr>
          <w:rFonts w:hint="eastAsia"/>
        </w:rPr>
        <w:t>無須</w:t>
      </w:r>
      <w:r w:rsidR="00BF18F6" w:rsidRPr="001405D8">
        <w:rPr>
          <w:rFonts w:hint="eastAsia"/>
        </w:rPr>
        <w:t>透過</w:t>
      </w:r>
      <w:r w:rsidR="00BF18F6" w:rsidRPr="001405D8">
        <w:t>符號處理、分類或推理即可察覺</w:t>
      </w:r>
      <w:r w:rsidR="00914B38" w:rsidRPr="001405D8">
        <w:fldChar w:fldCharType="begin"/>
      </w:r>
      <w:r w:rsidR="00AA5B55" w:rsidRPr="001405D8">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rsidRPr="001405D8">
        <w:fldChar w:fldCharType="separate"/>
      </w:r>
      <w:r w:rsidR="00914B38" w:rsidRPr="001405D8">
        <w:rPr>
          <w:noProof/>
        </w:rPr>
        <w:t>(Gibson, 1979)</w:t>
      </w:r>
      <w:r w:rsidR="00914B38" w:rsidRPr="001405D8">
        <w:fldChar w:fldCharType="end"/>
      </w:r>
      <w:r w:rsidR="00405AF5" w:rsidRPr="001405D8">
        <w:rPr>
          <w:rFonts w:hint="eastAsia"/>
        </w:rPr>
        <w:t>。</w:t>
      </w:r>
      <w:r w:rsidR="00E44CE0" w:rsidRPr="001405D8">
        <w:t>然而，</w:t>
      </w:r>
      <w:r w:rsidR="00E44CE0" w:rsidRPr="001405D8">
        <w:rPr>
          <w:rFonts w:hint="eastAsia"/>
        </w:rPr>
        <w:t>Gibson</w:t>
      </w:r>
      <w:r w:rsidR="00E44CE0" w:rsidRPr="001405D8">
        <w:rPr>
          <w:rFonts w:hint="eastAsia"/>
        </w:rPr>
        <w:t>對</w:t>
      </w:r>
      <w:r w:rsidR="00E44CE0" w:rsidRPr="001405D8">
        <w:t>「直接感知」（</w:t>
      </w:r>
      <w:r w:rsidR="00E44CE0" w:rsidRPr="001405D8">
        <w:rPr>
          <w:rFonts w:hint="eastAsia"/>
        </w:rPr>
        <w:t>D</w:t>
      </w:r>
      <w:r w:rsidR="00E44CE0" w:rsidRPr="001405D8">
        <w:t xml:space="preserve">irectly </w:t>
      </w:r>
      <w:r w:rsidR="00E44CE0" w:rsidRPr="001405D8">
        <w:rPr>
          <w:rFonts w:hint="eastAsia"/>
        </w:rPr>
        <w:t>P</w:t>
      </w:r>
      <w:r w:rsidR="00E44CE0" w:rsidRPr="001405D8">
        <w:t>erceivable</w:t>
      </w:r>
      <w:r w:rsidR="00E44CE0" w:rsidRPr="001405D8">
        <w:t>）的強調</w:t>
      </w:r>
      <w:r w:rsidR="00E44CE0" w:rsidRPr="001405D8">
        <w:rPr>
          <w:rFonts w:hint="eastAsia"/>
        </w:rPr>
        <w:t>，</w:t>
      </w:r>
      <w:r w:rsidR="00E44CE0" w:rsidRPr="001405D8">
        <w:t>在後續學者眼中顯得過於理想化或簡化。</w:t>
      </w:r>
    </w:p>
    <w:p w14:paraId="0EFC3BE7" w14:textId="5897E08E" w:rsidR="001813FF" w:rsidRPr="001405D8" w:rsidRDefault="0038579E" w:rsidP="00EA5B36">
      <w:pPr>
        <w:pStyle w:val="15"/>
        <w:ind w:firstLine="480"/>
      </w:pPr>
      <w:r w:rsidRPr="001405D8">
        <w:t>Norman</w:t>
      </w:r>
      <w:r w:rsidR="00EA5B36" w:rsidRPr="001405D8">
        <w:rPr>
          <w:rFonts w:hint="eastAsia"/>
        </w:rPr>
        <w:t>研究指出</w:t>
      </w:r>
      <w:r w:rsidRPr="001405D8">
        <w:t>，並非所有</w:t>
      </w:r>
      <w:proofErr w:type="gramStart"/>
      <w:r w:rsidRPr="001405D8">
        <w:t>可供性都</w:t>
      </w:r>
      <w:proofErr w:type="gramEnd"/>
      <w:r w:rsidRPr="001405D8">
        <w:t>能被行動者準確辨識，</w:t>
      </w:r>
      <w:r w:rsidR="003104E6" w:rsidRPr="001405D8">
        <w:rPr>
          <w:rFonts w:hint="eastAsia"/>
        </w:rPr>
        <w:t>因此</w:t>
      </w:r>
      <w:r w:rsidR="00106094" w:rsidRPr="001405D8">
        <w:rPr>
          <w:rFonts w:hint="eastAsia"/>
        </w:rPr>
        <w:t>提出</w:t>
      </w:r>
      <w:r w:rsidR="00DC654C" w:rsidRPr="001405D8">
        <w:rPr>
          <w:rFonts w:hint="eastAsia"/>
        </w:rPr>
        <w:t>「</w:t>
      </w:r>
      <w:r w:rsidRPr="001405D8">
        <w:t>真實</w:t>
      </w:r>
      <w:proofErr w:type="gramStart"/>
      <w:r w:rsidRPr="001405D8">
        <w:t>可供性</w:t>
      </w:r>
      <w:proofErr w:type="gramEnd"/>
      <w:r w:rsidR="00DC654C" w:rsidRPr="001405D8">
        <w:rPr>
          <w:rFonts w:hint="eastAsia"/>
        </w:rPr>
        <w:t>」</w:t>
      </w:r>
      <w:r w:rsidRPr="001405D8">
        <w:t>（</w:t>
      </w:r>
      <w:r w:rsidR="00A86813" w:rsidRPr="001405D8">
        <w:rPr>
          <w:rFonts w:hint="eastAsia"/>
        </w:rPr>
        <w:t>R</w:t>
      </w:r>
      <w:r w:rsidR="00A86813" w:rsidRPr="001405D8">
        <w:t>eal Affordance</w:t>
      </w:r>
      <w:r w:rsidRPr="001405D8">
        <w:t>）與</w:t>
      </w:r>
      <w:r w:rsidR="00DC654C" w:rsidRPr="001405D8">
        <w:rPr>
          <w:rFonts w:hint="eastAsia"/>
        </w:rPr>
        <w:t>「</w:t>
      </w:r>
      <w:r w:rsidRPr="001405D8">
        <w:t>感知</w:t>
      </w:r>
      <w:proofErr w:type="gramStart"/>
      <w:r w:rsidRPr="001405D8">
        <w:t>可供性</w:t>
      </w:r>
      <w:proofErr w:type="gramEnd"/>
      <w:r w:rsidR="00DC654C" w:rsidRPr="001405D8">
        <w:rPr>
          <w:rFonts w:hint="eastAsia"/>
        </w:rPr>
        <w:t>」</w:t>
      </w:r>
      <w:r w:rsidRPr="001405D8">
        <w:t>（</w:t>
      </w:r>
      <w:r w:rsidR="00DC654C" w:rsidRPr="001405D8">
        <w:rPr>
          <w:rFonts w:hint="eastAsia"/>
        </w:rPr>
        <w:t>P</w:t>
      </w:r>
      <w:r w:rsidR="00DC654C" w:rsidRPr="001405D8">
        <w:t>erceived Affordance</w:t>
      </w:r>
      <w:r w:rsidRPr="001405D8">
        <w:t>）</w:t>
      </w:r>
      <w:r w:rsidR="00783D1F" w:rsidRPr="001405D8">
        <w:fldChar w:fldCharType="begin"/>
      </w:r>
      <w:r w:rsidR="00783D1F" w:rsidRPr="001405D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rsidRPr="001405D8">
        <w:fldChar w:fldCharType="separate"/>
      </w:r>
      <w:r w:rsidR="00783D1F" w:rsidRPr="001405D8">
        <w:rPr>
          <w:noProof/>
        </w:rPr>
        <w:t>(Norman, 1999)</w:t>
      </w:r>
      <w:r w:rsidR="00783D1F" w:rsidRPr="001405D8">
        <w:fldChar w:fldCharType="end"/>
      </w:r>
      <w:r w:rsidR="001B595C" w:rsidRPr="001405D8">
        <w:rPr>
          <w:rFonts w:hint="eastAsia"/>
        </w:rPr>
        <w:t>，</w:t>
      </w:r>
      <w:r w:rsidR="001B595C" w:rsidRPr="001405D8">
        <w:t>前者是指物體實際具有的功能與操作潛力；後者則是使用者透過介面提示或經驗所感知到的操作可能性。</w:t>
      </w:r>
      <w:r w:rsidR="008751E0" w:rsidRPr="001405D8">
        <w:t>以觸控螢幕為例，</w:t>
      </w:r>
      <w:r w:rsidR="002146BA" w:rsidRPr="001405D8">
        <w:rPr>
          <w:rFonts w:hint="eastAsia"/>
        </w:rPr>
        <w:t>使用者</w:t>
      </w:r>
      <w:r w:rsidR="0016417C" w:rsidRPr="001405D8">
        <w:t>對所有可觸及螢幕產生可觸碰的感知</w:t>
      </w:r>
      <w:proofErr w:type="gramStart"/>
      <w:r w:rsidR="0016417C" w:rsidRPr="001405D8">
        <w:t>可供性</w:t>
      </w:r>
      <w:proofErr w:type="gramEnd"/>
      <w:r w:rsidR="00BF02CB" w:rsidRPr="001405D8">
        <w:t>（</w:t>
      </w:r>
      <w:r w:rsidR="00BF02CB" w:rsidRPr="001405D8">
        <w:t>Perceived Affordance</w:t>
      </w:r>
      <w:r w:rsidR="00BF02CB" w:rsidRPr="001405D8">
        <w:t>）</w:t>
      </w:r>
      <w:r w:rsidR="008751E0" w:rsidRPr="001405D8">
        <w:t>，但僅有具備觸控功能的螢幕</w:t>
      </w:r>
      <w:proofErr w:type="gramStart"/>
      <w:r w:rsidR="008751E0" w:rsidRPr="001405D8">
        <w:t>才</w:t>
      </w:r>
      <w:r w:rsidR="00F55CB3" w:rsidRPr="001405D8">
        <w:rPr>
          <w:rFonts w:hint="eastAsia"/>
        </w:rPr>
        <w:t>能</w:t>
      </w:r>
      <w:r w:rsidR="00AA71E9" w:rsidRPr="001405D8">
        <w:rPr>
          <w:rFonts w:hint="eastAsia"/>
        </w:rPr>
        <w:t>經</w:t>
      </w:r>
      <w:r w:rsidR="008751E0" w:rsidRPr="001405D8">
        <w:t>觸碰</w:t>
      </w:r>
      <w:proofErr w:type="gramEnd"/>
      <w:r w:rsidR="00AA71E9" w:rsidRPr="001405D8">
        <w:rPr>
          <w:rFonts w:hint="eastAsia"/>
        </w:rPr>
        <w:t>、</w:t>
      </w:r>
      <w:r w:rsidR="008751E0" w:rsidRPr="001405D8">
        <w:t>產生回饋</w:t>
      </w:r>
      <w:r w:rsidR="00BF4E5C" w:rsidRPr="001405D8">
        <w:rPr>
          <w:rFonts w:hint="eastAsia"/>
        </w:rPr>
        <w:t>而</w:t>
      </w:r>
      <w:r w:rsidR="008751E0" w:rsidRPr="001405D8">
        <w:t>構成真實</w:t>
      </w:r>
      <w:proofErr w:type="gramStart"/>
      <w:r w:rsidR="008751E0" w:rsidRPr="001405D8">
        <w:t>可供性</w:t>
      </w:r>
      <w:proofErr w:type="gramEnd"/>
      <w:r w:rsidR="00BF02CB" w:rsidRPr="001405D8">
        <w:t>（</w:t>
      </w:r>
      <w:r w:rsidR="00BF02CB" w:rsidRPr="001405D8">
        <w:rPr>
          <w:rFonts w:hint="eastAsia"/>
        </w:rPr>
        <w:t>R</w:t>
      </w:r>
      <w:r w:rsidR="00BF02CB" w:rsidRPr="001405D8">
        <w:t>eal Affordance</w:t>
      </w:r>
      <w:r w:rsidR="00BF02CB" w:rsidRPr="001405D8">
        <w:t>）</w:t>
      </w:r>
      <w:r w:rsidR="008751E0" w:rsidRPr="001405D8">
        <w:t>。</w:t>
      </w:r>
    </w:p>
    <w:p w14:paraId="61639D08" w14:textId="47325DA6" w:rsidR="004E342D" w:rsidRPr="001405D8" w:rsidRDefault="004E342D" w:rsidP="00CC144F">
      <w:pPr>
        <w:pStyle w:val="aff"/>
      </w:pPr>
      <w:r w:rsidRPr="001405D8">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90AE08A" w:rsidR="00F641F3" w:rsidRPr="001405D8" w:rsidRDefault="003919F6" w:rsidP="00E00483">
      <w:pPr>
        <w:pStyle w:val="afff0"/>
      </w:pPr>
      <w:bookmarkStart w:id="28" w:name="_Toc200900391"/>
      <w:r w:rsidRPr="001405D8">
        <w:rPr>
          <w:rFonts w:hint="eastAsia"/>
        </w:rPr>
        <w:t>圖</w:t>
      </w:r>
      <w:r w:rsidRPr="001405D8">
        <w:rPr>
          <w:rFonts w:hint="eastAsia"/>
        </w:rPr>
        <w:t xml:space="preserve"> 2.3-</w:t>
      </w:r>
      <w:r w:rsidRPr="001405D8">
        <w:fldChar w:fldCharType="begin"/>
      </w:r>
      <w:r w:rsidRPr="001405D8">
        <w:instrText xml:space="preserve"> </w:instrText>
      </w:r>
      <w:r w:rsidRPr="001405D8">
        <w:rPr>
          <w:rFonts w:hint="eastAsia"/>
        </w:rPr>
        <w:instrText xml:space="preserve">SEQ </w:instrText>
      </w:r>
      <w:r w:rsidRPr="001405D8">
        <w:rPr>
          <w:rFonts w:hint="eastAsia"/>
        </w:rPr>
        <w:instrText>圖</w:instrText>
      </w:r>
      <w:r w:rsidRPr="001405D8">
        <w:rPr>
          <w:rFonts w:hint="eastAsia"/>
        </w:rPr>
        <w:instrText>_2.3- \* ARABIC</w:instrText>
      </w:r>
      <w:r w:rsidRPr="001405D8">
        <w:instrText xml:space="preserve"> </w:instrText>
      </w:r>
      <w:r w:rsidRPr="001405D8">
        <w:fldChar w:fldCharType="separate"/>
      </w:r>
      <w:r w:rsidR="00292731">
        <w:rPr>
          <w:noProof/>
        </w:rPr>
        <w:t>1</w:t>
      </w:r>
      <w:r w:rsidRPr="001405D8">
        <w:fldChar w:fldCharType="end"/>
      </w:r>
      <w:r w:rsidR="00CC144F" w:rsidRPr="001405D8">
        <w:rPr>
          <w:rFonts w:hint="eastAsia"/>
        </w:rPr>
        <w:t xml:space="preserve"> </w:t>
      </w:r>
      <w:proofErr w:type="gramStart"/>
      <w:r w:rsidR="006F31E4" w:rsidRPr="001405D8">
        <w:rPr>
          <w:rFonts w:hint="eastAsia"/>
        </w:rPr>
        <w:t>可供性分類</w:t>
      </w:r>
      <w:proofErr w:type="gramEnd"/>
      <w:r w:rsidR="006F31E4" w:rsidRPr="001405D8">
        <w:rPr>
          <w:rFonts w:hint="eastAsia"/>
        </w:rPr>
        <w:t>圖</w:t>
      </w:r>
      <w:bookmarkEnd w:id="28"/>
    </w:p>
    <w:p w14:paraId="4CEFED46" w14:textId="6528B516" w:rsidR="00CE4598" w:rsidRPr="001405D8" w:rsidRDefault="00CE4598" w:rsidP="0028433F">
      <w:pPr>
        <w:pStyle w:val="151"/>
        <w:jc w:val="center"/>
        <w:rPr>
          <w:color w:val="auto"/>
        </w:rPr>
      </w:pPr>
      <w:r w:rsidRPr="001405D8">
        <w:rPr>
          <w:rFonts w:hint="eastAsia"/>
          <w:color w:val="auto"/>
        </w:rPr>
        <w:t>資料來源：</w:t>
      </w:r>
      <w:r w:rsidR="00447D9A" w:rsidRPr="001405D8">
        <w:rPr>
          <w:rFonts w:hint="eastAsia"/>
          <w:color w:val="auto"/>
        </w:rPr>
        <w:t>Gaver</w:t>
      </w:r>
      <w:r w:rsidRPr="001405D8">
        <w:rPr>
          <w:rFonts w:hint="eastAsia"/>
          <w:color w:val="auto"/>
        </w:rPr>
        <w:t>（</w:t>
      </w:r>
      <w:r w:rsidR="00B2201C" w:rsidRPr="001405D8">
        <w:rPr>
          <w:rFonts w:hint="eastAsia"/>
          <w:color w:val="auto"/>
        </w:rPr>
        <w:t>1991</w:t>
      </w:r>
      <w:r w:rsidRPr="001405D8">
        <w:rPr>
          <w:rFonts w:hint="eastAsia"/>
          <w:color w:val="auto"/>
        </w:rPr>
        <w:t>）</w:t>
      </w:r>
    </w:p>
    <w:p w14:paraId="030AB5DF" w14:textId="77777777" w:rsidR="00CE4598" w:rsidRPr="001405D8" w:rsidRDefault="00CE4598" w:rsidP="008C2C70">
      <w:pPr>
        <w:pStyle w:val="afff0"/>
      </w:pPr>
    </w:p>
    <w:p w14:paraId="5944C1E6" w14:textId="35B875DB" w:rsidR="00A960EE" w:rsidRPr="001405D8" w:rsidRDefault="00A960EE" w:rsidP="00A960EE">
      <w:pPr>
        <w:pStyle w:val="15"/>
        <w:ind w:firstLine="480"/>
      </w:pPr>
      <w:r w:rsidRPr="001405D8">
        <w:t>圖</w:t>
      </w:r>
      <w:r w:rsidR="00444888" w:rsidRPr="001405D8">
        <w:rPr>
          <w:rFonts w:hint="eastAsia"/>
        </w:rPr>
        <w:t>2.3-1</w:t>
      </w:r>
      <w:r w:rsidR="00301F77" w:rsidRPr="001405D8">
        <w:rPr>
          <w:rFonts w:hint="eastAsia"/>
        </w:rPr>
        <w:t>表示</w:t>
      </w:r>
      <w:proofErr w:type="gramStart"/>
      <w:r w:rsidRPr="001405D8">
        <w:t>可供性</w:t>
      </w:r>
      <w:proofErr w:type="gramEnd"/>
      <w:r w:rsidRPr="001405D8">
        <w:t>（</w:t>
      </w:r>
      <w:r w:rsidRPr="001405D8">
        <w:rPr>
          <w:rFonts w:hint="eastAsia"/>
        </w:rPr>
        <w:t>Affordance</w:t>
      </w:r>
      <w:r w:rsidRPr="001405D8">
        <w:t>）與可</w:t>
      </w:r>
      <w:r w:rsidRPr="001405D8">
        <w:rPr>
          <w:rFonts w:hint="eastAsia"/>
        </w:rPr>
        <w:t>感知資訊</w:t>
      </w:r>
      <w:r w:rsidRPr="001405D8">
        <w:t>（</w:t>
      </w:r>
      <w:r w:rsidRPr="001405D8">
        <w:rPr>
          <w:rFonts w:hint="eastAsia"/>
        </w:rPr>
        <w:t>P</w:t>
      </w:r>
      <w:r w:rsidRPr="001405D8">
        <w:t xml:space="preserve">erceptual </w:t>
      </w:r>
      <w:r w:rsidRPr="001405D8">
        <w:rPr>
          <w:rFonts w:hint="eastAsia"/>
        </w:rPr>
        <w:t>I</w:t>
      </w:r>
      <w:r w:rsidRPr="001405D8">
        <w:t>nformation</w:t>
      </w:r>
      <w:r w:rsidRPr="001405D8">
        <w:t>）間關係，並據此區分出四種情況：</w:t>
      </w:r>
      <w:r w:rsidRPr="001405D8">
        <w:rPr>
          <w:rFonts w:hint="eastAsia"/>
        </w:rPr>
        <w:t>（一）可感知</w:t>
      </w:r>
      <w:proofErr w:type="gramStart"/>
      <w:r w:rsidRPr="001405D8">
        <w:rPr>
          <w:rFonts w:hint="eastAsia"/>
        </w:rPr>
        <w:t>可供性</w:t>
      </w:r>
      <w:proofErr w:type="gramEnd"/>
      <w:r w:rsidRPr="001405D8">
        <w:rPr>
          <w:rFonts w:hint="eastAsia"/>
        </w:rPr>
        <w:t>（</w:t>
      </w:r>
      <w:r w:rsidRPr="001405D8">
        <w:rPr>
          <w:rFonts w:hint="eastAsia"/>
        </w:rPr>
        <w:t>Perceptible Affordance</w:t>
      </w:r>
      <w:r w:rsidRPr="001405D8">
        <w:rPr>
          <w:rFonts w:hint="eastAsia"/>
        </w:rPr>
        <w:t>）：</w:t>
      </w:r>
      <w:proofErr w:type="gramStart"/>
      <w:r w:rsidRPr="001405D8">
        <w:rPr>
          <w:rFonts w:hint="eastAsia"/>
        </w:rPr>
        <w:t>可供性存在</w:t>
      </w:r>
      <w:proofErr w:type="gramEnd"/>
      <w:r w:rsidRPr="001405D8">
        <w:rPr>
          <w:rFonts w:hint="eastAsia"/>
        </w:rPr>
        <w:t>且可被感知，生物能正確察覺並加以操作。（二）隱藏</w:t>
      </w:r>
      <w:proofErr w:type="gramStart"/>
      <w:r w:rsidRPr="001405D8">
        <w:rPr>
          <w:rFonts w:hint="eastAsia"/>
        </w:rPr>
        <w:t>可供性</w:t>
      </w:r>
      <w:proofErr w:type="gramEnd"/>
      <w:r w:rsidRPr="001405D8">
        <w:rPr>
          <w:rFonts w:hint="eastAsia"/>
        </w:rPr>
        <w:t>（</w:t>
      </w:r>
      <w:r w:rsidRPr="001405D8">
        <w:rPr>
          <w:rFonts w:hint="eastAsia"/>
        </w:rPr>
        <w:t>Hidden Affordance</w:t>
      </w:r>
      <w:r w:rsidRPr="001405D8">
        <w:rPr>
          <w:rFonts w:hint="eastAsia"/>
        </w:rPr>
        <w:t>）：有實際</w:t>
      </w:r>
      <w:proofErr w:type="gramStart"/>
      <w:r w:rsidRPr="001405D8">
        <w:rPr>
          <w:rFonts w:hint="eastAsia"/>
        </w:rPr>
        <w:t>可供性</w:t>
      </w:r>
      <w:proofErr w:type="gramEnd"/>
      <w:r w:rsidRPr="001405D8">
        <w:rPr>
          <w:rFonts w:hint="eastAsia"/>
        </w:rPr>
        <w:t>，卻因缺乏足夠感知線索使生物無法察覺。（三）錯誤</w:t>
      </w:r>
      <w:proofErr w:type="gramStart"/>
      <w:r w:rsidRPr="001405D8">
        <w:rPr>
          <w:rFonts w:hint="eastAsia"/>
        </w:rPr>
        <w:t>可供性</w:t>
      </w:r>
      <w:proofErr w:type="gramEnd"/>
      <w:r w:rsidRPr="001405D8">
        <w:rPr>
          <w:rFonts w:hint="eastAsia"/>
        </w:rPr>
        <w:t>（</w:t>
      </w:r>
      <w:r w:rsidRPr="001405D8">
        <w:rPr>
          <w:rFonts w:hint="eastAsia"/>
        </w:rPr>
        <w:t>False Affordance</w:t>
      </w:r>
      <w:r w:rsidRPr="001405D8">
        <w:rPr>
          <w:rFonts w:hint="eastAsia"/>
        </w:rPr>
        <w:t>）：無實際</w:t>
      </w:r>
      <w:proofErr w:type="gramStart"/>
      <w:r w:rsidRPr="001405D8">
        <w:rPr>
          <w:rFonts w:hint="eastAsia"/>
        </w:rPr>
        <w:t>可供性</w:t>
      </w:r>
      <w:proofErr w:type="gramEnd"/>
      <w:r w:rsidRPr="001405D8">
        <w:rPr>
          <w:rFonts w:hint="eastAsia"/>
        </w:rPr>
        <w:t>，卻誤導生物以為可操作。（四）正確拒絕（</w:t>
      </w:r>
      <w:r w:rsidRPr="001405D8">
        <w:rPr>
          <w:rFonts w:hint="eastAsia"/>
        </w:rPr>
        <w:t>Correct Rejection</w:t>
      </w:r>
      <w:r w:rsidRPr="001405D8">
        <w:rPr>
          <w:rFonts w:hint="eastAsia"/>
        </w:rPr>
        <w:t>）：</w:t>
      </w:r>
      <w:proofErr w:type="gramStart"/>
      <w:r w:rsidRPr="001405D8">
        <w:rPr>
          <w:rFonts w:hint="eastAsia"/>
        </w:rPr>
        <w:t>可供性不</w:t>
      </w:r>
      <w:proofErr w:type="gramEnd"/>
      <w:r w:rsidRPr="001405D8">
        <w:rPr>
          <w:rFonts w:hint="eastAsia"/>
        </w:rPr>
        <w:t>存在，生物亦無錯誤感知，達成正確排除。</w:t>
      </w:r>
    </w:p>
    <w:p w14:paraId="2F9B2B21" w14:textId="6D50ECED" w:rsidR="00347957" w:rsidRPr="001405D8" w:rsidRDefault="00D70824" w:rsidP="0035089A">
      <w:pPr>
        <w:pStyle w:val="15"/>
        <w:ind w:firstLine="480"/>
      </w:pPr>
      <w:r w:rsidRPr="001405D8">
        <w:t>即使系統</w:t>
      </w:r>
      <w:r w:rsidR="00BF02CB" w:rsidRPr="001405D8">
        <w:rPr>
          <w:rFonts w:hint="eastAsia"/>
        </w:rPr>
        <w:t>並不支援</w:t>
      </w:r>
      <w:r w:rsidRPr="001405D8">
        <w:t>某項功能，</w:t>
      </w:r>
      <w:r w:rsidR="00DF5C40" w:rsidRPr="001405D8">
        <w:rPr>
          <w:rFonts w:hint="eastAsia"/>
        </w:rPr>
        <w:t>錯誤</w:t>
      </w:r>
      <w:proofErr w:type="gramStart"/>
      <w:r w:rsidRPr="001405D8">
        <w:t>可供性仍</w:t>
      </w:r>
      <w:proofErr w:type="gramEnd"/>
      <w:r w:rsidRPr="001405D8">
        <w:t>可能誘導使用者產生行動意圖</w:t>
      </w:r>
      <w:r w:rsidR="00AB73B3" w:rsidRPr="001405D8">
        <w:fldChar w:fldCharType="begin"/>
      </w:r>
      <w:r w:rsidR="00AB73B3" w:rsidRPr="001405D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rsidRPr="001405D8">
        <w:fldChar w:fldCharType="separate"/>
      </w:r>
      <w:r w:rsidR="00AB73B3" w:rsidRPr="001405D8">
        <w:rPr>
          <w:noProof/>
        </w:rPr>
        <w:t>(Norman, 1999)</w:t>
      </w:r>
      <w:r w:rsidR="00AB73B3" w:rsidRPr="001405D8">
        <w:fldChar w:fldCharType="end"/>
      </w:r>
      <w:r w:rsidR="00857474" w:rsidRPr="001405D8">
        <w:rPr>
          <w:rFonts w:hint="eastAsia"/>
        </w:rPr>
        <w:t>，</w:t>
      </w:r>
      <w:r w:rsidR="00757B27" w:rsidRPr="001405D8">
        <w:t>例如介面上的按鈕可能未連接任何功能，但只要其外觀呈現可點擊的樣態，仍可能</w:t>
      </w:r>
      <w:r w:rsidR="00757B27" w:rsidRPr="001405D8">
        <w:rPr>
          <w:rFonts w:hint="eastAsia"/>
        </w:rPr>
        <w:t>吸引</w:t>
      </w:r>
      <w:r w:rsidR="00757B27" w:rsidRPr="001405D8">
        <w:t>使用者嘗試互動。</w:t>
      </w:r>
      <w:proofErr w:type="gramStart"/>
      <w:r w:rsidR="00EB5A31" w:rsidRPr="001405D8">
        <w:rPr>
          <w:rFonts w:hint="eastAsia"/>
        </w:rPr>
        <w:t>此外</w:t>
      </w:r>
      <w:r w:rsidR="00AA71E9" w:rsidRPr="001405D8">
        <w:rPr>
          <w:rFonts w:hint="eastAsia"/>
        </w:rPr>
        <w:t>，</w:t>
      </w:r>
      <w:r w:rsidR="0030357B" w:rsidRPr="001405D8">
        <w:rPr>
          <w:rFonts w:hint="eastAsia"/>
        </w:rPr>
        <w:t>可</w:t>
      </w:r>
      <w:r w:rsidR="00A77AA4" w:rsidRPr="001405D8">
        <w:t>供性</w:t>
      </w:r>
      <w:proofErr w:type="gramEnd"/>
      <w:r w:rsidR="00A77AA4" w:rsidRPr="001405D8">
        <w:t>本身獨立於感知而存在，</w:t>
      </w:r>
      <w:r w:rsidR="00A259E5" w:rsidRPr="001405D8">
        <w:rPr>
          <w:rFonts w:hint="eastAsia"/>
        </w:rPr>
        <w:t>代表</w:t>
      </w:r>
      <w:proofErr w:type="gramStart"/>
      <w:r w:rsidR="00A259E5" w:rsidRPr="001405D8">
        <w:rPr>
          <w:rFonts w:hint="eastAsia"/>
        </w:rPr>
        <w:t>可供性</w:t>
      </w:r>
      <w:r w:rsidR="00A77AA4" w:rsidRPr="001405D8">
        <w:t>即便</w:t>
      </w:r>
      <w:proofErr w:type="gramEnd"/>
      <w:r w:rsidR="00A77AA4" w:rsidRPr="001405D8">
        <w:t>未被察覺，仍具備潛在的行動可能</w:t>
      </w:r>
      <w:r w:rsidR="00EC1099" w:rsidRPr="001405D8">
        <w:fldChar w:fldCharType="begin"/>
      </w:r>
      <w:r w:rsidR="00EC1099" w:rsidRPr="001405D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rsidRPr="001405D8">
        <w:fldChar w:fldCharType="separate"/>
      </w:r>
      <w:r w:rsidR="00EC1099" w:rsidRPr="001405D8">
        <w:rPr>
          <w:noProof/>
        </w:rPr>
        <w:t>(Gaver, 1991)</w:t>
      </w:r>
      <w:r w:rsidR="00EC1099" w:rsidRPr="001405D8">
        <w:fldChar w:fldCharType="end"/>
      </w:r>
      <w:r w:rsidR="000A0517" w:rsidRPr="001405D8">
        <w:rPr>
          <w:rFonts w:hint="eastAsia"/>
        </w:rPr>
        <w:t>。</w:t>
      </w:r>
      <w:r w:rsidR="00315DDE" w:rsidRPr="001405D8">
        <w:rPr>
          <w:rFonts w:hint="eastAsia"/>
        </w:rPr>
        <w:t>同時，</w:t>
      </w:r>
      <w:r w:rsidR="002A15B3" w:rsidRPr="001405D8">
        <w:t>錯誤感知的</w:t>
      </w:r>
      <w:proofErr w:type="gramStart"/>
      <w:r w:rsidR="002A15B3" w:rsidRPr="001405D8">
        <w:t>可供性</w:t>
      </w:r>
      <w:r w:rsidR="00A77AA4" w:rsidRPr="001405D8">
        <w:t>仍</w:t>
      </w:r>
      <w:proofErr w:type="gramEnd"/>
      <w:r w:rsidR="00665CBA" w:rsidRPr="001405D8">
        <w:rPr>
          <w:rFonts w:hint="eastAsia"/>
        </w:rPr>
        <w:t>因為</w:t>
      </w:r>
      <w:r w:rsidR="00A77AA4" w:rsidRPr="001405D8">
        <w:t>具有學習與探索上的價值</w:t>
      </w:r>
      <w:r w:rsidR="00896E8F" w:rsidRPr="001405D8">
        <w:fldChar w:fldCharType="begin"/>
      </w:r>
      <w:r w:rsidR="00896E8F" w:rsidRPr="001405D8">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rsidRPr="001405D8">
        <w:fldChar w:fldCharType="separate"/>
      </w:r>
      <w:r w:rsidR="00896E8F" w:rsidRPr="001405D8">
        <w:rPr>
          <w:noProof/>
        </w:rPr>
        <w:t>(Gaver, 1991; Norman, 1999)</w:t>
      </w:r>
      <w:r w:rsidR="00896E8F" w:rsidRPr="001405D8">
        <w:fldChar w:fldCharType="end"/>
      </w:r>
      <w:r w:rsidR="00A77AA4" w:rsidRPr="001405D8">
        <w:rPr>
          <w:rFonts w:hint="eastAsia"/>
        </w:rPr>
        <w:t>，</w:t>
      </w:r>
      <w:r w:rsidR="00CB655B" w:rsidRPr="001405D8">
        <w:rPr>
          <w:rFonts w:hint="eastAsia"/>
        </w:rPr>
        <w:t>所以</w:t>
      </w:r>
      <w:r w:rsidR="00A77AA4" w:rsidRPr="001405D8">
        <w:t>「需要被感知」</w:t>
      </w:r>
      <w:r w:rsidR="00896E8F" w:rsidRPr="001405D8">
        <w:rPr>
          <w:rFonts w:hint="eastAsia"/>
        </w:rPr>
        <w:t>。</w:t>
      </w:r>
    </w:p>
    <w:p w14:paraId="5086D78A" w14:textId="77777777" w:rsidR="00C677B2" w:rsidRDefault="00C677B2" w:rsidP="0035089A">
      <w:pPr>
        <w:pStyle w:val="15"/>
        <w:ind w:firstLine="480"/>
        <w:rPr>
          <w:rFonts w:hint="eastAsia"/>
        </w:rPr>
      </w:pPr>
    </w:p>
    <w:p w14:paraId="0B9BF854" w14:textId="7CDAD36E" w:rsidR="00622DA7" w:rsidRPr="00EC3EBF" w:rsidRDefault="00622DA7" w:rsidP="0066623C">
      <w:pPr>
        <w:pStyle w:val="a"/>
        <w:rPr>
          <w:color w:val="auto"/>
        </w:rPr>
      </w:pPr>
      <w:r>
        <w:rPr>
          <w:rFonts w:hint="eastAsia"/>
        </w:rPr>
        <w:lastRenderedPageBreak/>
        <w:t>文化與慣例約束</w:t>
      </w:r>
      <w:r w:rsidRPr="00011781">
        <w:t>（</w:t>
      </w:r>
      <w:r w:rsidRPr="00F3641F">
        <w:t>Cultural Constraint</w:t>
      </w:r>
      <w:r w:rsidRPr="00EC3EBF">
        <w:rPr>
          <w:color w:val="auto"/>
        </w:rPr>
        <w:t>）</w:t>
      </w:r>
    </w:p>
    <w:p w14:paraId="38362DFE" w14:textId="3C6B4145" w:rsidR="00940FC7" w:rsidRPr="00EC3EBF" w:rsidRDefault="0010778D" w:rsidP="00EE743C">
      <w:pPr>
        <w:pStyle w:val="15"/>
        <w:ind w:firstLine="480"/>
      </w:pPr>
      <w:r w:rsidRPr="00EC3EBF">
        <w:t>除了感知與互動層面的條件，</w:t>
      </w:r>
      <w:r w:rsidR="00500DEF" w:rsidRPr="00EC3EBF">
        <w:rPr>
          <w:rFonts w:hint="eastAsia"/>
        </w:rPr>
        <w:t>Norman</w:t>
      </w:r>
      <w:r w:rsidR="00D26E3D" w:rsidRPr="00EC3EBF">
        <w:rPr>
          <w:rFonts w:hint="eastAsia"/>
        </w:rPr>
        <w:t>與</w:t>
      </w:r>
      <w:r w:rsidR="003E5E23" w:rsidRPr="00EC3EBF">
        <w:rPr>
          <w:rFonts w:hint="eastAsia"/>
        </w:rPr>
        <w:t>Gaver</w:t>
      </w:r>
      <w:r w:rsidR="00D26E3D" w:rsidRPr="00EC3EBF">
        <w:rPr>
          <w:rFonts w:hint="eastAsia"/>
        </w:rPr>
        <w:t>皆</w:t>
      </w:r>
      <w:r w:rsidR="00F54BF8" w:rsidRPr="00EC3EBF">
        <w:rPr>
          <w:rFonts w:hint="eastAsia"/>
        </w:rPr>
        <w:t>指出</w:t>
      </w:r>
      <w:proofErr w:type="gramStart"/>
      <w:r w:rsidR="00AE3D2E" w:rsidRPr="00EC3EBF">
        <w:rPr>
          <w:rFonts w:hint="eastAsia"/>
        </w:rPr>
        <w:t>可供性</w:t>
      </w:r>
      <w:r w:rsidR="00DC6E09" w:rsidRPr="00EC3EBF">
        <w:rPr>
          <w:rFonts w:hint="eastAsia"/>
        </w:rPr>
        <w:t>的</w:t>
      </w:r>
      <w:proofErr w:type="gramEnd"/>
      <w:r w:rsidR="00DC6E09" w:rsidRPr="00EC3EBF">
        <w:rPr>
          <w:rFonts w:hint="eastAsia"/>
        </w:rPr>
        <w:t>理解與運作</w:t>
      </w:r>
      <w:r w:rsidR="005C1CA5" w:rsidRPr="00EC3EBF">
        <w:rPr>
          <w:rFonts w:hint="eastAsia"/>
        </w:rPr>
        <w:t>受</w:t>
      </w:r>
      <w:r w:rsidR="005C1CA5" w:rsidRPr="00EC3EBF">
        <w:t>文化約束（</w:t>
      </w:r>
      <w:r w:rsidR="005C1CA5" w:rsidRPr="00EC3EBF">
        <w:t>Cultural Constraint</w:t>
      </w:r>
      <w:r w:rsidR="005C1CA5" w:rsidRPr="00EC3EBF">
        <w:t>）</w:t>
      </w:r>
      <w:r w:rsidR="005C1CA5" w:rsidRPr="00EC3EBF">
        <w:rPr>
          <w:rFonts w:hint="eastAsia"/>
        </w:rPr>
        <w:t>、</w:t>
      </w:r>
      <w:r w:rsidR="005C1CA5" w:rsidRPr="00EC3EBF">
        <w:t>語境</w:t>
      </w:r>
      <w:r w:rsidR="005C1CA5" w:rsidRPr="00EC3EBF">
        <w:rPr>
          <w:rFonts w:hint="eastAsia"/>
        </w:rPr>
        <w:t>（</w:t>
      </w:r>
      <w:r w:rsidR="005C1CA5" w:rsidRPr="00EC3EBF">
        <w:t>Context / Contextuality</w:t>
      </w:r>
      <w:r w:rsidR="005C1CA5" w:rsidRPr="00EC3EBF">
        <w:rPr>
          <w:rFonts w:hint="eastAsia"/>
        </w:rPr>
        <w:t>）等影響。</w:t>
      </w:r>
      <w:r w:rsidR="005C1CA5" w:rsidRPr="00EC3EBF">
        <w:t>使用者對人造物（</w:t>
      </w:r>
      <w:r w:rsidR="005C1CA5" w:rsidRPr="00EC3EBF">
        <w:t>Artifact</w:t>
      </w:r>
      <w:r w:rsidR="005C1CA5" w:rsidRPr="00EC3EBF">
        <w:t>）</w:t>
      </w:r>
      <w:r w:rsidR="005C1CA5" w:rsidRPr="00EC3EBF">
        <w:rPr>
          <w:rFonts w:hint="eastAsia"/>
        </w:rPr>
        <w:t>的</w:t>
      </w:r>
      <w:r w:rsidR="005C1CA5" w:rsidRPr="00EC3EBF">
        <w:t>操作理解，常受到文化慣例與</w:t>
      </w:r>
      <w:r w:rsidR="005C1CA5" w:rsidRPr="00EC3EBF">
        <w:rPr>
          <w:rFonts w:hint="eastAsia"/>
        </w:rPr>
        <w:t>過去經驗、</w:t>
      </w:r>
      <w:r w:rsidR="005C1CA5" w:rsidRPr="00EC3EBF">
        <w:t>學習歷程</w:t>
      </w:r>
      <w:r w:rsidR="005C1CA5" w:rsidRPr="00EC3EBF">
        <w:rPr>
          <w:rFonts w:hint="eastAsia"/>
        </w:rPr>
        <w:t>等因素影響</w:t>
      </w:r>
      <w:r w:rsidR="005C1CA5" w:rsidRPr="00EC3EBF">
        <w:fldChar w:fldCharType="begin"/>
      </w:r>
      <w:r w:rsidR="005C1CA5"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rsidRPr="00EC3EBF">
        <w:fldChar w:fldCharType="separate"/>
      </w:r>
      <w:r w:rsidR="005C1CA5" w:rsidRPr="00EC3EBF">
        <w:rPr>
          <w:noProof/>
        </w:rPr>
        <w:t>(Norman, 1999)</w:t>
      </w:r>
      <w:r w:rsidR="005C1CA5" w:rsidRPr="00EC3EBF">
        <w:fldChar w:fldCharType="end"/>
      </w:r>
      <w:r w:rsidR="005C1CA5" w:rsidRPr="00EC3EBF">
        <w:rPr>
          <w:rFonts w:hint="eastAsia"/>
        </w:rPr>
        <w:t>，</w:t>
      </w:r>
      <w:r w:rsidR="005C1CA5" w:rsidRPr="00EC3EBF">
        <w:t>雖然文化因素不決定</w:t>
      </w:r>
      <w:proofErr w:type="gramStart"/>
      <w:r w:rsidR="005C1CA5" w:rsidRPr="00EC3EBF">
        <w:t>可供性</w:t>
      </w:r>
      <w:r w:rsidR="005C1CA5" w:rsidRPr="00EC3EBF">
        <w:rPr>
          <w:rFonts w:hint="eastAsia"/>
        </w:rPr>
        <w:t>是否</w:t>
      </w:r>
      <w:proofErr w:type="gramEnd"/>
      <w:r w:rsidR="005C1CA5" w:rsidRPr="00EC3EBF">
        <w:t>存在，但</w:t>
      </w:r>
      <w:r w:rsidR="005C1CA5" w:rsidRPr="00EC3EBF">
        <w:rPr>
          <w:rFonts w:hint="eastAsia"/>
        </w:rPr>
        <w:t>文化</w:t>
      </w:r>
      <w:r w:rsidR="005C1CA5" w:rsidRPr="00EC3EBF">
        <w:t>強化某些</w:t>
      </w:r>
      <w:proofErr w:type="gramStart"/>
      <w:r w:rsidR="005C1CA5" w:rsidRPr="00EC3EBF">
        <w:t>可供性的</w:t>
      </w:r>
      <w:proofErr w:type="gramEnd"/>
      <w:r w:rsidR="005C1CA5" w:rsidRPr="00EC3EBF">
        <w:t>顯著性，</w:t>
      </w:r>
      <w:r w:rsidR="008D6E3A" w:rsidRPr="00EC3EBF">
        <w:rPr>
          <w:rFonts w:hint="eastAsia"/>
        </w:rPr>
        <w:t>提升</w:t>
      </w:r>
      <w:proofErr w:type="gramStart"/>
      <w:r w:rsidR="005C1CA5" w:rsidRPr="00EC3EBF">
        <w:rPr>
          <w:rFonts w:hint="eastAsia"/>
        </w:rPr>
        <w:t>可供性發生</w:t>
      </w:r>
      <w:proofErr w:type="gramEnd"/>
      <w:r w:rsidR="005C1CA5" w:rsidRPr="00EC3EBF">
        <w:t>的潛在機會</w:t>
      </w:r>
      <w:r w:rsidR="005C1CA5" w:rsidRPr="00EC3EBF">
        <w:fldChar w:fldCharType="begin"/>
      </w:r>
      <w:r w:rsidR="005C1CA5"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rsidRPr="00EC3EBF">
        <w:fldChar w:fldCharType="separate"/>
      </w:r>
      <w:r w:rsidR="005C1CA5" w:rsidRPr="00EC3EBF">
        <w:rPr>
          <w:noProof/>
        </w:rPr>
        <w:t>(Gaver, 1991)</w:t>
      </w:r>
      <w:r w:rsidR="005C1CA5" w:rsidRPr="00EC3EBF">
        <w:fldChar w:fldCharType="end"/>
      </w:r>
      <w:r w:rsidR="005C1CA5" w:rsidRPr="00EC3EBF">
        <w:rPr>
          <w:rFonts w:hint="eastAsia"/>
        </w:rPr>
        <w:t>。</w:t>
      </w:r>
    </w:p>
    <w:p w14:paraId="3CE9432C" w14:textId="67A026A1" w:rsidR="00B730BA" w:rsidRPr="00EC3EBF" w:rsidRDefault="00713667" w:rsidP="00F36D61">
      <w:pPr>
        <w:pStyle w:val="15"/>
        <w:ind w:firstLine="480"/>
      </w:pPr>
      <w:r w:rsidRPr="00EC3EBF">
        <w:rPr>
          <w:rFonts w:hint="eastAsia"/>
        </w:rPr>
        <w:t>接續前述舉例</w:t>
      </w:r>
      <w:r w:rsidR="003256E8" w:rsidRPr="00EC3EBF">
        <w:rPr>
          <w:rFonts w:hint="eastAsia"/>
        </w:rPr>
        <w:t>，倘若</w:t>
      </w:r>
      <w:r w:rsidR="003256E8" w:rsidRPr="00EC3EBF">
        <w:t>使用者只在游標出現特定形狀時才點擊</w:t>
      </w:r>
      <w:r w:rsidR="003256E8" w:rsidRPr="00EC3EBF">
        <w:rPr>
          <w:rFonts w:hint="eastAsia"/>
        </w:rPr>
        <w:t>介面上的圖示</w:t>
      </w:r>
      <w:r w:rsidR="003256E8" w:rsidRPr="00EC3EBF">
        <w:t>，</w:t>
      </w:r>
      <w:r w:rsidR="003256E8" w:rsidRPr="00EC3EBF">
        <w:rPr>
          <w:rFonts w:hint="eastAsia"/>
        </w:rPr>
        <w:t>就是經由社會化習得了操作</w:t>
      </w:r>
      <w:r w:rsidR="003256E8" w:rsidRPr="00EC3EBF">
        <w:t>規則</w:t>
      </w:r>
      <w:r w:rsidR="003256E8" w:rsidRPr="00EC3EBF">
        <w:rPr>
          <w:rFonts w:hint="eastAsia"/>
        </w:rPr>
        <w:t>而產生的行為</w:t>
      </w:r>
      <w:r w:rsidR="003256E8" w:rsidRPr="00EC3EBF">
        <w:fldChar w:fldCharType="begin"/>
      </w:r>
      <w:r w:rsidR="003256E8"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EC3EBF">
        <w:fldChar w:fldCharType="separate"/>
      </w:r>
      <w:r w:rsidR="003256E8" w:rsidRPr="00EC3EBF">
        <w:rPr>
          <w:noProof/>
        </w:rPr>
        <w:t>(Norman, 1999)</w:t>
      </w:r>
      <w:r w:rsidR="003256E8" w:rsidRPr="00EC3EBF">
        <w:fldChar w:fldCharType="end"/>
      </w:r>
      <w:r w:rsidR="00D5706F" w:rsidRPr="00EC3EBF">
        <w:rPr>
          <w:rFonts w:hint="eastAsia"/>
        </w:rPr>
        <w:t>。因此，</w:t>
      </w:r>
      <w:r w:rsidR="003256E8" w:rsidRPr="00EC3EBF">
        <w:t>設計者在規劃介面時，</w:t>
      </w:r>
      <w:r w:rsidR="003256E8" w:rsidRPr="00EC3EBF">
        <w:rPr>
          <w:rFonts w:hint="eastAsia"/>
        </w:rPr>
        <w:t>必須</w:t>
      </w:r>
      <w:r w:rsidR="003256E8" w:rsidRPr="00EC3EBF">
        <w:t>理解</w:t>
      </w:r>
      <w:r w:rsidR="003256E8" w:rsidRPr="00EC3EBF">
        <w:rPr>
          <w:rFonts w:hint="eastAsia"/>
        </w:rPr>
        <w:t>文化</w:t>
      </w:r>
      <w:r w:rsidR="003256E8" w:rsidRPr="00EC3EBF">
        <w:t>慣例（</w:t>
      </w:r>
      <w:r w:rsidR="003256E8" w:rsidRPr="00EC3EBF">
        <w:t>Convention</w:t>
      </w:r>
      <w:r w:rsidR="003256E8" w:rsidRPr="00EC3EBF">
        <w:t>）、回饋（</w:t>
      </w:r>
      <w:r w:rsidR="003256E8" w:rsidRPr="00EC3EBF">
        <w:t>Feedback</w:t>
      </w:r>
      <w:r w:rsidR="003256E8" w:rsidRPr="00EC3EBF">
        <w:t>）與感知</w:t>
      </w:r>
      <w:proofErr w:type="gramStart"/>
      <w:r w:rsidR="003256E8" w:rsidRPr="00EC3EBF">
        <w:t>可供性</w:t>
      </w:r>
      <w:proofErr w:type="gramEnd"/>
      <w:r w:rsidR="003256E8" w:rsidRPr="00EC3EBF">
        <w:t>（</w:t>
      </w:r>
      <w:r w:rsidR="003256E8" w:rsidRPr="00EC3EBF">
        <w:t>Perceived Affordance</w:t>
      </w:r>
      <w:r w:rsidR="003256E8" w:rsidRPr="00EC3EBF">
        <w:t>）</w:t>
      </w:r>
      <w:r w:rsidR="003256E8" w:rsidRPr="00EC3EBF">
        <w:fldChar w:fldCharType="begin"/>
      </w:r>
      <w:r w:rsidR="003256E8" w:rsidRPr="00EC3EB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rsidRPr="00EC3EBF">
        <w:fldChar w:fldCharType="separate"/>
      </w:r>
      <w:r w:rsidR="003256E8" w:rsidRPr="00EC3EBF">
        <w:rPr>
          <w:noProof/>
        </w:rPr>
        <w:t>(Norman, 1999)</w:t>
      </w:r>
      <w:r w:rsidR="003256E8" w:rsidRPr="00EC3EBF">
        <w:fldChar w:fldCharType="end"/>
      </w:r>
      <w:r w:rsidR="003256E8" w:rsidRPr="00EC3EBF">
        <w:rPr>
          <w:rFonts w:hint="eastAsia"/>
        </w:rPr>
        <w:t>，三者</w:t>
      </w:r>
      <w:r w:rsidR="003256E8" w:rsidRPr="00EC3EBF">
        <w:t>在實際操作中需彼此協調，方能有效引導行為、提升可用性並降低誤用風險</w:t>
      </w:r>
      <w:r w:rsidR="003256E8" w:rsidRPr="00EC3EBF">
        <w:rPr>
          <w:rFonts w:hint="eastAsia"/>
        </w:rPr>
        <w:t>，若正確引入</w:t>
      </w:r>
      <w:proofErr w:type="gramStart"/>
      <w:r w:rsidR="003256E8" w:rsidRPr="00EC3EBF">
        <w:rPr>
          <w:rFonts w:hint="eastAsia"/>
        </w:rPr>
        <w:t>可供性的</w:t>
      </w:r>
      <w:proofErr w:type="gramEnd"/>
      <w:r w:rsidR="003256E8" w:rsidRPr="00EC3EBF">
        <w:rPr>
          <w:rFonts w:hint="eastAsia"/>
        </w:rPr>
        <w:t>概念，便可直接於設計初期切入使用者感知與行動之間的關聯，使系統介面更學、易用</w:t>
      </w:r>
      <w:r w:rsidR="003256E8" w:rsidRPr="00EC3EBF">
        <w:fldChar w:fldCharType="begin"/>
      </w:r>
      <w:r w:rsidR="003256E8"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rsidRPr="00EC3EBF">
        <w:fldChar w:fldCharType="separate"/>
      </w:r>
      <w:r w:rsidR="003256E8" w:rsidRPr="00EC3EBF">
        <w:rPr>
          <w:noProof/>
        </w:rPr>
        <w:t>(Gaver, 1991)</w:t>
      </w:r>
      <w:r w:rsidR="003256E8" w:rsidRPr="00EC3EBF">
        <w:fldChar w:fldCharType="end"/>
      </w:r>
      <w:r w:rsidR="003256E8" w:rsidRPr="00EC3EBF">
        <w:t>。</w:t>
      </w:r>
    </w:p>
    <w:p w14:paraId="1E7A1933" w14:textId="77777777" w:rsidR="00F36D61" w:rsidRPr="00EC3EBF" w:rsidRDefault="00F36D61" w:rsidP="00F36D61">
      <w:pPr>
        <w:pStyle w:val="15"/>
        <w:ind w:firstLine="480"/>
      </w:pPr>
    </w:p>
    <w:p w14:paraId="71111A68" w14:textId="7DB2AB39" w:rsidR="00666F18" w:rsidRPr="00EC3EBF" w:rsidRDefault="00EF4309" w:rsidP="0066623C">
      <w:pPr>
        <w:pStyle w:val="a"/>
        <w:rPr>
          <w:color w:val="auto"/>
        </w:rPr>
      </w:pPr>
      <w:r w:rsidRPr="00EC3EBF">
        <w:rPr>
          <w:rFonts w:hint="eastAsia"/>
          <w:color w:val="auto"/>
        </w:rPr>
        <w:t>探索</w:t>
      </w:r>
      <w:r w:rsidR="000C7D79" w:rsidRPr="00EC3EBF">
        <w:rPr>
          <w:rFonts w:hint="eastAsia"/>
          <w:color w:val="auto"/>
        </w:rPr>
        <w:t>性感知</w:t>
      </w:r>
      <w:r w:rsidR="00E34637" w:rsidRPr="00EC3EBF">
        <w:rPr>
          <w:color w:val="auto"/>
        </w:rPr>
        <w:t>（</w:t>
      </w:r>
      <w:r w:rsidR="00E34637" w:rsidRPr="00EC3EBF">
        <w:rPr>
          <w:color w:val="auto"/>
        </w:rPr>
        <w:t>Exploratory Perception</w:t>
      </w:r>
      <w:r w:rsidR="00E34637" w:rsidRPr="00EC3EBF">
        <w:rPr>
          <w:color w:val="auto"/>
        </w:rPr>
        <w:t>）</w:t>
      </w:r>
    </w:p>
    <w:p w14:paraId="14096D4C" w14:textId="77777777" w:rsidR="00BE609F" w:rsidRPr="00EC3EBF" w:rsidRDefault="00BE609F" w:rsidP="00BE609F">
      <w:pPr>
        <w:pStyle w:val="15"/>
        <w:ind w:firstLine="480"/>
      </w:pPr>
      <w:r w:rsidRPr="00EC3EBF">
        <w:t>Gaver</w:t>
      </w:r>
      <w:r w:rsidRPr="00EC3EBF">
        <w:rPr>
          <w:rFonts w:hint="eastAsia"/>
        </w:rPr>
        <w:t>延伸</w:t>
      </w:r>
      <w:r w:rsidRPr="00EC3EBF">
        <w:rPr>
          <w:rFonts w:hint="eastAsia"/>
        </w:rPr>
        <w:t>Gibson</w:t>
      </w:r>
      <w:r w:rsidRPr="00EC3EBF">
        <w:t>的理論，</w:t>
      </w:r>
      <w:r w:rsidRPr="00EC3EBF">
        <w:rPr>
          <w:rFonts w:hint="eastAsia"/>
        </w:rPr>
        <w:t>認為部分</w:t>
      </w:r>
      <w:proofErr w:type="gramStart"/>
      <w:r w:rsidRPr="00EC3EBF">
        <w:rPr>
          <w:rFonts w:hint="eastAsia"/>
        </w:rPr>
        <w:t>可供性的確</w:t>
      </w:r>
      <w:proofErr w:type="gramEnd"/>
      <w:r w:rsidRPr="00EC3EBF">
        <w:rPr>
          <w:rFonts w:hint="eastAsia"/>
        </w:rPr>
        <w:t>可直接被人</w:t>
      </w:r>
      <w:r w:rsidRPr="00EC3EBF">
        <w:t>們感知</w:t>
      </w:r>
      <w:r w:rsidRPr="00EC3EBF">
        <w:rPr>
          <w:rFonts w:hint="eastAsia"/>
        </w:rPr>
        <w:t>與了解</w:t>
      </w:r>
      <w:r w:rsidRPr="00EC3EBF">
        <w:t>，</w:t>
      </w:r>
      <w:r w:rsidRPr="00EC3EBF">
        <w:rPr>
          <w:rFonts w:hint="eastAsia"/>
        </w:rPr>
        <w:t>但較複雜的</w:t>
      </w:r>
      <w:proofErr w:type="gramStart"/>
      <w:r w:rsidRPr="00EC3EBF">
        <w:t>可供性不一定</w:t>
      </w:r>
      <w:proofErr w:type="gramEnd"/>
      <w:r w:rsidRPr="00EC3EBF">
        <w:t>能在初始觀察時立即被辨識</w:t>
      </w:r>
      <w:r w:rsidRPr="00EC3EBF">
        <w:rPr>
          <w:rFonts w:hint="eastAsia"/>
        </w:rPr>
        <w:t>，</w:t>
      </w:r>
      <w:r w:rsidRPr="00EC3EBF">
        <w:t>需透過實際互動</w:t>
      </w:r>
      <w:r w:rsidRPr="00EC3EBF">
        <w:rPr>
          <w:rFonts w:hint="eastAsia"/>
        </w:rPr>
        <w:t>、探索（</w:t>
      </w:r>
      <w:r w:rsidRPr="00EC3EBF">
        <w:t>Exploratory</w:t>
      </w:r>
      <w:r w:rsidRPr="00EC3EBF">
        <w:rPr>
          <w:rFonts w:hint="eastAsia"/>
        </w:rPr>
        <w:t>）</w:t>
      </w:r>
      <w:r w:rsidRPr="00EC3EBF">
        <w:t>才能顯現</w:t>
      </w:r>
      <w:r w:rsidRPr="00EC3EBF">
        <w:rPr>
          <w:rFonts w:hint="eastAsia"/>
        </w:rPr>
        <w:t>，此歷程被稱為</w:t>
      </w:r>
      <w:r w:rsidRPr="00EC3EBF">
        <w:t>探索性感知（</w:t>
      </w:r>
      <w:r w:rsidRPr="00EC3EBF">
        <w:t>Exploratory Perception</w:t>
      </w:r>
      <w:r w:rsidRPr="00EC3EBF">
        <w:t>）</w:t>
      </w:r>
      <w:r w:rsidRPr="00EC3EBF">
        <w:fldChar w:fldCharType="begin"/>
      </w:r>
      <w:r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Pr="00EC3EBF">
        <w:fldChar w:fldCharType="separate"/>
      </w:r>
      <w:r w:rsidRPr="00EC3EBF">
        <w:rPr>
          <w:noProof/>
        </w:rPr>
        <w:t>(Gaver, 1991)</w:t>
      </w:r>
      <w:r w:rsidRPr="00EC3EBF">
        <w:fldChar w:fldCharType="end"/>
      </w:r>
      <w:r w:rsidRPr="00EC3EBF">
        <w:rPr>
          <w:rFonts w:hint="eastAsia"/>
        </w:rPr>
        <w:t>。</w:t>
      </w:r>
      <w:r w:rsidRPr="00EC3EBF">
        <w:t>以旋轉門把為例，使用者可能要透過觸摸、下壓等動作，才能理解其可轉動與可開門的功能。</w:t>
      </w:r>
      <w:r w:rsidRPr="00EC3EBF">
        <w:t>Gaver</w:t>
      </w:r>
      <w:r w:rsidRPr="00EC3EBF">
        <w:rPr>
          <w:rFonts w:hint="eastAsia"/>
        </w:rPr>
        <w:t>補充了</w:t>
      </w:r>
      <w:r w:rsidRPr="00EC3EBF">
        <w:rPr>
          <w:rFonts w:hint="eastAsia"/>
        </w:rPr>
        <w:t>Gibson</w:t>
      </w:r>
      <w:r w:rsidRPr="00EC3EBF">
        <w:rPr>
          <w:rFonts w:hint="eastAsia"/>
        </w:rPr>
        <w:t>原先主要強調生物以視覺來感知</w:t>
      </w:r>
      <w:proofErr w:type="gramStart"/>
      <w:r w:rsidRPr="00EC3EBF">
        <w:rPr>
          <w:rFonts w:hint="eastAsia"/>
        </w:rPr>
        <w:t>可供性的</w:t>
      </w:r>
      <w:proofErr w:type="gramEnd"/>
      <w:r w:rsidRPr="00EC3EBF">
        <w:rPr>
          <w:rFonts w:hint="eastAsia"/>
        </w:rPr>
        <w:t>論點，補充說明</w:t>
      </w:r>
      <w:proofErr w:type="gramStart"/>
      <w:r w:rsidRPr="00EC3EBF">
        <w:t>可供性也</w:t>
      </w:r>
      <w:proofErr w:type="gramEnd"/>
      <w:r w:rsidRPr="00EC3EBF">
        <w:t>可透過觸覺</w:t>
      </w:r>
      <w:r w:rsidRPr="00EC3EBF">
        <w:rPr>
          <w:rFonts w:hint="eastAsia"/>
        </w:rPr>
        <w:t>、</w:t>
      </w:r>
      <w:r w:rsidRPr="00EC3EBF">
        <w:t>聽覺等感官察覺</w:t>
      </w:r>
      <w:r w:rsidRPr="00EC3EBF">
        <w:rPr>
          <w:rFonts w:hint="eastAsia"/>
        </w:rPr>
        <w:t>，</w:t>
      </w:r>
      <w:r w:rsidRPr="00EC3EBF">
        <w:t>例如</w:t>
      </w:r>
      <w:r w:rsidRPr="00EC3EBF">
        <w:rPr>
          <w:rFonts w:hint="eastAsia"/>
        </w:rPr>
        <w:t>門鎖轉動的</w:t>
      </w:r>
      <w:r w:rsidRPr="00EC3EBF">
        <w:t>聲音可提示已</w:t>
      </w:r>
      <w:r w:rsidRPr="00EC3EBF">
        <w:rPr>
          <w:rFonts w:hint="eastAsia"/>
        </w:rPr>
        <w:t>被</w:t>
      </w:r>
      <w:r w:rsidRPr="00EC3EBF">
        <w:t>解鎖，即便無明確</w:t>
      </w:r>
      <w:r w:rsidRPr="00EC3EBF">
        <w:rPr>
          <w:rFonts w:hint="eastAsia"/>
        </w:rPr>
        <w:t>被</w:t>
      </w:r>
      <w:r w:rsidRPr="00EC3EBF">
        <w:t>視覺</w:t>
      </w:r>
      <w:r w:rsidRPr="00EC3EBF">
        <w:rPr>
          <w:rFonts w:hint="eastAsia"/>
        </w:rPr>
        <w:t>感知</w:t>
      </w:r>
      <w:r w:rsidRPr="00EC3EBF">
        <w:t>，使用者仍能</w:t>
      </w:r>
      <w:r w:rsidRPr="00EC3EBF">
        <w:rPr>
          <w:rFonts w:hint="eastAsia"/>
        </w:rPr>
        <w:t>確認</w:t>
      </w:r>
      <w:r w:rsidRPr="00EC3EBF">
        <w:t>其可開啟性。</w:t>
      </w:r>
    </w:p>
    <w:p w14:paraId="6C067D00" w14:textId="77777777" w:rsidR="00572A9F" w:rsidRPr="00EC3EBF" w:rsidRDefault="00572A9F" w:rsidP="00BE609F">
      <w:pPr>
        <w:pStyle w:val="15"/>
        <w:ind w:firstLine="480"/>
      </w:pPr>
    </w:p>
    <w:p w14:paraId="1FF291E3" w14:textId="0BC325B3" w:rsidR="00DB1306" w:rsidRPr="00EC3EBF" w:rsidRDefault="00991244" w:rsidP="00A71F06">
      <w:pPr>
        <w:pStyle w:val="15"/>
        <w:ind w:firstLine="480"/>
      </w:pPr>
      <w:r w:rsidRPr="00EC3EBF">
        <w:lastRenderedPageBreak/>
        <w:t>在</w:t>
      </w:r>
      <w:r w:rsidRPr="00EC3EBF">
        <w:rPr>
          <w:rFonts w:hint="eastAsia"/>
        </w:rPr>
        <w:t>人造物（</w:t>
      </w:r>
      <w:r w:rsidRPr="00EC3EBF">
        <w:rPr>
          <w:rFonts w:hint="eastAsia"/>
        </w:rPr>
        <w:t>Artifact</w:t>
      </w:r>
      <w:r w:rsidRPr="00EC3EBF">
        <w:rPr>
          <w:rFonts w:hint="eastAsia"/>
        </w:rPr>
        <w:t>）</w:t>
      </w:r>
      <w:r w:rsidRPr="00EC3EBF">
        <w:t>設計實務中，探索</w:t>
      </w:r>
      <w:proofErr w:type="gramStart"/>
      <w:r w:rsidRPr="00EC3EBF">
        <w:t>可供性成為</w:t>
      </w:r>
      <w:proofErr w:type="gramEnd"/>
      <w:r w:rsidRPr="00EC3EBF">
        <w:t>重要的設計考量。當物件的「</w:t>
      </w:r>
      <w:r w:rsidR="00CA451E" w:rsidRPr="00EC3EBF">
        <w:rPr>
          <w:rFonts w:hint="eastAsia"/>
        </w:rPr>
        <w:t>可感知</w:t>
      </w:r>
      <w:proofErr w:type="gramStart"/>
      <w:r w:rsidR="00CA451E" w:rsidRPr="00EC3EBF">
        <w:rPr>
          <w:rFonts w:hint="eastAsia"/>
        </w:rPr>
        <w:t>可供性</w:t>
      </w:r>
      <w:proofErr w:type="gramEnd"/>
      <w:r w:rsidRPr="00EC3EBF">
        <w:t>」（</w:t>
      </w:r>
      <w:r w:rsidR="004F47D9" w:rsidRPr="00EC3EBF">
        <w:t>Perceived Affordance</w:t>
      </w:r>
      <w:r w:rsidRPr="00EC3EBF">
        <w:t>）與其預期功能一致時，使用者能輕易理解其操作方式；</w:t>
      </w:r>
      <w:proofErr w:type="gramStart"/>
      <w:r w:rsidRPr="00EC3EBF">
        <w:t>反之，</w:t>
      </w:r>
      <w:proofErr w:type="gramEnd"/>
      <w:r w:rsidRPr="00EC3EBF">
        <w:t>若</w:t>
      </w:r>
      <w:r w:rsidR="00C22613" w:rsidRPr="00EC3EBF">
        <w:rPr>
          <w:rFonts w:hint="eastAsia"/>
        </w:rPr>
        <w:t>「</w:t>
      </w:r>
      <w:r w:rsidR="00C1107C" w:rsidRPr="00EC3EBF">
        <w:t>錯誤</w:t>
      </w:r>
      <w:proofErr w:type="gramStart"/>
      <w:r w:rsidR="00C1107C" w:rsidRPr="00EC3EBF">
        <w:t>可供性</w:t>
      </w:r>
      <w:proofErr w:type="gramEnd"/>
      <w:r w:rsidR="00C22613" w:rsidRPr="00EC3EBF">
        <w:rPr>
          <w:rFonts w:hint="eastAsia"/>
        </w:rPr>
        <w:t>」</w:t>
      </w:r>
      <w:r w:rsidR="00C1107C" w:rsidRPr="00EC3EBF">
        <w:rPr>
          <w:rFonts w:hint="eastAsia"/>
        </w:rPr>
        <w:t>（</w:t>
      </w:r>
      <w:r w:rsidR="00C1107C" w:rsidRPr="00EC3EBF">
        <w:t>False Affordance</w:t>
      </w:r>
      <w:r w:rsidR="00C1107C" w:rsidRPr="00EC3EBF">
        <w:rPr>
          <w:rFonts w:hint="eastAsia"/>
        </w:rPr>
        <w:t>）</w:t>
      </w:r>
      <w:r w:rsidRPr="00EC3EBF">
        <w:t>暗示錯誤行動，則易導致操作失誤，此時</w:t>
      </w:r>
      <w:r w:rsidR="00DC782F" w:rsidRPr="00EC3EBF">
        <w:rPr>
          <w:rFonts w:hint="eastAsia"/>
        </w:rPr>
        <w:t>便須</w:t>
      </w:r>
      <w:r w:rsidRPr="00EC3EBF">
        <w:t>透過提示與標示進行補充說明</w:t>
      </w:r>
      <w:r w:rsidR="00EE4822" w:rsidRPr="00EC3EBF">
        <w:fldChar w:fldCharType="begin"/>
      </w:r>
      <w:r w:rsidR="00EE4822"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EC3EBF">
        <w:fldChar w:fldCharType="separate"/>
      </w:r>
      <w:r w:rsidR="00EE4822" w:rsidRPr="00EC3EBF">
        <w:rPr>
          <w:noProof/>
        </w:rPr>
        <w:t>(Gaver, 1991)</w:t>
      </w:r>
      <w:r w:rsidR="00EE4822" w:rsidRPr="00EC3EBF">
        <w:fldChar w:fldCharType="end"/>
      </w:r>
      <w:r w:rsidRPr="00EC3EBF">
        <w:t>。</w:t>
      </w:r>
      <w:proofErr w:type="gramStart"/>
      <w:r w:rsidRPr="00EC3EBF">
        <w:t>此外，</w:t>
      </w:r>
      <w:proofErr w:type="gramEnd"/>
      <w:r w:rsidRPr="00EC3EBF">
        <w:t>複雜物件的</w:t>
      </w:r>
      <w:proofErr w:type="gramStart"/>
      <w:r w:rsidRPr="00EC3EBF">
        <w:t>可供性常</w:t>
      </w:r>
      <w:proofErr w:type="gramEnd"/>
      <w:r w:rsidRPr="00EC3EBF">
        <w:t>依其所揭示的行為訊息連續性進行組織，而這些</w:t>
      </w:r>
      <w:proofErr w:type="gramStart"/>
      <w:r w:rsidRPr="00EC3EBF">
        <w:t>可供性並非</w:t>
      </w:r>
      <w:proofErr w:type="gramEnd"/>
      <w:r w:rsidRPr="00EC3EBF">
        <w:t>被動感知的結果，而是使用者透過動態探索過程逐步建構的認知成果</w:t>
      </w:r>
      <w:r w:rsidR="00EE4822" w:rsidRPr="00EC3EBF">
        <w:fldChar w:fldCharType="begin"/>
      </w:r>
      <w:r w:rsidR="00EE4822" w:rsidRPr="00EC3EBF">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rsidRPr="00EC3EBF">
        <w:fldChar w:fldCharType="separate"/>
      </w:r>
      <w:r w:rsidR="00EE4822" w:rsidRPr="00EC3EBF">
        <w:rPr>
          <w:noProof/>
        </w:rPr>
        <w:t>(Gaver, 1991)</w:t>
      </w:r>
      <w:r w:rsidR="00EE4822" w:rsidRPr="00EC3EBF">
        <w:fldChar w:fldCharType="end"/>
      </w:r>
      <w:r w:rsidRPr="00EC3EBF">
        <w:t>。</w:t>
      </w:r>
    </w:p>
    <w:p w14:paraId="7FB24445" w14:textId="77777777" w:rsidR="002B6878" w:rsidRPr="00EC3EBF" w:rsidRDefault="002B6878" w:rsidP="002B6878">
      <w:pPr>
        <w:pStyle w:val="15"/>
        <w:ind w:firstLine="480"/>
      </w:pPr>
      <w:proofErr w:type="gramStart"/>
      <w:r w:rsidRPr="00EC3EBF">
        <w:t>可供性理論</w:t>
      </w:r>
      <w:proofErr w:type="gramEnd"/>
      <w:r w:rsidRPr="00EC3EBF">
        <w:t>從</w:t>
      </w:r>
      <w:r w:rsidRPr="00EC3EBF">
        <w:t>Gibson</w:t>
      </w:r>
      <w:r w:rsidRPr="00EC3EBF">
        <w:t>的生態心理學出發，主張生物與</w:t>
      </w:r>
      <w:proofErr w:type="gramStart"/>
      <w:r w:rsidRPr="00EC3EBF">
        <w:t>環境間的互動</w:t>
      </w:r>
      <w:proofErr w:type="gramEnd"/>
      <w:r w:rsidRPr="00EC3EBF">
        <w:t>關係構成了行動的可能性，並強調其相對性、互補性與可感知性</w:t>
      </w:r>
      <w:r w:rsidRPr="00EC3EBF">
        <w:rPr>
          <w:rFonts w:hint="eastAsia"/>
        </w:rPr>
        <w:t>等</w:t>
      </w:r>
      <w:r w:rsidRPr="00EC3EBF">
        <w:t>。隨著</w:t>
      </w:r>
      <w:r w:rsidRPr="00EC3EBF">
        <w:t>Norman</w:t>
      </w:r>
      <w:r w:rsidRPr="00EC3EBF">
        <w:t>、</w:t>
      </w:r>
      <w:r w:rsidRPr="00EC3EBF">
        <w:t>Gaver</w:t>
      </w:r>
      <w:r w:rsidRPr="00EC3EBF">
        <w:t>等學者對其進一步發展，</w:t>
      </w:r>
      <w:proofErr w:type="gramStart"/>
      <w:r w:rsidRPr="00EC3EBF">
        <w:t>可供性的</w:t>
      </w:r>
      <w:proofErr w:type="gramEnd"/>
      <w:r w:rsidRPr="00EC3EBF">
        <w:t>概念從「存在」走向「知覺」與「互動探索」，不僅拓展了</w:t>
      </w:r>
      <w:proofErr w:type="gramStart"/>
      <w:r w:rsidRPr="00EC3EBF">
        <w:t>可供性的</w:t>
      </w:r>
      <w:proofErr w:type="gramEnd"/>
      <w:r w:rsidRPr="00EC3EBF">
        <w:t>適用範圍，也為後續探討科技、認知與使用者行動之間的關係奠定理論基礎。</w:t>
      </w:r>
    </w:p>
    <w:p w14:paraId="2540C290" w14:textId="77777777" w:rsidR="005B6A58" w:rsidRPr="00EC3EBF" w:rsidRDefault="005B6A58" w:rsidP="002B6878">
      <w:pPr>
        <w:pStyle w:val="15"/>
        <w:ind w:firstLine="480"/>
      </w:pPr>
    </w:p>
    <w:p w14:paraId="48AA8662" w14:textId="3D0B6BFD" w:rsidR="00F84363" w:rsidRPr="00EC3EBF" w:rsidRDefault="000744D9" w:rsidP="002C68AB">
      <w:pPr>
        <w:pStyle w:val="3"/>
      </w:pPr>
      <w:bookmarkStart w:id="29" w:name="_Toc201152747"/>
      <w:r w:rsidRPr="00EC3EBF">
        <w:rPr>
          <w:rFonts w:hint="eastAsia"/>
        </w:rPr>
        <w:t>2.</w:t>
      </w:r>
      <w:r w:rsidR="0066623C" w:rsidRPr="00EC3EBF">
        <w:rPr>
          <w:rFonts w:hint="eastAsia"/>
        </w:rPr>
        <w:t>3</w:t>
      </w:r>
      <w:r w:rsidRPr="00EC3EBF">
        <w:rPr>
          <w:rFonts w:hint="eastAsia"/>
        </w:rPr>
        <w:t>.2</w:t>
      </w:r>
      <w:r w:rsidR="007F78D4" w:rsidRPr="00EC3EBF">
        <w:rPr>
          <w:rFonts w:hint="eastAsia"/>
        </w:rPr>
        <w:t xml:space="preserve"> </w:t>
      </w:r>
      <w:proofErr w:type="gramStart"/>
      <w:r w:rsidR="00F84363" w:rsidRPr="00EC3EBF">
        <w:rPr>
          <w:rFonts w:hint="eastAsia"/>
        </w:rPr>
        <w:t>可供性實現</w:t>
      </w:r>
      <w:proofErr w:type="gramEnd"/>
      <w:r w:rsidR="00491AD0" w:rsidRPr="00EC3EBF">
        <w:rPr>
          <w:rFonts w:hint="eastAsia"/>
        </w:rPr>
        <w:t>（</w:t>
      </w:r>
      <w:r w:rsidR="004076EE" w:rsidRPr="00EC3EBF">
        <w:t>Affordance</w:t>
      </w:r>
      <w:r w:rsidR="004076EE" w:rsidRPr="00EC3EBF">
        <w:rPr>
          <w:rFonts w:hint="eastAsia"/>
        </w:rPr>
        <w:t xml:space="preserve"> </w:t>
      </w:r>
      <w:r w:rsidR="00B21644" w:rsidRPr="00EC3EBF">
        <w:rPr>
          <w:rFonts w:hint="eastAsia"/>
        </w:rPr>
        <w:t>A</w:t>
      </w:r>
      <w:r w:rsidR="00B21644" w:rsidRPr="00EC3EBF">
        <w:t>ctualization</w:t>
      </w:r>
      <w:r w:rsidR="00491AD0" w:rsidRPr="00EC3EBF">
        <w:rPr>
          <w:rFonts w:hint="eastAsia"/>
        </w:rPr>
        <w:t>）</w:t>
      </w:r>
      <w:bookmarkEnd w:id="29"/>
    </w:p>
    <w:p w14:paraId="20D01120" w14:textId="23639CD8" w:rsidR="00016A2D" w:rsidRPr="00EC3EBF" w:rsidRDefault="00434A32" w:rsidP="00F10D70">
      <w:pPr>
        <w:pStyle w:val="15"/>
        <w:ind w:firstLine="480"/>
      </w:pPr>
      <w:r w:rsidRPr="00EC3EBF">
        <w:rPr>
          <w:rFonts w:hint="eastAsia"/>
        </w:rPr>
        <w:t>為了</w:t>
      </w:r>
      <w:r w:rsidR="005B0346" w:rsidRPr="00EC3EBF">
        <w:t>深入理解技術如何在特定情境中被實際運用、影響個人行動並促成組織結構的變化</w:t>
      </w:r>
      <w:r w:rsidR="0001794B" w:rsidRPr="00EC3EBF">
        <w:t>，</w:t>
      </w:r>
      <w:proofErr w:type="gramStart"/>
      <w:r w:rsidR="00016A2D" w:rsidRPr="00EC3EBF">
        <w:rPr>
          <w:rFonts w:hint="eastAsia"/>
        </w:rPr>
        <w:t>可供性實現</w:t>
      </w:r>
      <w:proofErr w:type="gramEnd"/>
      <w:r w:rsidR="00926F60" w:rsidRPr="00EC3EBF">
        <w:rPr>
          <w:rFonts w:hint="eastAsia"/>
        </w:rPr>
        <w:t>（</w:t>
      </w:r>
      <w:r w:rsidR="00926F60" w:rsidRPr="00EC3EBF">
        <w:t>Affordance</w:t>
      </w:r>
      <w:r w:rsidR="00926F60" w:rsidRPr="00EC3EBF">
        <w:rPr>
          <w:rFonts w:hint="eastAsia"/>
        </w:rPr>
        <w:t xml:space="preserve"> A</w:t>
      </w:r>
      <w:r w:rsidR="00926F60" w:rsidRPr="00EC3EBF">
        <w:t>ctualization</w:t>
      </w:r>
      <w:r w:rsidR="00926F60" w:rsidRPr="00EC3EBF">
        <w:rPr>
          <w:rFonts w:hint="eastAsia"/>
        </w:rPr>
        <w:t>）</w:t>
      </w:r>
      <w:r w:rsidR="00566861" w:rsidRPr="00EC3EBF">
        <w:rPr>
          <w:rFonts w:hint="eastAsia"/>
        </w:rPr>
        <w:t>的概念被提出，其</w:t>
      </w:r>
      <w:r w:rsidR="00926F60" w:rsidRPr="00EC3EBF">
        <w:t>強調行動者如何透過與技術互動，</w:t>
      </w:r>
      <w:r w:rsidR="00C80250" w:rsidRPr="00EC3EBF">
        <w:t>將情境中潛在可能性轉化為支持目標的具體行動</w:t>
      </w:r>
      <w:r w:rsidR="000F0B28" w:rsidRPr="00EC3EBF">
        <w:fldChar w:fldCharType="begin"/>
      </w:r>
      <w:r w:rsidR="000F0B28" w:rsidRPr="00EC3EBF">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rsidRPr="00EC3EBF">
        <w:fldChar w:fldCharType="separate"/>
      </w:r>
      <w:r w:rsidR="000F0B28" w:rsidRPr="00EC3EBF">
        <w:rPr>
          <w:noProof/>
        </w:rPr>
        <w:t>(Strong et al., 2014; Volkoff &amp; Strong, 2017)</w:t>
      </w:r>
      <w:r w:rsidR="000F0B28" w:rsidRPr="00EC3EBF">
        <w:fldChar w:fldCharType="end"/>
      </w:r>
      <w:r w:rsidR="00966F35" w:rsidRPr="00EC3EBF">
        <w:rPr>
          <w:rFonts w:hint="eastAsia"/>
        </w:rPr>
        <w:t>。</w:t>
      </w:r>
    </w:p>
    <w:p w14:paraId="2267D1A1" w14:textId="32C88816" w:rsidR="00DB7DDE" w:rsidRPr="004B0B8A" w:rsidRDefault="00946EE8" w:rsidP="00F10D70">
      <w:pPr>
        <w:pStyle w:val="15"/>
        <w:ind w:firstLine="480"/>
      </w:pPr>
      <w:r w:rsidRPr="00EC3EBF">
        <w:t>在此延伸脈絡下，</w:t>
      </w:r>
      <w:r w:rsidR="00947E47" w:rsidRPr="00EC3EBF">
        <w:rPr>
          <w:rFonts w:hint="eastAsia"/>
        </w:rPr>
        <w:t>部分學者將</w:t>
      </w:r>
      <w:proofErr w:type="gramStart"/>
      <w:r w:rsidRPr="00EC3EBF">
        <w:t>可供性</w:t>
      </w:r>
      <w:proofErr w:type="gramEnd"/>
      <w:r w:rsidR="00A55363" w:rsidRPr="00EC3EBF">
        <w:rPr>
          <w:rFonts w:hint="eastAsia"/>
        </w:rPr>
        <w:t>（</w:t>
      </w:r>
      <w:r w:rsidR="00A55363" w:rsidRPr="00EC3EBF">
        <w:t>Affordance</w:t>
      </w:r>
      <w:r w:rsidR="00A55363" w:rsidRPr="00EC3EBF">
        <w:rPr>
          <w:rFonts w:hint="eastAsia"/>
        </w:rPr>
        <w:t>）</w:t>
      </w:r>
      <w:r w:rsidRPr="00EC3EBF">
        <w:t>重新定義為與</w:t>
      </w:r>
      <w:r w:rsidR="00DD0293" w:rsidRPr="00EC3EBF">
        <w:rPr>
          <w:rFonts w:hint="eastAsia"/>
        </w:rPr>
        <w:t>具體成果實現</w:t>
      </w:r>
      <w:r w:rsidRPr="00EC3EBF">
        <w:t>有關的行動潛力，這種潛力建立在人造物（如資訊系統、工具、平台等）與具明確目標的使用者之間的關係上</w:t>
      </w:r>
      <w:r w:rsidR="002153EC" w:rsidRPr="00EC3EBF">
        <w:fldChar w:fldCharType="begin"/>
      </w:r>
      <w:r w:rsidR="002153EC" w:rsidRPr="00EC3EBF">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EC3EBF">
        <w:fldChar w:fldCharType="separate"/>
      </w:r>
      <w:r w:rsidR="002153EC" w:rsidRPr="00EC3EBF">
        <w:rPr>
          <w:noProof/>
        </w:rPr>
        <w:t>(Strong et al., 2014)</w:t>
      </w:r>
      <w:r w:rsidR="002153EC" w:rsidRPr="00EC3EBF">
        <w:fldChar w:fldCharType="end"/>
      </w:r>
      <w:r w:rsidR="002153EC" w:rsidRPr="00EC3EBF">
        <w:rPr>
          <w:rFonts w:hint="eastAsia"/>
        </w:rPr>
        <w:t>，</w:t>
      </w:r>
      <w:r w:rsidR="002153EC" w:rsidRPr="00EC3EBF">
        <w:t>而</w:t>
      </w:r>
      <w:proofErr w:type="gramStart"/>
      <w:r w:rsidR="002153EC" w:rsidRPr="00EC3EBF">
        <w:t>可供性實現</w:t>
      </w:r>
      <w:proofErr w:type="gramEnd"/>
      <w:r w:rsidR="000D71B5" w:rsidRPr="00EC3EBF">
        <w:rPr>
          <w:rFonts w:hint="eastAsia"/>
        </w:rPr>
        <w:t>（</w:t>
      </w:r>
      <w:r w:rsidR="000D71B5" w:rsidRPr="00EC3EBF">
        <w:t>Affordance</w:t>
      </w:r>
      <w:r w:rsidR="000D71B5" w:rsidRPr="00EC3EBF">
        <w:rPr>
          <w:rFonts w:hint="eastAsia"/>
        </w:rPr>
        <w:t xml:space="preserve"> A</w:t>
      </w:r>
      <w:r w:rsidR="000D71B5" w:rsidRPr="00EC3EBF">
        <w:t>ctualization</w:t>
      </w:r>
      <w:r w:rsidR="000D71B5" w:rsidRPr="00EC3EBF">
        <w:rPr>
          <w:rFonts w:hint="eastAsia"/>
        </w:rPr>
        <w:t>）</w:t>
      </w:r>
      <w:r w:rsidR="002153EC" w:rsidRPr="00EC3EBF">
        <w:t>則是指行動者根據其目標，運用一項或多項技術潛能，透過實際操作</w:t>
      </w:r>
      <w:r w:rsidR="008B5D7A" w:rsidRPr="00EC3EBF">
        <w:t>產生具體可觀察的結果</w:t>
      </w:r>
      <w:r w:rsidR="002153EC" w:rsidRPr="00EC3EBF">
        <w:t>，</w:t>
      </w:r>
      <w:r w:rsidR="00646132" w:rsidRPr="00EC3EBF">
        <w:t>進而推動</w:t>
      </w:r>
      <w:r w:rsidR="00266570" w:rsidRPr="00EC3EBF">
        <w:rPr>
          <w:rFonts w:hint="eastAsia"/>
        </w:rPr>
        <w:t>及改</w:t>
      </w:r>
      <w:r w:rsidR="00266570" w:rsidRPr="004B0B8A">
        <w:rPr>
          <w:rFonts w:hint="eastAsia"/>
        </w:rPr>
        <w:t>善</w:t>
      </w:r>
      <w:r w:rsidR="00646132" w:rsidRPr="004B0B8A">
        <w:t>組織運作</w:t>
      </w:r>
      <w:r w:rsidR="001A173B" w:rsidRPr="004B0B8A">
        <w:fldChar w:fldCharType="begin"/>
      </w:r>
      <w:r w:rsidR="001A173B"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rsidRPr="004B0B8A">
        <w:fldChar w:fldCharType="separate"/>
      </w:r>
      <w:r w:rsidR="001A173B" w:rsidRPr="004B0B8A">
        <w:rPr>
          <w:noProof/>
        </w:rPr>
        <w:t>(Strong et al., 2014)</w:t>
      </w:r>
      <w:r w:rsidR="001A173B" w:rsidRPr="004B0B8A">
        <w:fldChar w:fldCharType="end"/>
      </w:r>
      <w:r w:rsidR="002153EC" w:rsidRPr="004B0B8A">
        <w:t>。</w:t>
      </w:r>
    </w:p>
    <w:p w14:paraId="0EDB2516" w14:textId="43C36AA9" w:rsidR="00443789" w:rsidRPr="004B0B8A" w:rsidRDefault="00F10D70" w:rsidP="00DB11CF">
      <w:pPr>
        <w:pStyle w:val="15"/>
        <w:ind w:firstLine="480"/>
      </w:pPr>
      <w:proofErr w:type="gramStart"/>
      <w:r w:rsidRPr="004B0B8A">
        <w:t>可供性實現</w:t>
      </w:r>
      <w:proofErr w:type="gramEnd"/>
      <w:r w:rsidRPr="004B0B8A">
        <w:t>的歷程並非單一、線性的步驟，而是充滿調整與回饋的動態過程</w:t>
      </w:r>
      <w:r w:rsidR="00564F01" w:rsidRPr="004B0B8A">
        <w:lastRenderedPageBreak/>
        <w:fldChar w:fldCharType="begin"/>
      </w:r>
      <w:r w:rsidR="00564F01"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rsidRPr="004B0B8A">
        <w:fldChar w:fldCharType="separate"/>
      </w:r>
      <w:r w:rsidR="00564F01" w:rsidRPr="004B0B8A">
        <w:rPr>
          <w:noProof/>
        </w:rPr>
        <w:t>(Strong et al., 2014)</w:t>
      </w:r>
      <w:r w:rsidR="00564F01" w:rsidRPr="004B0B8A">
        <w:fldChar w:fldCharType="end"/>
      </w:r>
      <w:r w:rsidRPr="004B0B8A">
        <w:t>。</w:t>
      </w:r>
      <w:r w:rsidR="007330BE" w:rsidRPr="004B0B8A">
        <w:t>使用者在實</w:t>
      </w:r>
      <w:r w:rsidR="007B6826" w:rsidRPr="004B0B8A">
        <w:rPr>
          <w:rFonts w:hint="eastAsia"/>
        </w:rPr>
        <w:t>踐</w:t>
      </w:r>
      <w:r w:rsidR="007330BE" w:rsidRPr="004B0B8A">
        <w:t>中</w:t>
      </w:r>
      <w:r w:rsidR="00AE6F40" w:rsidRPr="004B0B8A">
        <w:rPr>
          <w:rFonts w:hint="eastAsia"/>
        </w:rPr>
        <w:t>可能</w:t>
      </w:r>
      <w:r w:rsidR="007330BE" w:rsidRPr="004B0B8A">
        <w:t>嘗試不同的操作方式，其產生的行為結果</w:t>
      </w:r>
      <w:r w:rsidR="000C748D" w:rsidRPr="004B0B8A">
        <w:rPr>
          <w:rFonts w:hint="eastAsia"/>
        </w:rPr>
        <w:t>也</w:t>
      </w:r>
      <w:r w:rsidR="007330BE" w:rsidRPr="004B0B8A">
        <w:t>會反過來影響後續行動，</w:t>
      </w:r>
      <w:r w:rsidR="00AB61C8" w:rsidRPr="004B0B8A">
        <w:rPr>
          <w:rFonts w:hint="eastAsia"/>
        </w:rPr>
        <w:t>由於</w:t>
      </w:r>
      <w:r w:rsidR="008C0482" w:rsidRPr="004B0B8A">
        <w:rPr>
          <w:rFonts w:hint="eastAsia"/>
        </w:rPr>
        <w:t>部分</w:t>
      </w:r>
      <w:proofErr w:type="gramStart"/>
      <w:r w:rsidR="008C0482" w:rsidRPr="004B0B8A">
        <w:rPr>
          <w:rFonts w:hint="eastAsia"/>
        </w:rPr>
        <w:t>可供性</w:t>
      </w:r>
      <w:r w:rsidR="00B3349D" w:rsidRPr="004B0B8A">
        <w:t>尚未</w:t>
      </w:r>
      <w:proofErr w:type="gramEnd"/>
      <w:r w:rsidR="00B3349D" w:rsidRPr="004B0B8A">
        <w:t>被明確</w:t>
      </w:r>
      <w:r w:rsidR="00B3349D" w:rsidRPr="004B0B8A">
        <w:rPr>
          <w:rFonts w:hint="eastAsia"/>
        </w:rPr>
        <w:t>覺察</w:t>
      </w:r>
      <w:r w:rsidR="00AB61C8" w:rsidRPr="004B0B8A">
        <w:rPr>
          <w:rFonts w:hint="eastAsia"/>
        </w:rPr>
        <w:t>，</w:t>
      </w:r>
      <w:proofErr w:type="gramStart"/>
      <w:r w:rsidR="008C0482" w:rsidRPr="004B0B8A">
        <w:rPr>
          <w:rFonts w:hint="eastAsia"/>
        </w:rPr>
        <w:t>可供性實現</w:t>
      </w:r>
      <w:proofErr w:type="gramEnd"/>
      <w:r w:rsidR="0021530F" w:rsidRPr="004B0B8A">
        <w:t>整體過程往往伴隨學習、試誤、錯誤判斷與策略修正</w:t>
      </w:r>
      <w:r w:rsidR="007330BE" w:rsidRPr="004B0B8A">
        <w:t>，</w:t>
      </w:r>
      <w:r w:rsidR="000B6404" w:rsidRPr="004B0B8A">
        <w:t>結果會因使用者角色、能力、資源與組織條件的差異而有所不同</w:t>
      </w:r>
      <w:r w:rsidR="003A26F3" w:rsidRPr="004B0B8A">
        <w:fldChar w:fldCharType="begin"/>
      </w:r>
      <w:r w:rsidR="003A26F3"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rsidRPr="004B0B8A">
        <w:fldChar w:fldCharType="separate"/>
      </w:r>
      <w:r w:rsidR="003A26F3" w:rsidRPr="004B0B8A">
        <w:rPr>
          <w:noProof/>
        </w:rPr>
        <w:t>(Strong et al., 2014)</w:t>
      </w:r>
      <w:r w:rsidR="003A26F3" w:rsidRPr="004B0B8A">
        <w:fldChar w:fldCharType="end"/>
      </w:r>
      <w:r w:rsidR="007330BE" w:rsidRPr="004B0B8A">
        <w:t>。</w:t>
      </w:r>
    </w:p>
    <w:p w14:paraId="67F3E7BA" w14:textId="76232B62" w:rsidR="00DD6695" w:rsidRPr="004B0B8A" w:rsidRDefault="00EF3300" w:rsidP="00DB11CF">
      <w:pPr>
        <w:pStyle w:val="15"/>
        <w:ind w:firstLine="480"/>
      </w:pPr>
      <w:r w:rsidRPr="004B0B8A">
        <w:t>在此過程中，</w:t>
      </w:r>
      <w:r w:rsidR="00DD6695" w:rsidRPr="004B0B8A">
        <w:t>直接具體結果</w:t>
      </w:r>
      <w:r w:rsidR="00F843D2" w:rsidRPr="004B0B8A">
        <w:t>（</w:t>
      </w:r>
      <w:r w:rsidR="00F843D2" w:rsidRPr="004B0B8A">
        <w:t>Immediate Concrete Outcomes</w:t>
      </w:r>
      <w:r w:rsidR="00F843D2" w:rsidRPr="004B0B8A">
        <w:t>）</w:t>
      </w:r>
      <w:r w:rsidR="006651BA" w:rsidRPr="004B0B8A">
        <w:rPr>
          <w:rFonts w:hint="eastAsia"/>
        </w:rPr>
        <w:t>為</w:t>
      </w:r>
      <w:r w:rsidR="00DB11CF" w:rsidRPr="004B0B8A">
        <w:t>核心概念，</w:t>
      </w:r>
      <w:r w:rsidR="00914381" w:rsidRPr="004B0B8A">
        <w:rPr>
          <w:rFonts w:hint="eastAsia"/>
        </w:rPr>
        <w:t>意旨</w:t>
      </w:r>
      <w:r w:rsidR="00914381" w:rsidRPr="004B0B8A">
        <w:t>行動者實現可</w:t>
      </w:r>
      <w:proofErr w:type="gramStart"/>
      <w:r w:rsidR="00914381" w:rsidRPr="004B0B8A">
        <w:t>供性後</w:t>
      </w:r>
      <w:proofErr w:type="gramEnd"/>
      <w:r w:rsidR="00914381" w:rsidRPr="004B0B8A">
        <w:t>所達成的明確</w:t>
      </w:r>
      <w:r w:rsidR="00224EF0" w:rsidRPr="004B0B8A">
        <w:rPr>
          <w:rFonts w:hint="eastAsia"/>
        </w:rPr>
        <w:t>結果</w:t>
      </w:r>
      <w:r w:rsidR="00914381" w:rsidRPr="004B0B8A">
        <w:t>，通常作為個人行動與組織目標之間的中介</w:t>
      </w:r>
      <w:r w:rsidR="00592722" w:rsidRPr="004B0B8A">
        <w:fldChar w:fldCharType="begin"/>
      </w:r>
      <w:r w:rsidR="00592722"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rsidRPr="004B0B8A">
        <w:fldChar w:fldCharType="separate"/>
      </w:r>
      <w:r w:rsidR="00592722" w:rsidRPr="004B0B8A">
        <w:rPr>
          <w:noProof/>
        </w:rPr>
        <w:t>(Strong et al., 2014)</w:t>
      </w:r>
      <w:r w:rsidR="00592722" w:rsidRPr="004B0B8A">
        <w:fldChar w:fldCharType="end"/>
      </w:r>
      <w:r w:rsidR="000A5C8F" w:rsidRPr="004B0B8A">
        <w:rPr>
          <w:rFonts w:hint="eastAsia"/>
        </w:rPr>
        <w:t>，</w:t>
      </w:r>
      <w:r w:rsidR="00353971" w:rsidRPr="004B0B8A">
        <w:t>這些</w:t>
      </w:r>
      <w:r w:rsidR="00353971" w:rsidRPr="004B0B8A">
        <w:rPr>
          <w:rFonts w:hint="eastAsia"/>
        </w:rPr>
        <w:t>結果</w:t>
      </w:r>
      <w:r w:rsidR="00353971" w:rsidRPr="004B0B8A">
        <w:t>可能包括標準化流程、改善跨部門溝通、強化</w:t>
      </w:r>
      <w:r w:rsidR="00F40373" w:rsidRPr="004B0B8A">
        <w:rPr>
          <w:rFonts w:hint="eastAsia"/>
        </w:rPr>
        <w:t>工作</w:t>
      </w:r>
      <w:r w:rsidR="00DF297C" w:rsidRPr="004B0B8A">
        <w:rPr>
          <w:rFonts w:hint="eastAsia"/>
        </w:rPr>
        <w:t>處理</w:t>
      </w:r>
      <w:r w:rsidR="00353971" w:rsidRPr="004B0B8A">
        <w:t>效率等，有助於實現組織整體效益。</w:t>
      </w:r>
      <w:r w:rsidR="0013763C" w:rsidRPr="004B0B8A">
        <w:t>明確區分「</w:t>
      </w:r>
      <w:proofErr w:type="gramStart"/>
      <w:r w:rsidR="0013763C" w:rsidRPr="004B0B8A">
        <w:t>可供性</w:t>
      </w:r>
      <w:proofErr w:type="gramEnd"/>
      <w:r w:rsidR="0013763C" w:rsidRPr="004B0B8A">
        <w:t>」、「</w:t>
      </w:r>
      <w:proofErr w:type="gramStart"/>
      <w:r w:rsidR="0013763C" w:rsidRPr="004B0B8A">
        <w:t>可供性實現</w:t>
      </w:r>
      <w:proofErr w:type="gramEnd"/>
      <w:r w:rsidR="0013763C" w:rsidRPr="004B0B8A">
        <w:t>」與「行動結果」，對於釐清分析對象與因果關係是必要的</w:t>
      </w:r>
      <w:r w:rsidR="003A664D" w:rsidRPr="004B0B8A">
        <w:fldChar w:fldCharType="begin"/>
      </w:r>
      <w:r w:rsidR="003A664D" w:rsidRPr="004B0B8A">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rsidRPr="004B0B8A">
        <w:fldChar w:fldCharType="separate"/>
      </w:r>
      <w:r w:rsidR="003A664D" w:rsidRPr="004B0B8A">
        <w:rPr>
          <w:noProof/>
        </w:rPr>
        <w:t>(Strong et al., 2014; Volkoff &amp; Strong, 2017)</w:t>
      </w:r>
      <w:r w:rsidR="003A664D" w:rsidRPr="004B0B8A">
        <w:fldChar w:fldCharType="end"/>
      </w:r>
      <w:r w:rsidR="00566F6A" w:rsidRPr="004B0B8A">
        <w:rPr>
          <w:rFonts w:hint="eastAsia"/>
        </w:rPr>
        <w:t>。</w:t>
      </w:r>
    </w:p>
    <w:p w14:paraId="2FED9A0F" w14:textId="5866B4F2" w:rsidR="00594DC9" w:rsidRPr="004B0B8A" w:rsidRDefault="000903D3" w:rsidP="00594DC9">
      <w:pPr>
        <w:pStyle w:val="15"/>
        <w:ind w:firstLine="480"/>
      </w:pPr>
      <w:proofErr w:type="gramStart"/>
      <w:r w:rsidRPr="004B0B8A">
        <w:t>可供性實現</w:t>
      </w:r>
      <w:proofErr w:type="gramEnd"/>
      <w:r w:rsidRPr="004B0B8A">
        <w:t>具有多層級特性，涵蓋個人層級的操作行為與組織層級的集體結果</w:t>
      </w:r>
      <w:r w:rsidR="00462413" w:rsidRPr="004B0B8A">
        <w:fldChar w:fldCharType="begin"/>
      </w:r>
      <w:r w:rsidR="00462413" w:rsidRPr="004B0B8A">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rsidRPr="004B0B8A">
        <w:fldChar w:fldCharType="separate"/>
      </w:r>
      <w:r w:rsidR="00462413" w:rsidRPr="004B0B8A">
        <w:rPr>
          <w:noProof/>
        </w:rPr>
        <w:t>(Strong et al., 2014)</w:t>
      </w:r>
      <w:r w:rsidR="00462413" w:rsidRPr="004B0B8A">
        <w:fldChar w:fldCharType="end"/>
      </w:r>
      <w:r w:rsidR="00462413" w:rsidRPr="004B0B8A">
        <w:rPr>
          <w:rFonts w:hint="eastAsia"/>
        </w:rPr>
        <w:t>，這些多層次的實現過程是環環相扣的</w:t>
      </w:r>
      <w:r w:rsidRPr="004B0B8A">
        <w:t>。個別使用者在特定情境下</w:t>
      </w:r>
      <w:r w:rsidR="00C72724" w:rsidRPr="004B0B8A">
        <w:t>實現某項</w:t>
      </w:r>
      <w:proofErr w:type="gramStart"/>
      <w:r w:rsidR="00C72724" w:rsidRPr="004B0B8A">
        <w:t>可供性</w:t>
      </w:r>
      <w:proofErr w:type="gramEnd"/>
      <w:r w:rsidR="00A11AE5" w:rsidRPr="004B0B8A">
        <w:rPr>
          <w:rFonts w:hint="eastAsia"/>
        </w:rPr>
        <w:t>，並</w:t>
      </w:r>
      <w:r w:rsidRPr="004B0B8A">
        <w:t>產生</w:t>
      </w:r>
      <w:r w:rsidR="00A11AE5" w:rsidRPr="004B0B8A">
        <w:rPr>
          <w:rFonts w:hint="eastAsia"/>
        </w:rPr>
        <w:t>各自的</w:t>
      </w:r>
      <w:r w:rsidRPr="004B0B8A">
        <w:t>直接具體結果，若</w:t>
      </w:r>
      <w:r w:rsidR="002E27FB" w:rsidRPr="004B0B8A">
        <w:rPr>
          <w:rFonts w:hint="eastAsia"/>
        </w:rPr>
        <w:t>這些結果</w:t>
      </w:r>
      <w:r w:rsidRPr="004B0B8A">
        <w:t>具備一致性、協調性與足夠的累積程度，即可逐步形塑出組織層級的整體</w:t>
      </w:r>
      <w:r w:rsidR="00B61339" w:rsidRPr="004B0B8A">
        <w:rPr>
          <w:rFonts w:hint="eastAsia"/>
        </w:rPr>
        <w:t>結果</w:t>
      </w:r>
      <w:r w:rsidRPr="004B0B8A">
        <w:t>。也就是說，</w:t>
      </w:r>
      <w:r w:rsidR="005B03FD" w:rsidRPr="004B0B8A">
        <w:t>組織的技術導入</w:t>
      </w:r>
      <w:r w:rsidR="005B03FD" w:rsidRPr="004B0B8A">
        <w:rPr>
          <w:rFonts w:hint="eastAsia"/>
        </w:rPr>
        <w:t>結果並非由高層設計流程而得，</w:t>
      </w:r>
      <w:r w:rsidR="003815D9" w:rsidRPr="004B0B8A">
        <w:t>而是透過大量個人實踐（</w:t>
      </w:r>
      <w:r w:rsidR="003815D9" w:rsidRPr="004B0B8A">
        <w:t>Actualization as an Individual Journey</w:t>
      </w:r>
      <w:r w:rsidR="003815D9" w:rsidRPr="004B0B8A">
        <w:t>）的交織、聚合與互動所逐漸湧現，構成由下而上的組織實現歷程（</w:t>
      </w:r>
      <w:r w:rsidR="003815D9" w:rsidRPr="004B0B8A">
        <w:t>Actualization as an Organizational Journey</w:t>
      </w:r>
      <w:r w:rsidR="003815D9" w:rsidRPr="004B0B8A">
        <w:t>）</w:t>
      </w:r>
      <w:r w:rsidR="00B47D47" w:rsidRPr="004B0B8A">
        <w:rPr>
          <w:rFonts w:hint="eastAsia"/>
        </w:rPr>
        <w:t>。</w:t>
      </w:r>
    </w:p>
    <w:p w14:paraId="39D5C2D9" w14:textId="32B74586" w:rsidR="00ED3ED8" w:rsidRPr="004B0B8A" w:rsidRDefault="00D25CD4" w:rsidP="000D52CB">
      <w:pPr>
        <w:pStyle w:val="15"/>
        <w:ind w:firstLine="480"/>
      </w:pPr>
      <w:r w:rsidRPr="004B0B8A">
        <w:rPr>
          <w:rFonts w:hint="eastAsia"/>
        </w:rPr>
        <w:t>為</w:t>
      </w:r>
      <w:r w:rsidR="00AC6855" w:rsidRPr="004B0B8A">
        <w:t>更精</w:t>
      </w:r>
      <w:proofErr w:type="gramStart"/>
      <w:r w:rsidR="00AC6855" w:rsidRPr="004B0B8A">
        <w:t>準</w:t>
      </w:r>
      <w:proofErr w:type="gramEnd"/>
      <w:r w:rsidR="00AC6855" w:rsidRPr="004B0B8A">
        <w:t>掌握</w:t>
      </w:r>
      <w:proofErr w:type="gramStart"/>
      <w:r w:rsidR="00AC6855" w:rsidRPr="004B0B8A">
        <w:t>可供性實現</w:t>
      </w:r>
      <w:proofErr w:type="gramEnd"/>
      <w:r w:rsidR="00AC6855" w:rsidRPr="004B0B8A">
        <w:t>的條件與路徑，</w:t>
      </w:r>
      <w:r w:rsidR="00AC6855" w:rsidRPr="004B0B8A">
        <w:t>Volkoff</w:t>
      </w:r>
      <w:r w:rsidR="00AC6855" w:rsidRPr="004B0B8A">
        <w:t>與</w:t>
      </w:r>
      <w:r w:rsidR="00AC6855" w:rsidRPr="004B0B8A">
        <w:t>Strong</w:t>
      </w:r>
      <w:r w:rsidR="002055E0" w:rsidRPr="004B0B8A">
        <w:rPr>
          <w:rFonts w:hint="eastAsia"/>
        </w:rPr>
        <w:t>等人</w:t>
      </w:r>
      <w:r w:rsidR="00AC6855" w:rsidRPr="004B0B8A">
        <w:t>整理出六項原則（</w:t>
      </w:r>
      <w:r w:rsidR="00AC6855" w:rsidRPr="004B0B8A">
        <w:t>Six Principles</w:t>
      </w:r>
      <w:r w:rsidR="00AC6855" w:rsidRPr="004B0B8A">
        <w:t>），作為應用</w:t>
      </w:r>
      <w:proofErr w:type="gramStart"/>
      <w:r w:rsidR="004642DA" w:rsidRPr="004B0B8A">
        <w:rPr>
          <w:rFonts w:hint="eastAsia"/>
        </w:rPr>
        <w:t>可供性</w:t>
      </w:r>
      <w:r w:rsidR="00AC6855" w:rsidRPr="004B0B8A">
        <w:t>理論</w:t>
      </w:r>
      <w:proofErr w:type="gramEnd"/>
      <w:r w:rsidR="00AC6855" w:rsidRPr="004B0B8A">
        <w:t>於資訊系統研究的操作準則：（</w:t>
      </w:r>
      <w:r w:rsidR="00AC6855" w:rsidRPr="004B0B8A">
        <w:t>1</w:t>
      </w:r>
      <w:r w:rsidR="00AC6855" w:rsidRPr="004B0B8A">
        <w:t>）</w:t>
      </w:r>
      <w:proofErr w:type="gramStart"/>
      <w:r w:rsidR="00AC6855" w:rsidRPr="004B0B8A">
        <w:t>可供性並非</w:t>
      </w:r>
      <w:proofErr w:type="gramEnd"/>
      <w:r w:rsidR="00AC6855" w:rsidRPr="004B0B8A">
        <w:t>源自技術本身，而是建立於行動者與人造物之間的關係；（</w:t>
      </w:r>
      <w:r w:rsidR="00AC6855" w:rsidRPr="004B0B8A">
        <w:t>2</w:t>
      </w:r>
      <w:r w:rsidR="00AC6855" w:rsidRPr="004B0B8A">
        <w:t>）須嚴格區分</w:t>
      </w:r>
      <w:proofErr w:type="gramStart"/>
      <w:r w:rsidR="00AC6855" w:rsidRPr="004B0B8A">
        <w:t>可供性與可供性實現</w:t>
      </w:r>
      <w:proofErr w:type="gramEnd"/>
      <w:r w:rsidR="00AC6855" w:rsidRPr="004B0B8A">
        <w:t>，不可混淆</w:t>
      </w:r>
      <w:r w:rsidR="00AF56A4" w:rsidRPr="004B0B8A">
        <w:rPr>
          <w:rFonts w:hint="eastAsia"/>
        </w:rPr>
        <w:t>行動機會</w:t>
      </w:r>
      <w:r w:rsidR="00AC6855" w:rsidRPr="004B0B8A">
        <w:t>與實際行為；（</w:t>
      </w:r>
      <w:r w:rsidR="00AC6855" w:rsidRPr="004B0B8A">
        <w:t>3</w:t>
      </w:r>
      <w:r w:rsidR="00AC6855" w:rsidRPr="004B0B8A">
        <w:t>）分析焦點應放在行動過程，而非僅觀察結果狀態；（</w:t>
      </w:r>
      <w:r w:rsidR="00AC6855" w:rsidRPr="004B0B8A">
        <w:t>4</w:t>
      </w:r>
      <w:r w:rsidR="00AC6855" w:rsidRPr="004B0B8A">
        <w:t>）研究須選擇適當的分析</w:t>
      </w:r>
      <w:r w:rsidR="00F620C7" w:rsidRPr="004B0B8A">
        <w:rPr>
          <w:rFonts w:hint="eastAsia"/>
        </w:rPr>
        <w:t>力</w:t>
      </w:r>
      <w:r w:rsidR="00AC6855" w:rsidRPr="004B0B8A">
        <w:t>度</w:t>
      </w:r>
      <w:r w:rsidR="002C6A08" w:rsidRPr="004B0B8A">
        <w:t>（</w:t>
      </w:r>
      <w:r w:rsidR="002C6A08" w:rsidRPr="004B0B8A">
        <w:rPr>
          <w:rFonts w:hint="eastAsia"/>
        </w:rPr>
        <w:t>L</w:t>
      </w:r>
      <w:r w:rsidR="002C6A08" w:rsidRPr="004B0B8A">
        <w:t xml:space="preserve">evel of </w:t>
      </w:r>
      <w:r w:rsidR="002C6A08" w:rsidRPr="004B0B8A">
        <w:rPr>
          <w:rFonts w:hint="eastAsia"/>
        </w:rPr>
        <w:t>G</w:t>
      </w:r>
      <w:r w:rsidR="002C6A08" w:rsidRPr="004B0B8A">
        <w:t>ranularity</w:t>
      </w:r>
      <w:r w:rsidR="002C6A08" w:rsidRPr="004B0B8A">
        <w:t>）</w:t>
      </w:r>
      <w:r w:rsidR="00AC6855" w:rsidRPr="004B0B8A">
        <w:t>，避免</w:t>
      </w:r>
      <w:r w:rsidR="007428F2" w:rsidRPr="004B0B8A">
        <w:rPr>
          <w:rFonts w:hint="eastAsia"/>
        </w:rPr>
        <w:t>分析過程</w:t>
      </w:r>
      <w:r w:rsidR="00AC6855" w:rsidRPr="004B0B8A">
        <w:t>過度抽象或零碎；（</w:t>
      </w:r>
      <w:r w:rsidR="00AC6855" w:rsidRPr="004B0B8A">
        <w:t>5</w:t>
      </w:r>
      <w:r w:rsidR="00AC6855" w:rsidRPr="004B0B8A">
        <w:t>）</w:t>
      </w:r>
      <w:r w:rsidR="005118BF" w:rsidRPr="004B0B8A">
        <w:t>應考慮</w:t>
      </w:r>
      <w:proofErr w:type="gramStart"/>
      <w:r w:rsidR="005118BF" w:rsidRPr="004B0B8A">
        <w:t>可供性對應</w:t>
      </w:r>
      <w:proofErr w:type="gramEnd"/>
      <w:r w:rsidR="005118BF" w:rsidRPr="004B0B8A">
        <w:t>的多層級目標，包括個人、團隊與組織</w:t>
      </w:r>
      <w:r w:rsidR="0038218F" w:rsidRPr="004B0B8A">
        <w:rPr>
          <w:rFonts w:hint="eastAsia"/>
        </w:rPr>
        <w:t>等多</w:t>
      </w:r>
      <w:r w:rsidR="005118BF" w:rsidRPr="004B0B8A">
        <w:t>層面</w:t>
      </w:r>
      <w:r w:rsidR="00AC6855" w:rsidRPr="004B0B8A">
        <w:t>；（</w:t>
      </w:r>
      <w:r w:rsidR="00AC6855" w:rsidRPr="004B0B8A">
        <w:t>6</w:t>
      </w:r>
      <w:r w:rsidR="00AC6855" w:rsidRPr="004B0B8A">
        <w:t>）辨識與掌握</w:t>
      </w:r>
      <w:proofErr w:type="gramStart"/>
      <w:r w:rsidR="00AC6855" w:rsidRPr="004B0B8A">
        <w:t>可供性之間</w:t>
      </w:r>
      <w:proofErr w:type="gramEnd"/>
      <w:r w:rsidR="00AC6855" w:rsidRPr="004B0B8A">
        <w:t>的依存與組合關係，</w:t>
      </w:r>
      <w:r w:rsidR="005B1CB6" w:rsidRPr="004B0B8A">
        <w:rPr>
          <w:rFonts w:hint="eastAsia"/>
        </w:rPr>
        <w:t>有助於</w:t>
      </w:r>
      <w:r w:rsidR="0083175C" w:rsidRPr="004B0B8A">
        <w:t>理解實現過程中可能出現的限制與干擾</w:t>
      </w:r>
      <w:r w:rsidR="00AC6855" w:rsidRPr="004B0B8A">
        <w:t>。</w:t>
      </w:r>
      <w:r w:rsidR="00BE76AC" w:rsidRPr="004B0B8A">
        <w:t>這六項原則有助於</w:t>
      </w:r>
      <w:proofErr w:type="gramStart"/>
      <w:r w:rsidR="00BE76AC" w:rsidRPr="004B0B8A">
        <w:t>釐</w:t>
      </w:r>
      <w:proofErr w:type="gramEnd"/>
      <w:r w:rsidR="00BE76AC" w:rsidRPr="004B0B8A">
        <w:t>清</w:t>
      </w:r>
      <w:proofErr w:type="gramStart"/>
      <w:r w:rsidR="00BE76AC" w:rsidRPr="004B0B8A">
        <w:t>可</w:t>
      </w:r>
      <w:r w:rsidR="00BE76AC" w:rsidRPr="004B0B8A">
        <w:lastRenderedPageBreak/>
        <w:t>供性理論</w:t>
      </w:r>
      <w:proofErr w:type="gramEnd"/>
      <w:r w:rsidR="00BE76AC" w:rsidRPr="004B0B8A">
        <w:t>的應用界線，也強調</w:t>
      </w:r>
      <w:proofErr w:type="gramStart"/>
      <w:r w:rsidR="00BE76AC" w:rsidRPr="004B0B8A">
        <w:t>可供性實現</w:t>
      </w:r>
      <w:proofErr w:type="gramEnd"/>
      <w:r w:rsidR="00BE76AC" w:rsidRPr="004B0B8A">
        <w:t>並非單純的功能使用，而是持續回應情境、調整行動並推動改變的動態實踐歷程</w:t>
      </w:r>
      <w:r w:rsidR="002055E0" w:rsidRPr="004B0B8A">
        <w:fldChar w:fldCharType="begin"/>
      </w:r>
      <w:r w:rsidR="002055E0" w:rsidRPr="004B0B8A">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rsidRPr="004B0B8A">
        <w:fldChar w:fldCharType="separate"/>
      </w:r>
      <w:r w:rsidR="002055E0" w:rsidRPr="004B0B8A">
        <w:rPr>
          <w:noProof/>
        </w:rPr>
        <w:t>(Volkoff &amp; Strong, 2017)</w:t>
      </w:r>
      <w:r w:rsidR="002055E0" w:rsidRPr="004B0B8A">
        <w:fldChar w:fldCharType="end"/>
      </w:r>
      <w:r w:rsidR="00BE76AC" w:rsidRPr="004B0B8A">
        <w:t>。</w:t>
      </w:r>
    </w:p>
    <w:p w14:paraId="67532E87" w14:textId="77777777" w:rsidR="006D1AD5" w:rsidRPr="004B0B8A" w:rsidRDefault="006D1AD5">
      <w:pPr>
        <w:widowControl/>
        <w:ind w:firstLineChars="0" w:firstLine="0"/>
        <w:rPr>
          <w:rFonts w:cstheme="majorBidi"/>
          <w:b/>
          <w:sz w:val="36"/>
          <w:szCs w:val="40"/>
        </w:rPr>
      </w:pPr>
      <w:r w:rsidRPr="004B0B8A">
        <w:br w:type="page"/>
      </w:r>
    </w:p>
    <w:p w14:paraId="337BE8CE" w14:textId="03AA33F3" w:rsidR="00EF1CCC" w:rsidRDefault="002071AB" w:rsidP="00D21C7E">
      <w:pPr>
        <w:pStyle w:val="2"/>
      </w:pPr>
      <w:bookmarkStart w:id="30" w:name="_Toc2011527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30"/>
    </w:p>
    <w:p w14:paraId="1E1D9A63" w14:textId="386F4732" w:rsidR="00474870" w:rsidRDefault="00474870" w:rsidP="00EE7728">
      <w:pPr>
        <w:pStyle w:val="3"/>
      </w:pPr>
      <w:bookmarkStart w:id="31" w:name="_Toc201152749"/>
      <w:r>
        <w:rPr>
          <w:rFonts w:hint="eastAsia"/>
        </w:rPr>
        <w:t>2.</w:t>
      </w:r>
      <w:r w:rsidR="000C729C">
        <w:rPr>
          <w:rFonts w:hint="eastAsia"/>
        </w:rPr>
        <w:t>4</w:t>
      </w:r>
      <w:r>
        <w:rPr>
          <w:rFonts w:hint="eastAsia"/>
        </w:rPr>
        <w:t xml:space="preserve">.1 </w:t>
      </w:r>
      <w:r>
        <w:rPr>
          <w:rFonts w:hint="eastAsia"/>
        </w:rPr>
        <w:t>組織雙元性起源與基本定義</w:t>
      </w:r>
      <w:bookmarkEnd w:id="31"/>
    </w:p>
    <w:p w14:paraId="520E3843" w14:textId="0B7C5ACC" w:rsidR="005B0CF5" w:rsidRPr="000C7F5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0C7F55">
        <w:t>企業經營的關鍵課題</w:t>
      </w:r>
      <w:r w:rsidRPr="000C7F55">
        <w:rPr>
          <w:rFonts w:hint="eastAsia"/>
        </w:rPr>
        <w:t>，組織往往</w:t>
      </w:r>
      <w:r w:rsidRPr="000C7F55">
        <w:t>需在深化利用（</w:t>
      </w:r>
      <w:r w:rsidRPr="000C7F55">
        <w:t>Exploitation</w:t>
      </w:r>
      <w:r w:rsidRPr="000C7F55">
        <w:t>）現有產品與流程，與探索（</w:t>
      </w:r>
      <w:r w:rsidRPr="000C7F55">
        <w:t>Exploration</w:t>
      </w:r>
      <w:r w:rsidRPr="000C7F55">
        <w:t>）新技術與市場之間進行權衡</w:t>
      </w:r>
      <w:r w:rsidRPr="000C7F55">
        <w:rPr>
          <w:rFonts w:hint="eastAsia"/>
        </w:rPr>
        <w:t>，若</w:t>
      </w:r>
      <w:r w:rsidRPr="000C7F55">
        <w:t>過度傾向於探索</w:t>
      </w:r>
      <w:r w:rsidRPr="000C7F55">
        <w:rPr>
          <w:rFonts w:hint="eastAsia"/>
        </w:rPr>
        <w:t>，</w:t>
      </w:r>
      <w:r w:rsidRPr="000C7F55">
        <w:t>可能因短期內缺乏可見成效而造成</w:t>
      </w:r>
      <w:r w:rsidRPr="000C7F55">
        <w:rPr>
          <w:rFonts w:hint="eastAsia"/>
        </w:rPr>
        <w:t>經營</w:t>
      </w:r>
      <w:r w:rsidRPr="000C7F55">
        <w:t>壓力；若僅聚焦於既有資源的使用，</w:t>
      </w:r>
      <w:r w:rsidRPr="000C7F55">
        <w:rPr>
          <w:rFonts w:hint="eastAsia"/>
        </w:rPr>
        <w:t>又將喪失捕捉新</w:t>
      </w:r>
      <w:r w:rsidRPr="000C7F55">
        <w:t>機會</w:t>
      </w:r>
      <w:r w:rsidRPr="000C7F55">
        <w:rPr>
          <w:rFonts w:hint="eastAsia"/>
        </w:rPr>
        <w:t>與適應環境變化的反應</w:t>
      </w:r>
      <w:r w:rsidRPr="000C7F55">
        <w:t>能力</w:t>
      </w:r>
      <w:r w:rsidR="006A11E6" w:rsidRPr="000C7F55">
        <w:fldChar w:fldCharType="begin"/>
      </w:r>
      <w:r w:rsidR="001F6F31" w:rsidRPr="000C7F55">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sidRPr="000C7F55">
        <w:fldChar w:fldCharType="separate"/>
      </w:r>
      <w:r w:rsidR="001F6F31" w:rsidRPr="000C7F55">
        <w:rPr>
          <w:noProof/>
        </w:rPr>
        <w:t>(Levinthal &amp; March, 1993; March, 1991)</w:t>
      </w:r>
      <w:r w:rsidR="006A11E6" w:rsidRPr="000C7F55">
        <w:fldChar w:fldCharType="end"/>
      </w:r>
      <w:r w:rsidRPr="000C7F55">
        <w:t>。</w:t>
      </w:r>
    </w:p>
    <w:p w14:paraId="069155F5" w14:textId="69C23C78" w:rsidR="005B0CF5" w:rsidRPr="000C7F55" w:rsidRDefault="005B0CF5" w:rsidP="00A97775">
      <w:pPr>
        <w:pStyle w:val="15"/>
        <w:ind w:firstLine="480"/>
      </w:pPr>
      <w:r w:rsidRPr="000C7F55">
        <w:t>Duncan</w:t>
      </w:r>
      <w:r w:rsidRPr="000C7F55">
        <w:rPr>
          <w:rFonts w:hint="eastAsia"/>
        </w:rPr>
        <w:t>於</w:t>
      </w:r>
      <w:r w:rsidRPr="000C7F55">
        <w:rPr>
          <w:rFonts w:hint="eastAsia"/>
        </w:rPr>
        <w:t>1976</w:t>
      </w:r>
      <w:r w:rsidRPr="000C7F55">
        <w:rPr>
          <w:rFonts w:hint="eastAsia"/>
        </w:rPr>
        <w:t>年</w:t>
      </w:r>
      <w:r w:rsidRPr="000C7F55">
        <w:t>率先提出「組織雙元性」（</w:t>
      </w:r>
      <w:r w:rsidRPr="000C7F55">
        <w:t>Organizational Ambidexterity</w:t>
      </w:r>
      <w:r w:rsidRPr="000C7F55">
        <w:t>）概念，</w:t>
      </w:r>
      <w:r w:rsidRPr="000C7F55">
        <w:rPr>
          <w:rFonts w:hint="eastAsia"/>
        </w:rPr>
        <w:t>主張利用</w:t>
      </w:r>
      <w:r w:rsidRPr="000C7F55">
        <w:t>差異化的</w:t>
      </w:r>
      <w:r w:rsidRPr="000C7F55">
        <w:rPr>
          <w:rFonts w:hint="eastAsia"/>
        </w:rPr>
        <w:t>組織</w:t>
      </w:r>
      <w:r w:rsidRPr="000C7F55">
        <w:t>結構設計，以應對穩定與變動並存的任務需求。此後，「雙元性」（</w:t>
      </w:r>
      <w:r w:rsidRPr="000C7F55">
        <w:t>Ambidexterity</w:t>
      </w:r>
      <w:r w:rsidRPr="000C7F55">
        <w:t>）被多位學者進一步闡釋與擴展</w:t>
      </w:r>
      <w:r w:rsidRPr="000C7F55">
        <w:rPr>
          <w:rFonts w:hint="eastAsia"/>
        </w:rPr>
        <w:t>，</w:t>
      </w:r>
      <w:r w:rsidRPr="000C7F55">
        <w:t>Tushman</w:t>
      </w:r>
      <w:r w:rsidRPr="000C7F55">
        <w:t>和</w:t>
      </w:r>
      <w:r w:rsidRPr="000C7F55">
        <w:t>O'Reilly</w:t>
      </w:r>
      <w:proofErr w:type="gramStart"/>
      <w:r w:rsidRPr="000C7F55">
        <w:t>認為具雙元</w:t>
      </w:r>
      <w:proofErr w:type="gramEnd"/>
      <w:r w:rsidRPr="000C7F55">
        <w:t>性的組織能同時進行漸進式與非連續性的創新與變革，</w:t>
      </w:r>
      <w:r w:rsidRPr="000C7F55">
        <w:rPr>
          <w:rFonts w:hint="eastAsia"/>
        </w:rPr>
        <w:t>而</w:t>
      </w:r>
      <w:r w:rsidRPr="000C7F55">
        <w:t>成果源於組織內部共存的多元結構、流程與文化</w:t>
      </w:r>
      <w:r w:rsidR="006D221A" w:rsidRPr="000C7F55">
        <w:fldChar w:fldCharType="begin"/>
      </w:r>
      <w:r w:rsidR="006D221A" w:rsidRPr="000C7F55">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rsidRPr="000C7F55">
        <w:fldChar w:fldCharType="separate"/>
      </w:r>
      <w:r w:rsidR="006D221A" w:rsidRPr="000C7F55">
        <w:rPr>
          <w:noProof/>
        </w:rPr>
        <w:t>(Tushman &amp; O'Reilly III, 1996)</w:t>
      </w:r>
      <w:r w:rsidR="006D221A" w:rsidRPr="000C7F55">
        <w:fldChar w:fldCharType="end"/>
      </w:r>
      <w:r w:rsidRPr="000C7F55">
        <w:rPr>
          <w:rFonts w:hint="eastAsia"/>
        </w:rPr>
        <w:t>，部分學者認為</w:t>
      </w:r>
      <w:r w:rsidRPr="000C7F55">
        <w:t>雙元性展現在組織能否同步進行探索與發展</w:t>
      </w:r>
      <w:r w:rsidR="00966727" w:rsidRPr="000C7F55">
        <w:fldChar w:fldCharType="begin"/>
      </w:r>
      <w:r w:rsidR="004D0AE0" w:rsidRPr="000C7F55">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sidRPr="000C7F55">
        <w:rPr>
          <w:rFonts w:hint="eastAsia"/>
        </w:rPr>
        <w:instrText>ages&gt;&lt;volume&gt;15&lt;/volume&gt;&lt;number&gt;4&lt;/number&gt;&lt;keywords&gt;&lt;keyword&gt;</w:instrText>
      </w:r>
      <w:r w:rsidR="004D0AE0" w:rsidRPr="000C7F55">
        <w:rPr>
          <w:rFonts w:hint="eastAsia"/>
        </w:rPr>
        <w:instrText>靈巧二元性起源</w:instrText>
      </w:r>
      <w:r w:rsidR="004D0AE0" w:rsidRPr="000C7F55">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rsidRPr="000C7F55">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rsidRPr="000C7F55">
        <w:fldChar w:fldCharType="separate"/>
      </w:r>
      <w:r w:rsidR="00966727" w:rsidRPr="000C7F55">
        <w:rPr>
          <w:noProof/>
        </w:rPr>
        <w:t>(He &amp; Wong, 2004; Smith &amp; Tushman, 2005)</w:t>
      </w:r>
      <w:r w:rsidR="00966727" w:rsidRPr="000C7F55">
        <w:fldChar w:fldCharType="end"/>
      </w:r>
      <w:r w:rsidRPr="000C7F55">
        <w:rPr>
          <w:rFonts w:hint="eastAsia"/>
        </w:rPr>
        <w:t>，雙元性組織</w:t>
      </w:r>
      <w:r w:rsidRPr="000C7F55">
        <w:t>應同時具備開發既有</w:t>
      </w:r>
      <w:r w:rsidRPr="000C7F55">
        <w:rPr>
          <w:rFonts w:hint="eastAsia"/>
        </w:rPr>
        <w:t>資源</w:t>
      </w:r>
      <w:r w:rsidRPr="000C7F55">
        <w:t>與發掘新機會的</w:t>
      </w:r>
      <w:r w:rsidRPr="000C7F55">
        <w:rPr>
          <w:rFonts w:hint="eastAsia"/>
        </w:rPr>
        <w:t>靈活經營</w:t>
      </w:r>
      <w:r w:rsidRPr="000C7F55">
        <w:t>彈性</w:t>
      </w:r>
      <w:r w:rsidR="004D0AE0" w:rsidRPr="000C7F55">
        <w:fldChar w:fldCharType="begin"/>
      </w:r>
      <w:r w:rsidR="009F6CA9" w:rsidRPr="000C7F55">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rsidRPr="000C7F55">
        <w:fldChar w:fldCharType="separate"/>
      </w:r>
      <w:r w:rsidR="004D0AE0" w:rsidRPr="000C7F55">
        <w:rPr>
          <w:noProof/>
        </w:rPr>
        <w:t>(Lubatkin et al., 2006)</w:t>
      </w:r>
      <w:r w:rsidR="004D0AE0" w:rsidRPr="000C7F55">
        <w:fldChar w:fldCharType="end"/>
      </w:r>
      <w:r w:rsidRPr="000C7F55">
        <w:rPr>
          <w:rFonts w:hint="eastAsia"/>
        </w:rPr>
        <w:t>。</w:t>
      </w:r>
    </w:p>
    <w:p w14:paraId="109B55E6" w14:textId="334B44C9" w:rsidR="005B0CF5" w:rsidRPr="000C7F55" w:rsidRDefault="005B0CF5" w:rsidP="00A97775">
      <w:pPr>
        <w:pStyle w:val="15"/>
        <w:ind w:firstLine="480"/>
      </w:pPr>
      <w:r w:rsidRPr="000C7F55">
        <w:rPr>
          <w:rFonts w:hint="eastAsia"/>
        </w:rPr>
        <w:t>雙元性的核心</w:t>
      </w:r>
      <w:r w:rsidRPr="000C7F55">
        <w:t>在於</w:t>
      </w:r>
      <w:r w:rsidRPr="000C7F55">
        <w:rPr>
          <w:rFonts w:hint="eastAsia"/>
        </w:rPr>
        <w:t>組織</w:t>
      </w:r>
      <w:r w:rsidRPr="000C7F55">
        <w:t>能否感知並掌握機會，並透過探索與利用</w:t>
      </w:r>
      <w:r w:rsidR="00D35AAE" w:rsidRPr="000C7F55">
        <w:rPr>
          <w:rFonts w:hint="eastAsia"/>
        </w:rPr>
        <w:t>等雙</w:t>
      </w:r>
      <w:r w:rsidR="001A43C2" w:rsidRPr="000C7F55">
        <w:rPr>
          <w:rFonts w:hint="eastAsia"/>
        </w:rPr>
        <w:t>元</w:t>
      </w:r>
      <w:r w:rsidR="0034450E" w:rsidRPr="000C7F55">
        <w:rPr>
          <w:rFonts w:hint="eastAsia"/>
        </w:rPr>
        <w:t>策略</w:t>
      </w:r>
      <w:r w:rsidRPr="000C7F55">
        <w:t>來創造價值。這樣的能力本質上是領導力問題，而不僅僅是</w:t>
      </w:r>
      <w:r w:rsidR="008D2BA4" w:rsidRPr="000C7F55">
        <w:rPr>
          <w:rFonts w:hint="eastAsia"/>
        </w:rPr>
        <w:t>組織</w:t>
      </w:r>
      <w:r w:rsidRPr="000C7F55">
        <w:t>結構設計問題</w:t>
      </w:r>
      <w:r w:rsidR="00F16CF5" w:rsidRPr="000C7F55">
        <w:fldChar w:fldCharType="begin"/>
      </w:r>
      <w:r w:rsidR="009F6CA9" w:rsidRPr="000C7F55">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rsidRPr="000C7F55">
        <w:fldChar w:fldCharType="separate"/>
      </w:r>
      <w:r w:rsidR="00F16CF5" w:rsidRPr="000C7F55">
        <w:rPr>
          <w:noProof/>
        </w:rPr>
        <w:t>(O'Reilly III &amp; Tushman, 2011)</w:t>
      </w:r>
      <w:r w:rsidR="00F16CF5" w:rsidRPr="000C7F55">
        <w:fldChar w:fldCharType="end"/>
      </w:r>
      <w:r w:rsidRPr="000C7F55">
        <w:rPr>
          <w:rFonts w:hint="eastAsia"/>
        </w:rPr>
        <w:t>。由於運用現有資源和探索創新技術同樣重要，靈活的雙元性策略不僅是可行的管理布局，</w:t>
      </w:r>
      <w:r w:rsidRPr="000C7F55">
        <w:t>更是企業達成</w:t>
      </w:r>
      <w:r w:rsidRPr="000C7F55">
        <w:rPr>
          <w:rFonts w:hint="eastAsia"/>
        </w:rPr>
        <w:t>提升競爭力的</w:t>
      </w:r>
      <w:r w:rsidRPr="000C7F55">
        <w:t>必要條件</w:t>
      </w:r>
      <w:r w:rsidRPr="000C7F55">
        <w:rPr>
          <w:rFonts w:hint="eastAsia"/>
        </w:rPr>
        <w:t>。雙元性也像一種協調能力，</w:t>
      </w:r>
      <w:r w:rsidRPr="000C7F55">
        <w:t>不僅</w:t>
      </w:r>
      <w:r w:rsidRPr="000C7F55">
        <w:rPr>
          <w:rFonts w:hint="eastAsia"/>
        </w:rPr>
        <w:t>使組織保持</w:t>
      </w:r>
      <w:r w:rsidRPr="000C7F55">
        <w:t>靈活、創新、積極主動</w:t>
      </w:r>
      <w:r w:rsidRPr="000C7F55">
        <w:rPr>
          <w:rFonts w:hint="eastAsia"/>
        </w:rPr>
        <w:t>的特性</w:t>
      </w:r>
      <w:r w:rsidRPr="000C7F55">
        <w:t>；</w:t>
      </w:r>
      <w:r w:rsidRPr="000C7F55">
        <w:rPr>
          <w:rFonts w:hint="eastAsia"/>
        </w:rPr>
        <w:t>且</w:t>
      </w:r>
      <w:r w:rsidRPr="000C7F55">
        <w:t>善於利用其</w:t>
      </w:r>
      <w:r w:rsidRPr="000C7F55">
        <w:rPr>
          <w:rFonts w:hint="eastAsia"/>
        </w:rPr>
        <w:t>既有資源</w:t>
      </w:r>
      <w:r w:rsidRPr="000C7F55">
        <w:t>價值</w:t>
      </w:r>
      <w:r w:rsidRPr="000C7F55">
        <w:rPr>
          <w:rFonts w:hint="eastAsia"/>
        </w:rPr>
        <w:t>來降低營運成本</w:t>
      </w:r>
      <w:r w:rsidRPr="000C7F55">
        <w:t>，</w:t>
      </w:r>
      <w:r w:rsidRPr="000C7F55">
        <w:rPr>
          <w:rFonts w:hint="eastAsia"/>
        </w:rPr>
        <w:t>以</w:t>
      </w:r>
      <w:r w:rsidRPr="000C7F55">
        <w:t>快速推出</w:t>
      </w:r>
      <w:r w:rsidRPr="000C7F55">
        <w:rPr>
          <w:rFonts w:hint="eastAsia"/>
        </w:rPr>
        <w:t>合適的</w:t>
      </w:r>
      <w:r w:rsidRPr="000C7F55">
        <w:t>商業模式</w:t>
      </w:r>
      <w:r w:rsidRPr="000C7F55">
        <w:rPr>
          <w:rFonts w:hint="eastAsia"/>
        </w:rPr>
        <w:t>或產品</w:t>
      </w:r>
      <w:r w:rsidR="009C68D4" w:rsidRPr="000C7F55">
        <w:fldChar w:fldCharType="begin"/>
      </w:r>
      <w:r w:rsidR="009C68D4" w:rsidRPr="000C7F55">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sidRPr="000C7F55">
        <w:rPr>
          <w:rFonts w:hint="eastAsia"/>
        </w:rPr>
        <w:instrText>&gt;&lt;/urls&gt;&lt;research-notes&gt;</w:instrText>
      </w:r>
      <w:r w:rsidR="009C68D4" w:rsidRPr="000C7F55">
        <w:rPr>
          <w:rFonts w:hint="eastAsia"/>
        </w:rPr>
        <w:instrText>從</w:instrText>
      </w:r>
      <w:r w:rsidR="009C68D4" w:rsidRPr="000C7F55">
        <w:rPr>
          <w:rFonts w:hint="eastAsia"/>
        </w:rPr>
        <w:instrText>Ambidextrous Organizational Culture, Contextual Ambidexterity and New Product Innovation: A Comparative Study of UK and Chinese High-tech Firms</w:instrText>
      </w:r>
      <w:r w:rsidR="009C68D4" w:rsidRPr="000C7F55">
        <w:rPr>
          <w:rFonts w:hint="eastAsia"/>
        </w:rPr>
        <w:instrText>看到這篇寫的一句引用</w:instrText>
      </w:r>
      <w:r w:rsidR="009C68D4" w:rsidRPr="000C7F55">
        <w:rPr>
          <w:rFonts w:hint="eastAsia"/>
        </w:rPr>
        <w:instrText>&lt;/research-notes&gt;&lt;/record&gt;&lt;/Cite&gt;&lt;/EndNote&gt;</w:instrText>
      </w:r>
      <w:r w:rsidR="009C68D4" w:rsidRPr="000C7F55">
        <w:fldChar w:fldCharType="separate"/>
      </w:r>
      <w:r w:rsidR="009C68D4" w:rsidRPr="000C7F55">
        <w:rPr>
          <w:noProof/>
        </w:rPr>
        <w:t>(Birkinshaw &amp; Gibson, 2004)</w:t>
      </w:r>
      <w:r w:rsidR="009C68D4" w:rsidRPr="000C7F55">
        <w:fldChar w:fldCharType="end"/>
      </w:r>
      <w:r w:rsidRPr="000C7F55">
        <w:rPr>
          <w:rFonts w:hint="eastAsia"/>
        </w:rPr>
        <w:t>。</w:t>
      </w:r>
    </w:p>
    <w:p w14:paraId="5ABE9978" w14:textId="6E5BC096" w:rsidR="00343602" w:rsidRPr="000C7F55" w:rsidRDefault="00343602" w:rsidP="00852194">
      <w:pPr>
        <w:pStyle w:val="3"/>
      </w:pPr>
      <w:bookmarkStart w:id="32" w:name="_Toc201152750"/>
      <w:r w:rsidRPr="000C7F55">
        <w:rPr>
          <w:rFonts w:hint="eastAsia"/>
        </w:rPr>
        <w:lastRenderedPageBreak/>
        <w:t>2.</w:t>
      </w:r>
      <w:r w:rsidR="0006440C" w:rsidRPr="000C7F55">
        <w:rPr>
          <w:rFonts w:hint="eastAsia"/>
        </w:rPr>
        <w:t>4</w:t>
      </w:r>
      <w:r w:rsidRPr="000C7F55">
        <w:rPr>
          <w:rFonts w:hint="eastAsia"/>
        </w:rPr>
        <w:t xml:space="preserve">.2 </w:t>
      </w:r>
      <w:r w:rsidRPr="000C7F55">
        <w:rPr>
          <w:rFonts w:hint="eastAsia"/>
        </w:rPr>
        <w:t>探索（</w:t>
      </w:r>
      <w:r w:rsidRPr="000C7F55">
        <w:rPr>
          <w:rFonts w:hint="eastAsia"/>
        </w:rPr>
        <w:t>Exploration</w:t>
      </w:r>
      <w:r w:rsidRPr="000C7F55">
        <w:rPr>
          <w:rFonts w:hint="eastAsia"/>
        </w:rPr>
        <w:t>）與</w:t>
      </w:r>
      <w:r w:rsidRPr="000C7F55">
        <w:t>利用（</w:t>
      </w:r>
      <w:r w:rsidRPr="000C7F55">
        <w:t>Exploitation</w:t>
      </w:r>
      <w:r w:rsidRPr="000C7F55">
        <w:t>）</w:t>
      </w:r>
      <w:bookmarkEnd w:id="32"/>
    </w:p>
    <w:p w14:paraId="323B0D61" w14:textId="36684F7F" w:rsidR="005B0CF5" w:rsidRPr="000C7F55" w:rsidRDefault="005B0CF5" w:rsidP="006D1AD5">
      <w:pPr>
        <w:pStyle w:val="151"/>
        <w:rPr>
          <w:color w:val="auto"/>
        </w:rPr>
      </w:pPr>
      <w:r w:rsidRPr="000C7F55">
        <w:rPr>
          <w:rFonts w:hint="eastAsia"/>
          <w:color w:val="auto"/>
        </w:rPr>
        <w:t>關於探索（</w:t>
      </w:r>
      <w:r w:rsidRPr="000C7F55">
        <w:rPr>
          <w:rFonts w:hint="eastAsia"/>
          <w:color w:val="auto"/>
        </w:rPr>
        <w:t>Exploration</w:t>
      </w:r>
      <w:r w:rsidRPr="000C7F55">
        <w:rPr>
          <w:rFonts w:hint="eastAsia"/>
          <w:color w:val="auto"/>
        </w:rPr>
        <w:t>）與</w:t>
      </w:r>
      <w:r w:rsidRPr="000C7F55">
        <w:rPr>
          <w:color w:val="auto"/>
        </w:rPr>
        <w:t>利用（</w:t>
      </w:r>
      <w:r w:rsidRPr="000C7F55">
        <w:rPr>
          <w:color w:val="auto"/>
        </w:rPr>
        <w:t>Exploitation</w:t>
      </w:r>
      <w:r w:rsidRPr="000C7F55">
        <w:rPr>
          <w:color w:val="auto"/>
        </w:rPr>
        <w:t>）</w:t>
      </w:r>
      <w:r w:rsidRPr="000C7F55">
        <w:rPr>
          <w:rFonts w:hint="eastAsia"/>
          <w:color w:val="auto"/>
        </w:rPr>
        <w:t>，部分學者將其定義為：</w:t>
      </w:r>
    </w:p>
    <w:p w14:paraId="1E7D1E41" w14:textId="77777777" w:rsidR="005B0CF5" w:rsidRPr="000C7F55" w:rsidRDefault="005B0CF5" w:rsidP="001D15C3">
      <w:pPr>
        <w:pStyle w:val="a"/>
        <w:rPr>
          <w:rFonts w:cs="Times New Roman"/>
          <w:color w:val="auto"/>
        </w:rPr>
      </w:pPr>
      <w:r w:rsidRPr="000C7F55">
        <w:rPr>
          <w:color w:val="auto"/>
        </w:rPr>
        <w:t>探索（</w:t>
      </w:r>
      <w:r w:rsidRPr="000C7F55">
        <w:rPr>
          <w:color w:val="auto"/>
        </w:rPr>
        <w:t>Exploration</w:t>
      </w:r>
      <w:r w:rsidRPr="000C7F55">
        <w:rPr>
          <w:color w:val="auto"/>
        </w:rPr>
        <w:t>）</w:t>
      </w:r>
    </w:p>
    <w:p w14:paraId="40FE5930" w14:textId="2568E731" w:rsidR="005B0CF5" w:rsidRDefault="005B0CF5" w:rsidP="00A97775">
      <w:pPr>
        <w:pStyle w:val="15"/>
        <w:ind w:firstLine="480"/>
      </w:pPr>
      <w:r w:rsidRPr="000C7F55">
        <w:rPr>
          <w:rFonts w:hint="eastAsia"/>
        </w:rPr>
        <w:t>探索</w:t>
      </w:r>
      <w:r w:rsidRPr="000C7F55">
        <w:t>涉及搜尋、變異、實驗、</w:t>
      </w:r>
      <w:r w:rsidRPr="000C7F55">
        <w:rPr>
          <w:rFonts w:hint="eastAsia"/>
        </w:rPr>
        <w:t>彈性</w:t>
      </w:r>
      <w:r w:rsidRPr="000C7F55">
        <w:t>與創新等</w:t>
      </w:r>
      <w:r w:rsidRPr="000C7F55">
        <w:rPr>
          <w:rFonts w:hint="eastAsia"/>
        </w:rPr>
        <w:t>行動</w:t>
      </w:r>
      <w:r w:rsidRPr="000C7F55">
        <w:t>，著重於新知識的產出與</w:t>
      </w:r>
      <w:r w:rsidRPr="000C7F55">
        <w:rPr>
          <w:rFonts w:hint="eastAsia"/>
        </w:rPr>
        <w:t>潛在</w:t>
      </w:r>
      <w:r w:rsidRPr="000C7F55">
        <w:t>機會的開發</w:t>
      </w:r>
      <w:r w:rsidR="009F6CA9" w:rsidRPr="000C7F55">
        <w:fldChar w:fldCharType="begin"/>
      </w:r>
      <w:r w:rsidR="009F6CA9" w:rsidRPr="000C7F55">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rsidRPr="000C7F55">
        <w:fldChar w:fldCharType="separate"/>
      </w:r>
      <w:r w:rsidR="009F6CA9" w:rsidRPr="000C7F55">
        <w:rPr>
          <w:noProof/>
        </w:rPr>
        <w:t>(March, 1991)</w:t>
      </w:r>
      <w:r w:rsidR="009F6CA9" w:rsidRPr="000C7F55">
        <w:fldChar w:fldCharType="end"/>
      </w:r>
      <w:r w:rsidRPr="000C7F55">
        <w:rPr>
          <w:rFonts w:hint="eastAsia"/>
        </w:rPr>
        <w:t>，</w:t>
      </w:r>
      <w:r w:rsidRPr="000C7F55">
        <w:t>是組織獲得長期生存與成長動能的重要來源</w:t>
      </w:r>
      <w:r w:rsidRPr="000C7F55">
        <w:rPr>
          <w:rFonts w:hint="eastAsia"/>
        </w:rPr>
        <w:t>。探索活動的</w:t>
      </w:r>
      <w:r w:rsidRPr="000C7F55">
        <w:t>回報時間較長、結果不確定性高而具備脆弱</w:t>
      </w:r>
      <w:r w:rsidRPr="000C7F55">
        <w:rPr>
          <w:rFonts w:hint="eastAsia"/>
        </w:rPr>
        <w:t>特</w:t>
      </w:r>
      <w:r w:rsidRPr="000C7F55">
        <w:t>性</w:t>
      </w:r>
      <w:r w:rsidR="00704096" w:rsidRPr="000C7F55">
        <w:t>（</w:t>
      </w:r>
      <w:r w:rsidR="005A7D01" w:rsidRPr="000C7F55">
        <w:rPr>
          <w:rFonts w:hint="eastAsia"/>
        </w:rPr>
        <w:t>F</w:t>
      </w:r>
      <w:r w:rsidR="00704096" w:rsidRPr="000C7F55">
        <w:t>ragility</w:t>
      </w:r>
      <w:r w:rsidR="00704096" w:rsidRPr="000C7F55">
        <w:t>）</w:t>
      </w:r>
      <w:r w:rsidRPr="000C7F55">
        <w:t>，</w:t>
      </w:r>
      <w:r w:rsidR="00EC6C21" w:rsidRPr="000C7F55">
        <w:rPr>
          <w:rFonts w:hint="eastAsia"/>
        </w:rPr>
        <w:t>且</w:t>
      </w:r>
      <w:r w:rsidRPr="000C7F55">
        <w:t>易與現有資源配置與流程產生衝突</w:t>
      </w:r>
      <w:r w:rsidR="0004175F" w:rsidRPr="000C7F55">
        <w:fldChar w:fldCharType="begin"/>
      </w:r>
      <w:r w:rsidR="0004175F" w:rsidRPr="000C7F55">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rsidRPr="000C7F55">
        <w:fldChar w:fldCharType="separate"/>
      </w:r>
      <w:r w:rsidR="0004175F" w:rsidRPr="000C7F55">
        <w:rPr>
          <w:noProof/>
        </w:rPr>
        <w:t>(March, 1991)</w:t>
      </w:r>
      <w:r w:rsidR="0004175F" w:rsidRPr="000C7F55">
        <w:fldChar w:fldCharType="end"/>
      </w:r>
      <w:r w:rsidRPr="000C7F55">
        <w:rPr>
          <w:rFonts w:hint="eastAsia"/>
        </w:rPr>
        <w:t>。</w:t>
      </w:r>
      <w:r w:rsidRPr="000C7F55">
        <w:t>若組織過度重視探索，容易忽略現有能力的深化與發揮，導致探索成本</w:t>
      </w:r>
      <w:r w:rsidR="00000630" w:rsidRPr="000C7F55">
        <w:rPr>
          <w:rFonts w:hint="eastAsia"/>
        </w:rPr>
        <w:t>短期</w:t>
      </w:r>
      <w:r w:rsidRPr="000C7F55">
        <w:t>無法轉化為可見成果</w:t>
      </w:r>
      <w:r w:rsidR="00465685" w:rsidRPr="000C7F55">
        <w:fldChar w:fldCharType="begin"/>
      </w:r>
      <w:r w:rsidR="00465685" w:rsidRPr="000C7F5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rsidRPr="000C7F55">
        <w:fldChar w:fldCharType="separate"/>
      </w:r>
      <w:r w:rsidR="00465685" w:rsidRPr="000C7F55">
        <w:rPr>
          <w:noProof/>
        </w:rPr>
        <w:t>(Cao et al., 2009)</w:t>
      </w:r>
      <w:r w:rsidR="00465685" w:rsidRPr="000C7F5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517CB0" w:rsidRDefault="005B0CF5" w:rsidP="00EF6E4C">
      <w:pPr>
        <w:pStyle w:val="15"/>
        <w:ind w:firstLine="480"/>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w:t>
      </w:r>
      <w:r w:rsidR="0048175B" w:rsidRPr="00517CB0">
        <w:rPr>
          <w:rFonts w:hint="eastAsia"/>
        </w:rPr>
        <w:t>況可能具有潛在的自我毀滅性</w:t>
      </w:r>
      <w:r w:rsidR="004F293D" w:rsidRPr="00517CB0">
        <w:fldChar w:fldCharType="begin"/>
      </w:r>
      <w:r w:rsidR="004F293D" w:rsidRPr="00517CB0">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517CB0">
        <w:fldChar w:fldCharType="separate"/>
      </w:r>
      <w:r w:rsidR="004F293D" w:rsidRPr="00517CB0">
        <w:rPr>
          <w:noProof/>
        </w:rPr>
        <w:t>(March, 1991)</w:t>
      </w:r>
      <w:r w:rsidR="004F293D" w:rsidRPr="00517CB0">
        <w:fldChar w:fldCharType="end"/>
      </w:r>
      <w:r w:rsidR="0048175B" w:rsidRPr="00517CB0">
        <w:t>。</w:t>
      </w:r>
    </w:p>
    <w:p w14:paraId="0635A09F" w14:textId="51954621" w:rsidR="001A79CD" w:rsidRPr="00517CB0" w:rsidRDefault="001A79CD" w:rsidP="001A79CD">
      <w:pPr>
        <w:pStyle w:val="15"/>
        <w:ind w:firstLine="480"/>
      </w:pPr>
      <w:r w:rsidRPr="00517CB0">
        <w:t>組織在追求雙</w:t>
      </w:r>
      <w:proofErr w:type="gramStart"/>
      <w:r w:rsidRPr="00517CB0">
        <w:t>元性時</w:t>
      </w:r>
      <w:proofErr w:type="gramEnd"/>
      <w:r w:rsidRPr="00517CB0">
        <w:t>，常面臨探索與深化之間的資源配置張力，</w:t>
      </w:r>
      <w:r w:rsidR="00161BD3" w:rsidRPr="00517CB0">
        <w:rPr>
          <w:rFonts w:hint="eastAsia"/>
        </w:rPr>
        <w:t>此</w:t>
      </w:r>
      <w:r w:rsidRPr="00517CB0">
        <w:t>張力可能使企業陷入</w:t>
      </w:r>
      <w:r w:rsidRPr="00517CB0">
        <w:rPr>
          <w:rFonts w:hint="eastAsia"/>
        </w:rPr>
        <w:t>過度</w:t>
      </w:r>
      <w:r w:rsidRPr="00517CB0">
        <w:t>探索或</w:t>
      </w:r>
      <w:r w:rsidRPr="00517CB0">
        <w:rPr>
          <w:rFonts w:hint="eastAsia"/>
        </w:rPr>
        <w:t>過度</w:t>
      </w:r>
      <w:r w:rsidRPr="00517CB0">
        <w:t>深化的惡性循環之中</w:t>
      </w:r>
      <w:r w:rsidR="004F293D" w:rsidRPr="00517CB0">
        <w:fldChar w:fldCharType="begin"/>
      </w:r>
      <w:r w:rsidR="004F293D" w:rsidRPr="00517CB0">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517CB0">
        <w:fldChar w:fldCharType="separate"/>
      </w:r>
      <w:r w:rsidR="004F293D" w:rsidRPr="00517CB0">
        <w:rPr>
          <w:noProof/>
        </w:rPr>
        <w:t>(March, 1991)</w:t>
      </w:r>
      <w:r w:rsidR="004F293D" w:rsidRPr="00517CB0">
        <w:fldChar w:fldCharType="end"/>
      </w:r>
      <w:r w:rsidRPr="00517CB0">
        <w:rPr>
          <w:rFonts w:hint="eastAsia"/>
        </w:rPr>
        <w:t>，因此</w:t>
      </w:r>
      <w:r w:rsidRPr="00517CB0">
        <w:t>如何取得平衡已成為核心課題</w:t>
      </w:r>
      <w:r w:rsidR="000B386C" w:rsidRPr="00517CB0">
        <w:rPr>
          <w:rFonts w:hint="eastAsia"/>
        </w:rPr>
        <w:t>，</w:t>
      </w:r>
      <w:r w:rsidRPr="00517CB0">
        <w:t>雙元性的價值尤在環境動盪與技術更迭快速的條件下愈加凸顯</w:t>
      </w:r>
      <w:r w:rsidR="00F4057C" w:rsidRPr="00517CB0">
        <w:fldChar w:fldCharType="begin"/>
      </w:r>
      <w:r w:rsidR="00F4057C" w:rsidRPr="00517CB0">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sidRPr="00517CB0">
        <w:rPr>
          <w:rFonts w:hint="eastAsia"/>
        </w:rPr>
        <w:instrText>elated-urls&gt;&lt;/urls&gt;&lt;electronic-resource-num&gt;10.1287/orsc.1050.0116&lt;/electronic-resource-num&gt;&lt;research-notes&gt;</w:instrText>
      </w:r>
      <w:r w:rsidR="00F4057C" w:rsidRPr="00517CB0">
        <w:rPr>
          <w:rFonts w:hint="eastAsia"/>
        </w:rPr>
        <w:instrText>雙元性的價值通常在環境高度不確定的情況下更為明顯，實證文章</w:instrText>
      </w:r>
      <w:r w:rsidR="00F4057C" w:rsidRPr="00517CB0">
        <w:rPr>
          <w:rFonts w:hint="eastAsia"/>
        </w:rPr>
        <w:instrText>&lt;/research-notes&gt;&lt;/record&gt;&lt;/Cite&gt;&lt;/EndNote&gt;</w:instrText>
      </w:r>
      <w:r w:rsidR="00F4057C" w:rsidRPr="00517CB0">
        <w:fldChar w:fldCharType="separate"/>
      </w:r>
      <w:r w:rsidR="00F4057C" w:rsidRPr="00517CB0">
        <w:rPr>
          <w:noProof/>
        </w:rPr>
        <w:t>(Siggelkow &amp; Rivkin, 2005)</w:t>
      </w:r>
      <w:r w:rsidR="00F4057C" w:rsidRPr="00517CB0">
        <w:fldChar w:fldCharType="end"/>
      </w:r>
      <w:r w:rsidRPr="00517CB0">
        <w:rPr>
          <w:rFonts w:hint="eastAsia"/>
        </w:rPr>
        <w:t>。</w:t>
      </w:r>
    </w:p>
    <w:p w14:paraId="525FB925" w14:textId="1080F125" w:rsidR="001A79CD" w:rsidRPr="009D134B" w:rsidRDefault="001A79CD" w:rsidP="00161BD3">
      <w:pPr>
        <w:pStyle w:val="15"/>
        <w:ind w:firstLine="480"/>
      </w:pPr>
      <w:r w:rsidRPr="0000562E">
        <w:lastRenderedPageBreak/>
        <w:t>由</w:t>
      </w:r>
      <w:r w:rsidRPr="009D134B">
        <w:t>於探索與深化依賴不同的組織結構、流程與文化，故高階管理者應透過策略性資源配置予以調和，並引入適當的</w:t>
      </w:r>
      <w:r w:rsidR="00F52FDC" w:rsidRPr="009D134B">
        <w:rPr>
          <w:rFonts w:hint="eastAsia"/>
        </w:rPr>
        <w:t>策略</w:t>
      </w:r>
      <w:r w:rsidRPr="009D134B">
        <w:t>衡量機制</w:t>
      </w:r>
      <w:r w:rsidR="004C1C7B" w:rsidRPr="009D134B">
        <w:fldChar w:fldCharType="begin"/>
      </w:r>
      <w:r w:rsidR="004C1C7B" w:rsidRPr="009D134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sidRPr="009D134B">
        <w:rPr>
          <w:rFonts w:hint="eastAsia"/>
        </w:rPr>
        <w:instrText>mber&gt;4&lt;/number&gt;&lt;keywords&gt;&lt;keyword&gt;</w:instrText>
      </w:r>
      <w:r w:rsidR="004C1C7B" w:rsidRPr="009D134B">
        <w:rPr>
          <w:rFonts w:hint="eastAsia"/>
        </w:rPr>
        <w:instrText>靈巧二元性起源</w:instrText>
      </w:r>
      <w:r w:rsidR="004C1C7B" w:rsidRPr="009D134B">
        <w:rPr>
          <w:rFonts w:hint="eastAsia"/>
        </w:rPr>
        <w:instrText>&lt;/keyword&gt;&lt;/keywords&gt;&lt;dates&gt;&lt;year&gt;2004&lt;/year&gt;&lt;/dates&gt;&lt;isbn&gt;1047-7039&lt;/isbn&gt;&lt;urls&gt;&lt;/urls&gt;&lt;/record&gt;&lt;/Cite&gt;&lt;/EndNote&gt;</w:instrText>
      </w:r>
      <w:r w:rsidR="004C1C7B" w:rsidRPr="009D134B">
        <w:fldChar w:fldCharType="separate"/>
      </w:r>
      <w:r w:rsidR="004C1C7B" w:rsidRPr="009D134B">
        <w:rPr>
          <w:noProof/>
        </w:rPr>
        <w:t>(He &amp; Wong, 2004)</w:t>
      </w:r>
      <w:r w:rsidR="004C1C7B" w:rsidRPr="009D134B">
        <w:fldChar w:fldCharType="end"/>
      </w:r>
      <w:r w:rsidR="00817C7F" w:rsidRPr="009D134B">
        <w:rPr>
          <w:rFonts w:hint="eastAsia"/>
        </w:rPr>
        <w:t>。</w:t>
      </w:r>
      <w:r w:rsidRPr="009D134B">
        <w:t>妥善管理兩者間張力不僅有助於降低偏向單一策略所造成的風險，亦能強化整體績效</w:t>
      </w:r>
      <w:r w:rsidR="009C7091" w:rsidRPr="009D134B">
        <w:fldChar w:fldCharType="begin"/>
      </w:r>
      <w:r w:rsidR="009C7091" w:rsidRPr="009D134B">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rsidRPr="009D134B">
        <w:fldChar w:fldCharType="separate"/>
      </w:r>
      <w:r w:rsidR="009C7091" w:rsidRPr="009D134B">
        <w:rPr>
          <w:noProof/>
        </w:rPr>
        <w:t>(Cao et al., 2009)</w:t>
      </w:r>
      <w:r w:rsidR="009C7091" w:rsidRPr="009D134B">
        <w:fldChar w:fldCharType="end"/>
      </w:r>
      <w:r w:rsidR="009E3D18" w:rsidRPr="009D134B">
        <w:rPr>
          <w:rFonts w:hint="eastAsia"/>
        </w:rPr>
        <w:t>。</w:t>
      </w:r>
      <w:r w:rsidRPr="009D134B">
        <w:t>若組織未能維持探索與深化的動態平衡，將面臨績效不穩定與組織僵化的風險</w:t>
      </w:r>
      <w:r w:rsidR="003903F8" w:rsidRPr="009D134B">
        <w:fldChar w:fldCharType="begin"/>
      </w:r>
      <w:r w:rsidR="003903F8" w:rsidRPr="009D134B">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rsidRPr="009D134B">
        <w:fldChar w:fldCharType="separate"/>
      </w:r>
      <w:r w:rsidR="003903F8" w:rsidRPr="009D134B">
        <w:rPr>
          <w:noProof/>
        </w:rPr>
        <w:t>(Levinthal &amp; March, 1993; March, 1991)</w:t>
      </w:r>
      <w:r w:rsidR="003903F8" w:rsidRPr="009D134B">
        <w:fldChar w:fldCharType="end"/>
      </w:r>
      <w:r w:rsidRPr="009D134B">
        <w:rPr>
          <w:rFonts w:hint="eastAsia"/>
        </w:rPr>
        <w:t>。</w:t>
      </w:r>
    </w:p>
    <w:p w14:paraId="56017676" w14:textId="3FD67F3B" w:rsidR="006C4ABD" w:rsidRPr="009D134B" w:rsidRDefault="001A79CD" w:rsidP="00AB502F">
      <w:pPr>
        <w:pStyle w:val="15"/>
        <w:ind w:firstLine="480"/>
      </w:pPr>
      <w:r w:rsidRPr="009D134B">
        <w:t>在兩者之間取得平衡，是組織存續與發展的關鍵任務。尤其在資源有限的條件下，更需謹慎權衡與調配；而對具備充足資源的企業而言，同時進行探索與深化策略不僅是可行的，亦是值得追求的目標</w:t>
      </w:r>
      <w:r w:rsidR="00B13F7F" w:rsidRPr="009D134B">
        <w:fldChar w:fldCharType="begin"/>
      </w:r>
      <w:r w:rsidR="00B13F7F" w:rsidRPr="009D134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sidRPr="009D134B">
        <w:rPr>
          <w:rFonts w:hint="eastAsia"/>
        </w:rPr>
        <w:instrText>mber&gt;4&lt;/number&gt;&lt;keywords&gt;&lt;keyword&gt;</w:instrText>
      </w:r>
      <w:r w:rsidR="00B13F7F" w:rsidRPr="009D134B">
        <w:rPr>
          <w:rFonts w:hint="eastAsia"/>
        </w:rPr>
        <w:instrText>靈巧二元性起源</w:instrText>
      </w:r>
      <w:r w:rsidR="00B13F7F" w:rsidRPr="009D134B">
        <w:rPr>
          <w:rFonts w:hint="eastAsia"/>
        </w:rPr>
        <w:instrText>&lt;/keyword&gt;&lt;/keywords&gt;&lt;dates&gt;&lt;year&gt;2004&lt;/year&gt;&lt;/dates&gt;&lt;isbn&gt;1047-7039&lt;/isbn&gt;&lt;urls&gt;&lt;/urls&gt;&lt;/record&gt;&lt;/Cite&gt;&lt;/EndNote&gt;</w:instrText>
      </w:r>
      <w:r w:rsidR="00B13F7F" w:rsidRPr="009D134B">
        <w:fldChar w:fldCharType="separate"/>
      </w:r>
      <w:r w:rsidR="00B13F7F" w:rsidRPr="009D134B">
        <w:rPr>
          <w:noProof/>
        </w:rPr>
        <w:t>(He &amp; Wong, 2004)</w:t>
      </w:r>
      <w:r w:rsidR="00B13F7F" w:rsidRPr="009D134B">
        <w:fldChar w:fldCharType="end"/>
      </w:r>
      <w:r w:rsidR="001F5C8B" w:rsidRPr="009D134B">
        <w:rPr>
          <w:rFonts w:hint="eastAsia"/>
        </w:rPr>
        <w:t>。</w:t>
      </w:r>
      <w:r w:rsidRPr="009D134B">
        <w:rPr>
          <w:rFonts w:hint="eastAsia"/>
        </w:rPr>
        <w:t>部分研究指出，</w:t>
      </w:r>
      <w:r w:rsidRPr="009D134B">
        <w:t>資源可得性是決定企業能否</w:t>
      </w:r>
      <w:r w:rsidR="005C4FD7" w:rsidRPr="009D134B">
        <w:rPr>
          <w:rFonts w:hint="eastAsia"/>
        </w:rPr>
        <w:t>策略平衡的</w:t>
      </w:r>
      <w:r w:rsidRPr="009D134B">
        <w:t>關鍵要素，</w:t>
      </w:r>
      <w:r w:rsidR="000F348C" w:rsidRPr="009D134B">
        <w:rPr>
          <w:rFonts w:hint="eastAsia"/>
        </w:rPr>
        <w:t>倘若</w:t>
      </w:r>
      <w:r w:rsidRPr="009D134B">
        <w:t>企業具備足夠的內部或外部資源，即有可能超越兩者之間的權衡侷限</w:t>
      </w:r>
      <w:r w:rsidR="006130AD" w:rsidRPr="009D134B">
        <w:fldChar w:fldCharType="begin"/>
      </w:r>
      <w:r w:rsidR="006130AD" w:rsidRPr="009D134B">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9D134B">
        <w:fldChar w:fldCharType="separate"/>
      </w:r>
      <w:r w:rsidR="006130AD" w:rsidRPr="009D134B">
        <w:rPr>
          <w:noProof/>
        </w:rPr>
        <w:t>(Cao et al., 2009)</w:t>
      </w:r>
      <w:r w:rsidR="006130AD" w:rsidRPr="009D134B">
        <w:fldChar w:fldCharType="end"/>
      </w:r>
      <w:r w:rsidRPr="009D134B">
        <w:rPr>
          <w:rFonts w:hint="eastAsia"/>
        </w:rPr>
        <w:t>，然而，</w:t>
      </w:r>
      <w:r w:rsidR="009C3C44" w:rsidRPr="009D134B">
        <w:rPr>
          <w:rFonts w:hint="eastAsia"/>
        </w:rPr>
        <w:t>實務上</w:t>
      </w:r>
      <w:r w:rsidRPr="009D134B">
        <w:t>許多企業在轉型過程中仍難以在既有業務與新事業之間取得平衡</w:t>
      </w:r>
      <w:r w:rsidR="00932728" w:rsidRPr="009D134B">
        <w:fldChar w:fldCharType="begin"/>
      </w:r>
      <w:r w:rsidR="00932728"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rsidRPr="009D134B">
        <w:fldChar w:fldCharType="separate"/>
      </w:r>
      <w:r w:rsidR="00932728" w:rsidRPr="009D134B">
        <w:rPr>
          <w:noProof/>
        </w:rPr>
        <w:t>(O'Reilly III &amp; Tushman, 2013)</w:t>
      </w:r>
      <w:r w:rsidR="00932728" w:rsidRPr="009D134B">
        <w:fldChar w:fldCharType="end"/>
      </w:r>
      <w:r w:rsidRPr="009D134B">
        <w:t>。</w:t>
      </w:r>
    </w:p>
    <w:p w14:paraId="0D0BCCDF" w14:textId="510F1B97" w:rsidR="004A306E" w:rsidRPr="009D134B" w:rsidRDefault="004A306E" w:rsidP="004A306E">
      <w:pPr>
        <w:pStyle w:val="15"/>
        <w:ind w:firstLine="480"/>
      </w:pPr>
      <w:r w:rsidRPr="009D134B">
        <w:t>O'Reilly</w:t>
      </w:r>
      <w:r w:rsidRPr="009D134B">
        <w:t>與</w:t>
      </w:r>
      <w:r w:rsidRPr="009D134B">
        <w:t>Tushman</w:t>
      </w:r>
      <w:r w:rsidRPr="009D134B">
        <w:t>彙整出三種組織實踐雙元性的方式，分別為：</w:t>
      </w:r>
      <w:proofErr w:type="gramStart"/>
      <w:r w:rsidRPr="009D134B">
        <w:t>循序式雙元</w:t>
      </w:r>
      <w:proofErr w:type="gramEnd"/>
      <w:r w:rsidRPr="009D134B">
        <w:t>性（</w:t>
      </w:r>
      <w:r w:rsidRPr="009D134B">
        <w:t>Sequential Ambidexterity</w:t>
      </w:r>
      <w:r w:rsidRPr="009D134B">
        <w:t>）、</w:t>
      </w:r>
      <w:proofErr w:type="gramStart"/>
      <w:r w:rsidRPr="009D134B">
        <w:t>結構式雙元</w:t>
      </w:r>
      <w:proofErr w:type="gramEnd"/>
      <w:r w:rsidRPr="009D134B">
        <w:t>性（</w:t>
      </w:r>
      <w:r w:rsidRPr="009D134B">
        <w:t>Structural Ambidexterity</w:t>
      </w:r>
      <w:r w:rsidRPr="009D134B">
        <w:t>）與</w:t>
      </w:r>
      <w:proofErr w:type="gramStart"/>
      <w:r w:rsidRPr="009D134B">
        <w:t>情境式雙元</w:t>
      </w:r>
      <w:proofErr w:type="gramEnd"/>
      <w:r w:rsidRPr="009D134B">
        <w:t>性（</w:t>
      </w:r>
      <w:r w:rsidRPr="009D134B">
        <w:t>Contextual Ambidexterity</w:t>
      </w:r>
      <w:r w:rsidRPr="009D134B">
        <w:t>）。</w:t>
      </w:r>
    </w:p>
    <w:p w14:paraId="18BF468E" w14:textId="578FEDFC" w:rsidR="004A306E" w:rsidRPr="009D134B" w:rsidRDefault="004A306E" w:rsidP="004A306E">
      <w:pPr>
        <w:pStyle w:val="15"/>
        <w:ind w:firstLine="480"/>
      </w:pPr>
      <w:proofErr w:type="gramStart"/>
      <w:r w:rsidRPr="009D134B">
        <w:t>循序式雙元</w:t>
      </w:r>
      <w:proofErr w:type="gramEnd"/>
      <w:r w:rsidRPr="009D134B">
        <w:t>性（</w:t>
      </w:r>
      <w:r w:rsidRPr="009D134B">
        <w:t>Sequential Ambidexterity</w:t>
      </w:r>
      <w:r w:rsidRPr="009D134B">
        <w:rPr>
          <w:rFonts w:hint="eastAsia"/>
        </w:rPr>
        <w:t>）</w:t>
      </w:r>
      <w:r w:rsidRPr="009D134B">
        <w:t>強調組織</w:t>
      </w:r>
      <w:r w:rsidRPr="009D134B">
        <w:rPr>
          <w:rFonts w:hint="eastAsia"/>
        </w:rPr>
        <w:t>不刻意設立獨立於探索或深化的部門結構，而是</w:t>
      </w:r>
      <w:r w:rsidRPr="009D134B">
        <w:t>依環境變化在不同時期交替實施探索與深化</w:t>
      </w:r>
      <w:r w:rsidRPr="009D134B">
        <w:rPr>
          <w:rFonts w:hint="eastAsia"/>
        </w:rPr>
        <w:t>策略，</w:t>
      </w:r>
      <w:r w:rsidRPr="009D134B">
        <w:t>此類型通常應用於大規模、轉型週期長的企業，透過「時間轉換（</w:t>
      </w:r>
      <w:r w:rsidRPr="009D134B">
        <w:t>Temporal Shifting</w:t>
      </w:r>
      <w:r w:rsidRPr="009D134B">
        <w:t>）」實現</w:t>
      </w:r>
      <w:r w:rsidRPr="009D134B">
        <w:rPr>
          <w:rFonts w:hint="eastAsia"/>
        </w:rPr>
        <w:t>雙元策略的</w:t>
      </w:r>
      <w:r w:rsidRPr="009D134B">
        <w:t>重新配置</w:t>
      </w:r>
      <w:r w:rsidR="0070254F" w:rsidRPr="009D134B">
        <w:fldChar w:fldCharType="begin"/>
      </w:r>
      <w:r w:rsidR="0070254F"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rsidRPr="009D134B">
        <w:fldChar w:fldCharType="separate"/>
      </w:r>
      <w:r w:rsidR="0070254F" w:rsidRPr="009D134B">
        <w:rPr>
          <w:noProof/>
        </w:rPr>
        <w:t>(O'Reilly III &amp; Tushman, 2013)</w:t>
      </w:r>
      <w:r w:rsidR="0070254F" w:rsidRPr="009D134B">
        <w:fldChar w:fldCharType="end"/>
      </w:r>
      <w:r w:rsidRPr="009D134B">
        <w:t>。但實務上大規模轉換可能具高度破壞性，</w:t>
      </w:r>
      <w:r w:rsidR="00A77AC5" w:rsidRPr="009D134B">
        <w:rPr>
          <w:rFonts w:hint="eastAsia"/>
        </w:rPr>
        <w:t>實務</w:t>
      </w:r>
      <w:r w:rsidRPr="009D134B">
        <w:t>操作</w:t>
      </w:r>
      <w:r w:rsidR="00A77AC5" w:rsidRPr="009D134B">
        <w:rPr>
          <w:rFonts w:hint="eastAsia"/>
        </w:rPr>
        <w:t>需要關注組織與環境的動態變化以保持整體穩定性</w:t>
      </w:r>
      <w:r w:rsidR="00FA4DA1" w:rsidRPr="009D134B">
        <w:fldChar w:fldCharType="begin"/>
      </w:r>
      <w:r w:rsidR="00FA4DA1"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rsidRPr="009D134B">
        <w:fldChar w:fldCharType="separate"/>
      </w:r>
      <w:r w:rsidR="00FA4DA1" w:rsidRPr="009D134B">
        <w:rPr>
          <w:noProof/>
        </w:rPr>
        <w:t>(O'Reilly III &amp; Tushman, 2013)</w:t>
      </w:r>
      <w:r w:rsidR="00FA4DA1" w:rsidRPr="009D134B">
        <w:fldChar w:fldCharType="end"/>
      </w:r>
      <w:r w:rsidRPr="009D134B">
        <w:t>。</w:t>
      </w:r>
    </w:p>
    <w:p w14:paraId="7D026A42" w14:textId="2F250CFC" w:rsidR="004A306E" w:rsidRPr="009D134B" w:rsidRDefault="004A306E" w:rsidP="004A306E">
      <w:pPr>
        <w:pStyle w:val="15"/>
        <w:ind w:firstLine="480"/>
      </w:pPr>
      <w:proofErr w:type="gramStart"/>
      <w:r w:rsidRPr="009D134B">
        <w:t>結構式雙元</w:t>
      </w:r>
      <w:proofErr w:type="gramEnd"/>
      <w:r w:rsidRPr="009D134B">
        <w:t>性（</w:t>
      </w:r>
      <w:r w:rsidRPr="009D134B">
        <w:t>Structural Ambidexterity</w:t>
      </w:r>
      <w:r w:rsidRPr="009D134B">
        <w:t>）則在組織內設立獨立的探索與深化單位，並搭配對應的能力系統、流程與文化，以實現雙元任務的並行運作</w:t>
      </w:r>
      <w:r w:rsidR="00F01863" w:rsidRPr="009D134B">
        <w:fldChar w:fldCharType="begin"/>
      </w:r>
      <w:r w:rsidR="00EC3C0B" w:rsidRPr="009D134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rsidRPr="009D134B">
        <w:fldChar w:fldCharType="separate"/>
      </w:r>
      <w:r w:rsidR="00EC3C0B" w:rsidRPr="009D134B">
        <w:rPr>
          <w:noProof/>
        </w:rPr>
        <w:t>(O'Reilly III &amp; Tushman, 2008)</w:t>
      </w:r>
      <w:r w:rsidR="00F01863" w:rsidRPr="009D134B">
        <w:fldChar w:fldCharType="end"/>
      </w:r>
      <w:r w:rsidRPr="009D134B">
        <w:t>。除了結構分化，</w:t>
      </w:r>
      <w:proofErr w:type="gramStart"/>
      <w:r w:rsidRPr="009D134B">
        <w:rPr>
          <w:rFonts w:hint="eastAsia"/>
        </w:rPr>
        <w:t>結構式雙元</w:t>
      </w:r>
      <w:proofErr w:type="gramEnd"/>
      <w:r w:rsidRPr="009D134B">
        <w:rPr>
          <w:rFonts w:hint="eastAsia"/>
        </w:rPr>
        <w:t>性</w:t>
      </w:r>
      <w:r w:rsidRPr="009D134B">
        <w:t>更需整合企業資源與制定共</w:t>
      </w:r>
      <w:r w:rsidRPr="009D134B">
        <w:lastRenderedPageBreak/>
        <w:t>同願景以協調</w:t>
      </w:r>
      <w:r w:rsidR="00DB1741" w:rsidRPr="009D134B">
        <w:rPr>
          <w:rFonts w:hint="eastAsia"/>
        </w:rPr>
        <w:t>探索與深化部門</w:t>
      </w:r>
      <w:r w:rsidRPr="009D134B">
        <w:t>之間的張力。</w:t>
      </w:r>
      <w:proofErr w:type="gramStart"/>
      <w:r w:rsidRPr="009D134B">
        <w:t>結構式雙元</w:t>
      </w:r>
      <w:proofErr w:type="gramEnd"/>
      <w:r w:rsidRPr="009D134B">
        <w:t>性包含三項核心組成：</w:t>
      </w:r>
      <w:r w:rsidR="00E840DE" w:rsidRPr="009D134B">
        <w:rPr>
          <w:rFonts w:hint="eastAsia"/>
        </w:rPr>
        <w:t>具備一定</w:t>
      </w:r>
      <w:r w:rsidRPr="009D134B">
        <w:t>自主</w:t>
      </w:r>
      <w:r w:rsidR="00E840DE" w:rsidRPr="009D134B">
        <w:rPr>
          <w:rFonts w:hint="eastAsia"/>
        </w:rPr>
        <w:t>權</w:t>
      </w:r>
      <w:r w:rsidRPr="009D134B">
        <w:t>的探索與利用單位、有效的資源整合機制，以及具備</w:t>
      </w:r>
      <w:r w:rsidR="004F59DC" w:rsidRPr="009D134B">
        <w:rPr>
          <w:rFonts w:hint="eastAsia"/>
        </w:rPr>
        <w:t>靈活協調</w:t>
      </w:r>
      <w:r w:rsidRPr="009D134B">
        <w:t>多元目標能力的領導者</w:t>
      </w:r>
      <w:r w:rsidR="00D061BA" w:rsidRPr="009D134B">
        <w:fldChar w:fldCharType="begin"/>
      </w:r>
      <w:r w:rsidR="00D061BA" w:rsidRPr="009D134B">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rsidRPr="009D134B">
        <w:fldChar w:fldCharType="separate"/>
      </w:r>
      <w:r w:rsidR="00D061BA" w:rsidRPr="009D134B">
        <w:rPr>
          <w:noProof/>
        </w:rPr>
        <w:t>(O'Reilly III &amp; Tushman, 2013)</w:t>
      </w:r>
      <w:r w:rsidR="00D061BA" w:rsidRPr="009D134B">
        <w:fldChar w:fldCharType="end"/>
      </w:r>
      <w:r w:rsidRPr="009D134B">
        <w:t>。</w:t>
      </w:r>
    </w:p>
    <w:p w14:paraId="129A4112" w14:textId="4C522B20" w:rsidR="007A5865" w:rsidRPr="004A306E" w:rsidRDefault="004A306E" w:rsidP="00415472">
      <w:pPr>
        <w:pStyle w:val="15"/>
        <w:ind w:firstLine="480"/>
      </w:pPr>
      <w:proofErr w:type="gramStart"/>
      <w:r w:rsidRPr="009D134B">
        <w:t>情境式雙元</w:t>
      </w:r>
      <w:proofErr w:type="gramEnd"/>
      <w:r w:rsidRPr="009D134B">
        <w:t>性（</w:t>
      </w:r>
      <w:r w:rsidRPr="009D134B">
        <w:t>Contextual Ambidexterity</w:t>
      </w:r>
      <w:r w:rsidRPr="009D134B">
        <w:t>）則主張雙元行為可在個體層次實現，透過建立</w:t>
      </w:r>
      <w:r w:rsidR="00415472" w:rsidRPr="009D134B">
        <w:t>張力（</w:t>
      </w:r>
      <w:r w:rsidR="00AD66CC" w:rsidRPr="009D134B">
        <w:rPr>
          <w:rFonts w:hint="eastAsia"/>
        </w:rPr>
        <w:t>S</w:t>
      </w:r>
      <w:r w:rsidR="00415472" w:rsidRPr="009D134B">
        <w:t>tretch</w:t>
      </w:r>
      <w:r w:rsidR="00415472" w:rsidRPr="009D134B">
        <w:t>）、紀律（</w:t>
      </w:r>
      <w:r w:rsidR="00AD66CC" w:rsidRPr="009D134B">
        <w:rPr>
          <w:rFonts w:hint="eastAsia"/>
        </w:rPr>
        <w:t>D</w:t>
      </w:r>
      <w:r w:rsidR="00415472" w:rsidRPr="009D134B">
        <w:t>iscipline</w:t>
      </w:r>
      <w:r w:rsidR="00415472" w:rsidRPr="009D134B">
        <w:t>）與信任（</w:t>
      </w:r>
      <w:r w:rsidR="00AD66CC" w:rsidRPr="009D134B">
        <w:rPr>
          <w:rFonts w:hint="eastAsia"/>
        </w:rPr>
        <w:t>T</w:t>
      </w:r>
      <w:r w:rsidR="00415472" w:rsidRPr="009D134B">
        <w:t>rust</w:t>
      </w:r>
      <w:r w:rsidR="00415472" w:rsidRPr="009D134B">
        <w:t>）</w:t>
      </w:r>
      <w:r w:rsidRPr="009D134B">
        <w:t>等</w:t>
      </w:r>
      <w:r w:rsidR="00564818" w:rsidRPr="009D134B">
        <w:rPr>
          <w:rFonts w:hint="eastAsia"/>
        </w:rPr>
        <w:t>要素</w:t>
      </w:r>
      <w:r w:rsidRPr="009D134B">
        <w:t>條件，使員工於日常任務中</w:t>
      </w:r>
      <w:r w:rsidRPr="009D134B">
        <w:rPr>
          <w:rFonts w:hint="eastAsia"/>
        </w:rPr>
        <w:t>自主</w:t>
      </w:r>
      <w:r w:rsidRPr="009D134B">
        <w:t>靈活調節探索與深化</w:t>
      </w:r>
      <w:r w:rsidR="00EC3C0B" w:rsidRPr="009D134B">
        <w:fldChar w:fldCharType="begin"/>
      </w:r>
      <w:r w:rsidR="00EC3C0B" w:rsidRPr="009D134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rsidRPr="009D134B">
        <w:fldChar w:fldCharType="separate"/>
      </w:r>
      <w:r w:rsidR="00EC3C0B" w:rsidRPr="009D134B">
        <w:rPr>
          <w:noProof/>
        </w:rPr>
        <w:t>(Gibson &amp; Birkinshaw, 2004)</w:t>
      </w:r>
      <w:r w:rsidR="00EC3C0B" w:rsidRPr="009D134B">
        <w:fldChar w:fldCharType="end"/>
      </w:r>
      <w:r w:rsidRPr="009D134B">
        <w:t>。</w:t>
      </w:r>
      <w:r w:rsidRPr="009D134B">
        <w:rPr>
          <w:rFonts w:hint="eastAsia"/>
        </w:rPr>
        <w:t>著名的</w:t>
      </w:r>
      <w:proofErr w:type="gramStart"/>
      <w:r w:rsidRPr="009D134B">
        <w:t>情境式雙元</w:t>
      </w:r>
      <w:proofErr w:type="gramEnd"/>
      <w:r w:rsidRPr="009D134B">
        <w:t>性</w:t>
      </w:r>
      <w:r w:rsidRPr="009D134B">
        <w:rPr>
          <w:rFonts w:hint="eastAsia"/>
        </w:rPr>
        <w:t>案例為</w:t>
      </w:r>
      <w:r w:rsidRPr="009D134B">
        <w:t>，</w:t>
      </w:r>
      <w:r w:rsidRPr="009D134B">
        <w:t>Toyota NUMMI</w:t>
      </w:r>
      <w:r w:rsidRPr="009D134B">
        <w:t>工廠透過</w:t>
      </w:r>
      <w:r w:rsidRPr="006B4D1C">
        <w:t>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33" w:name="_Toc201152751"/>
      <w:r>
        <w:lastRenderedPageBreak/>
        <w:t>第三章、研究方法與架構</w:t>
      </w:r>
      <w:bookmarkEnd w:id="3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4" w:name="_Toc201152752"/>
      <w:r>
        <w:rPr>
          <w:rFonts w:hint="eastAsia"/>
        </w:rPr>
        <w:t>3.1</w:t>
      </w:r>
      <w:r w:rsidR="00490253">
        <w:rPr>
          <w:rFonts w:hint="eastAsia"/>
        </w:rPr>
        <w:t xml:space="preserve"> </w:t>
      </w:r>
      <w:r>
        <w:rPr>
          <w:rFonts w:hint="eastAsia"/>
        </w:rPr>
        <w:t>研究方法</w:t>
      </w:r>
      <w:bookmarkEnd w:id="34"/>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w:t>
      </w:r>
      <w:r w:rsidR="00FD4EE0">
        <w:rPr>
          <w:rFonts w:hint="eastAsia"/>
        </w:rPr>
        <w:lastRenderedPageBreak/>
        <w:t>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45203D86"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其研究意涵。</w:t>
      </w:r>
    </w:p>
    <w:p w14:paraId="00F37301" w14:textId="014AF996" w:rsidR="00C00B98" w:rsidRDefault="00C00B98" w:rsidP="008405AC">
      <w:pPr>
        <w:pStyle w:val="3"/>
      </w:pPr>
      <w:bookmarkStart w:id="35" w:name="_Toc201152753"/>
      <w:r>
        <w:rPr>
          <w:rFonts w:hint="eastAsia"/>
        </w:rPr>
        <w:t>3.1.1</w:t>
      </w:r>
      <w:r w:rsidR="00D16CCB">
        <w:rPr>
          <w:rFonts w:hint="eastAsia"/>
        </w:rPr>
        <w:t xml:space="preserve"> </w:t>
      </w:r>
      <w:r>
        <w:rPr>
          <w:rFonts w:hint="eastAsia"/>
        </w:rPr>
        <w:t>質化研究</w:t>
      </w:r>
      <w:bookmarkEnd w:id="3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w:t>
      </w:r>
      <w:r w:rsidR="00907F2B" w:rsidRPr="00907F2B">
        <w:lastRenderedPageBreak/>
        <w:t>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r w:rsidR="002C6630" w:rsidRPr="0053448A">
        <w:t>Ahmad et al., 2019</w:t>
      </w:r>
      <w:proofErr w:type="gramStart"/>
      <w:r w:rsidR="002C6630" w:rsidRPr="0053448A">
        <w:t>）</w:t>
      </w:r>
      <w:proofErr w:type="gramEnd"/>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36" w:name="_Toc201152754"/>
      <w:r>
        <w:rPr>
          <w:rFonts w:hint="eastAsia"/>
        </w:rPr>
        <w:t xml:space="preserve">3.1.2 </w:t>
      </w:r>
      <w:r w:rsidR="00C00B98">
        <w:rPr>
          <w:rFonts w:hint="eastAsia"/>
        </w:rPr>
        <w:t>個案研究</w:t>
      </w:r>
      <w:bookmarkEnd w:id="36"/>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45B46867" w:rsidR="004574A7" w:rsidRPr="00524AAA" w:rsidRDefault="00B75F4F" w:rsidP="00524AAA">
      <w:pPr>
        <w:pStyle w:val="affc"/>
      </w:pPr>
      <w:bookmarkStart w:id="37"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292731">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24A16F76"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38" w:name="_Toc201152755"/>
      <w:r>
        <w:rPr>
          <w:rFonts w:hint="eastAsia"/>
        </w:rPr>
        <w:lastRenderedPageBreak/>
        <w:t>3.2</w:t>
      </w:r>
      <w:r w:rsidR="00FC440D">
        <w:rPr>
          <w:rFonts w:hint="eastAsia"/>
        </w:rPr>
        <w:t xml:space="preserve"> </w:t>
      </w:r>
      <w:r>
        <w:rPr>
          <w:rFonts w:hint="eastAsia"/>
        </w:rPr>
        <w:t>研究架構</w:t>
      </w:r>
      <w:bookmarkEnd w:id="38"/>
    </w:p>
    <w:p w14:paraId="67364B91" w14:textId="1413B938" w:rsidR="004B70EC" w:rsidRPr="002C1B49"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w:t>
      </w:r>
      <w:r w:rsidRPr="002C1B49">
        <w:t>與</w:t>
      </w:r>
      <w:r w:rsidRPr="002C1B49">
        <w:rPr>
          <w:rFonts w:hint="eastAsia"/>
        </w:rPr>
        <w:t>供應鏈溝通協作機制的</w:t>
      </w:r>
      <w:r w:rsidRPr="002C1B49">
        <w:t>升級，並建立</w:t>
      </w:r>
      <w:r w:rsidRPr="002C1B49">
        <w:rPr>
          <w:rFonts w:hint="eastAsia"/>
        </w:rPr>
        <w:t>能夠滿足永續價值</w:t>
      </w:r>
      <w:r w:rsidRPr="002C1B49">
        <w:t>的產業生態系。</w:t>
      </w:r>
    </w:p>
    <w:p w14:paraId="28FDF8FB" w14:textId="297C3C6B" w:rsidR="004B70EC" w:rsidRPr="002C1B49" w:rsidRDefault="004B70EC" w:rsidP="009536DF">
      <w:pPr>
        <w:pStyle w:val="15"/>
        <w:ind w:firstLine="480"/>
      </w:pPr>
      <w:r w:rsidRPr="002C1B49">
        <w:t>為探討企業在此</w:t>
      </w:r>
      <w:r w:rsidR="00541BA6" w:rsidRPr="002C1B49">
        <w:rPr>
          <w:rFonts w:hint="eastAsia"/>
        </w:rPr>
        <w:t>創新</w:t>
      </w:r>
      <w:r w:rsidRPr="002C1B49">
        <w:t>歷程中的策略與實踐方式，研究採用</w:t>
      </w:r>
      <w:r w:rsidR="006F3D35" w:rsidRPr="002C1B49">
        <w:rPr>
          <w:rFonts w:hint="eastAsia"/>
        </w:rPr>
        <w:t>數位創新與</w:t>
      </w:r>
      <w:r w:rsidRPr="002C1B49">
        <w:t>制定理論</w:t>
      </w:r>
      <w:r w:rsidR="0000450C" w:rsidRPr="002C1B49">
        <w:rPr>
          <w:rFonts w:hint="eastAsia"/>
        </w:rPr>
        <w:t>作</w:t>
      </w:r>
      <w:r w:rsidRPr="002C1B49">
        <w:t>為核心視角，</w:t>
      </w:r>
      <w:r w:rsidR="00066331" w:rsidRPr="002C1B49">
        <w:rPr>
          <w:rFonts w:hint="eastAsia"/>
        </w:rPr>
        <w:t>以</w:t>
      </w:r>
      <w:proofErr w:type="gramStart"/>
      <w:r w:rsidRPr="002C1B49">
        <w:t>可供性與</w:t>
      </w:r>
      <w:proofErr w:type="gramEnd"/>
      <w:r w:rsidR="00F87FA4" w:rsidRPr="002C1B49">
        <w:rPr>
          <w:rFonts w:hint="eastAsia"/>
        </w:rPr>
        <w:t>組織雙元性</w:t>
      </w:r>
      <w:r w:rsidR="00367FCF" w:rsidRPr="002C1B49">
        <w:rPr>
          <w:rFonts w:hint="eastAsia"/>
        </w:rPr>
        <w:t>作為</w:t>
      </w:r>
      <w:r w:rsidR="00081761" w:rsidRPr="002C1B49">
        <w:rPr>
          <w:rFonts w:hint="eastAsia"/>
        </w:rPr>
        <w:t>觀點，</w:t>
      </w:r>
      <w:r w:rsidR="00257565" w:rsidRPr="002C1B49">
        <w:rPr>
          <w:rFonts w:hint="eastAsia"/>
        </w:rPr>
        <w:t>分析</w:t>
      </w:r>
      <w:r w:rsidRPr="002C1B49">
        <w:t>企業在感知產業變化</w:t>
      </w:r>
      <w:r w:rsidR="00386137" w:rsidRPr="002C1B49">
        <w:rPr>
          <w:rFonts w:hint="eastAsia"/>
        </w:rPr>
        <w:t>與機會</w:t>
      </w:r>
      <w:r w:rsidR="00FD1ADC" w:rsidRPr="002C1B49">
        <w:rPr>
          <w:rFonts w:hint="eastAsia"/>
        </w:rPr>
        <w:t>的</w:t>
      </w:r>
      <w:r w:rsidRPr="002C1B49">
        <w:t>過程中，</w:t>
      </w:r>
      <w:r w:rsidR="00274D45" w:rsidRPr="002C1B49">
        <w:t>如何</w:t>
      </w:r>
      <w:r w:rsidR="00274D45" w:rsidRPr="002C1B49">
        <w:rPr>
          <w:rFonts w:hint="eastAsia"/>
        </w:rPr>
        <w:t>藉由</w:t>
      </w:r>
      <w:r w:rsidR="00836D11" w:rsidRPr="002C1B49">
        <w:t>靈巧應變的能力</w:t>
      </w:r>
      <w:r w:rsidR="00836D11" w:rsidRPr="002C1B49">
        <w:rPr>
          <w:rFonts w:hint="eastAsia"/>
        </w:rPr>
        <w:t>完成</w:t>
      </w:r>
      <w:proofErr w:type="gramStart"/>
      <w:r w:rsidR="00B27A00" w:rsidRPr="002C1B49">
        <w:rPr>
          <w:rFonts w:hint="eastAsia"/>
        </w:rPr>
        <w:t>可供性</w:t>
      </w:r>
      <w:r w:rsidRPr="002C1B49">
        <w:t>探索</w:t>
      </w:r>
      <w:proofErr w:type="gramEnd"/>
      <w:r w:rsidRPr="002C1B49">
        <w:t>與</w:t>
      </w:r>
      <w:proofErr w:type="gramStart"/>
      <w:r w:rsidR="00274D45" w:rsidRPr="002C1B49">
        <w:t>可供性</w:t>
      </w:r>
      <w:r w:rsidRPr="002C1B49">
        <w:t>實踐</w:t>
      </w:r>
      <w:proofErr w:type="gramEnd"/>
      <w:r w:rsidRPr="002C1B49">
        <w:t>，</w:t>
      </w:r>
      <w:r w:rsidR="0034534F" w:rsidRPr="002C1B49">
        <w:rPr>
          <w:rFonts w:hint="eastAsia"/>
        </w:rPr>
        <w:t>並</w:t>
      </w:r>
      <w:r w:rsidRPr="002C1B49">
        <w:t>修正策略</w:t>
      </w:r>
      <w:r w:rsidR="00B4251D" w:rsidRPr="002C1B49">
        <w:rPr>
          <w:rFonts w:hint="eastAsia"/>
        </w:rPr>
        <w:t>讓</w:t>
      </w:r>
      <w:r w:rsidRPr="002C1B49">
        <w:t>平台</w:t>
      </w:r>
      <w:r w:rsidR="00B4251D" w:rsidRPr="002C1B49">
        <w:rPr>
          <w:rFonts w:hint="eastAsia"/>
        </w:rPr>
        <w:t>得以</w:t>
      </w:r>
      <w:r w:rsidRPr="002C1B49">
        <w:t>擴展，創造以數位科技為</w:t>
      </w:r>
      <w:r w:rsidRPr="002C1B49">
        <w:rPr>
          <w:rFonts w:hint="eastAsia"/>
        </w:rPr>
        <w:t>連結點</w:t>
      </w:r>
      <w:r w:rsidR="00D33B75" w:rsidRPr="002C1B49">
        <w:rPr>
          <w:rFonts w:hint="eastAsia"/>
        </w:rPr>
        <w:t>的</w:t>
      </w:r>
      <w:r w:rsidRPr="002C1B49">
        <w:t>創新產業生態系</w:t>
      </w:r>
      <w:r w:rsidR="0039317B" w:rsidRPr="002C1B49">
        <w:rPr>
          <w:rFonts w:hint="eastAsia"/>
        </w:rPr>
        <w:t>。</w:t>
      </w:r>
    </w:p>
    <w:p w14:paraId="239128FE" w14:textId="7622483D" w:rsidR="008032C0" w:rsidRPr="002C1B49" w:rsidRDefault="004B70EC" w:rsidP="00BA7B2F">
      <w:pPr>
        <w:pStyle w:val="15"/>
        <w:ind w:firstLine="480"/>
      </w:pPr>
      <w:r w:rsidRPr="002C1B49">
        <w:t>根據文獻</w:t>
      </w:r>
      <w:r w:rsidRPr="002C1B49">
        <w:rPr>
          <w:rFonts w:hint="eastAsia"/>
        </w:rPr>
        <w:t>探討建構</w:t>
      </w:r>
      <w:r w:rsidR="009B0CBD" w:rsidRPr="002C1B49">
        <w:rPr>
          <w:rFonts w:hint="eastAsia"/>
        </w:rPr>
        <w:t>符合</w:t>
      </w:r>
      <w:r w:rsidR="00901936" w:rsidRPr="002C1B49">
        <w:rPr>
          <w:rFonts w:hint="eastAsia"/>
        </w:rPr>
        <w:t>主題</w:t>
      </w:r>
      <w:r w:rsidR="0012743C" w:rsidRPr="002C1B49">
        <w:rPr>
          <w:rFonts w:hint="eastAsia"/>
        </w:rPr>
        <w:t>之</w:t>
      </w:r>
      <w:r w:rsidRPr="002C1B49">
        <w:rPr>
          <w:rFonts w:hint="eastAsia"/>
        </w:rPr>
        <w:t>研究架構，</w:t>
      </w:r>
      <w:r w:rsidR="009E3D11" w:rsidRPr="002C1B49">
        <w:rPr>
          <w:rFonts w:hint="eastAsia"/>
        </w:rPr>
        <w:t>分析</w:t>
      </w:r>
      <w:proofErr w:type="spellStart"/>
      <w:r w:rsidRPr="002C1B49">
        <w:t>Frontier.cool</w:t>
      </w:r>
      <w:proofErr w:type="spellEnd"/>
      <w:r w:rsidR="000B2DC2" w:rsidRPr="002C1B49">
        <w:rPr>
          <w:rFonts w:hint="eastAsia"/>
        </w:rPr>
        <w:t>在</w:t>
      </w:r>
      <w:r w:rsidR="00715F14" w:rsidRPr="002C1B49">
        <w:rPr>
          <w:rFonts w:hint="eastAsia"/>
        </w:rPr>
        <w:t>各階段</w:t>
      </w:r>
      <w:r w:rsidRPr="002C1B49">
        <w:t>「制定</w:t>
      </w:r>
      <w:r w:rsidRPr="002C1B49">
        <w:rPr>
          <w:rFonts w:hint="eastAsia"/>
        </w:rPr>
        <w:t>、</w:t>
      </w:r>
      <w:r w:rsidRPr="002C1B49">
        <w:t>需求認知、</w:t>
      </w:r>
      <w:r w:rsidR="00806B5B" w:rsidRPr="002C1B49">
        <w:t>探索</w:t>
      </w:r>
      <w:proofErr w:type="gramStart"/>
      <w:r w:rsidRPr="002C1B49">
        <w:rPr>
          <w:rFonts w:hint="eastAsia"/>
        </w:rPr>
        <w:t>可供性</w:t>
      </w:r>
      <w:proofErr w:type="gramEnd"/>
      <w:r w:rsidRPr="002C1B49">
        <w:t>、</w:t>
      </w:r>
      <w:r w:rsidR="00806B5B" w:rsidRPr="002C1B49">
        <w:rPr>
          <w:rFonts w:hint="eastAsia"/>
        </w:rPr>
        <w:t>雙元</w:t>
      </w:r>
      <w:proofErr w:type="gramStart"/>
      <w:r w:rsidR="00806B5B" w:rsidRPr="002C1B49">
        <w:rPr>
          <w:rFonts w:hint="eastAsia"/>
        </w:rPr>
        <w:t>可供性實現</w:t>
      </w:r>
      <w:proofErr w:type="gramEnd"/>
      <w:r w:rsidRPr="002C1B49">
        <w:rPr>
          <w:rFonts w:hint="eastAsia"/>
        </w:rPr>
        <w:t>、</w:t>
      </w:r>
      <w:r w:rsidR="00F81ECD" w:rsidRPr="002C1B49">
        <w:rPr>
          <w:rFonts w:hint="eastAsia"/>
        </w:rPr>
        <w:t>數位創新</w:t>
      </w:r>
      <w:r w:rsidRPr="002C1B49">
        <w:t>結果、再制定」</w:t>
      </w:r>
      <w:r w:rsidR="00A4631E" w:rsidRPr="002C1B49">
        <w:rPr>
          <w:rFonts w:hint="eastAsia"/>
        </w:rPr>
        <w:t>的</w:t>
      </w:r>
      <w:r w:rsidRPr="002C1B49">
        <w:t>循環過</w:t>
      </w:r>
      <w:r w:rsidR="009B4F8D" w:rsidRPr="002C1B49">
        <w:rPr>
          <w:rFonts w:hint="eastAsia"/>
        </w:rPr>
        <w:t>程。本研究</w:t>
      </w:r>
      <w:r w:rsidRPr="002C1B49">
        <w:t>彙整</w:t>
      </w:r>
      <w:r w:rsidR="00B32733" w:rsidRPr="002C1B49">
        <w:rPr>
          <w:rFonts w:hint="eastAsia"/>
        </w:rPr>
        <w:t>出</w:t>
      </w:r>
      <w:r w:rsidRPr="002C1B49">
        <w:rPr>
          <w:rFonts w:hint="eastAsia"/>
        </w:rPr>
        <w:t>的整體脈絡如圖</w:t>
      </w:r>
      <w:r w:rsidR="00A37DAC" w:rsidRPr="002C1B49">
        <w:rPr>
          <w:rFonts w:hint="eastAsia"/>
        </w:rPr>
        <w:t>3.2-1</w:t>
      </w:r>
      <w:r w:rsidR="002A634D" w:rsidRPr="002C1B49">
        <w:rPr>
          <w:rFonts w:hint="eastAsia"/>
        </w:rPr>
        <w:t>所示</w:t>
      </w:r>
      <w:r w:rsidRPr="002C1B49">
        <w:rPr>
          <w:rFonts w:hint="eastAsia"/>
        </w:rPr>
        <w:t>：</w:t>
      </w:r>
    </w:p>
    <w:p w14:paraId="56847AE5" w14:textId="5BA55381" w:rsidR="00AB2D6C" w:rsidRPr="002C1B49" w:rsidRDefault="00836D11" w:rsidP="00836D11">
      <w:pPr>
        <w:pStyle w:val="aff"/>
      </w:pPr>
      <w:r w:rsidRPr="002C1B49">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378D481B" w:rsidR="008A0E46" w:rsidRPr="002C1B49" w:rsidRDefault="00E248B0" w:rsidP="00E248B0">
      <w:pPr>
        <w:pStyle w:val="afff0"/>
      </w:pPr>
      <w:bookmarkStart w:id="39" w:name="_Toc200900392"/>
      <w:r w:rsidRPr="002C1B49">
        <w:rPr>
          <w:rFonts w:hint="eastAsia"/>
        </w:rPr>
        <w:t>圖</w:t>
      </w:r>
      <w:r w:rsidRPr="002C1B49">
        <w:rPr>
          <w:rFonts w:hint="eastAsia"/>
        </w:rPr>
        <w:t xml:space="preserve"> 3.2-</w:t>
      </w:r>
      <w:r w:rsidRPr="002C1B49">
        <w:fldChar w:fldCharType="begin"/>
      </w:r>
      <w:r w:rsidRPr="002C1B49">
        <w:instrText xml:space="preserve"> </w:instrText>
      </w:r>
      <w:r w:rsidRPr="002C1B49">
        <w:rPr>
          <w:rFonts w:hint="eastAsia"/>
        </w:rPr>
        <w:instrText xml:space="preserve">SEQ </w:instrText>
      </w:r>
      <w:r w:rsidRPr="002C1B49">
        <w:rPr>
          <w:rFonts w:hint="eastAsia"/>
        </w:rPr>
        <w:instrText>圖</w:instrText>
      </w:r>
      <w:r w:rsidRPr="002C1B49">
        <w:rPr>
          <w:rFonts w:hint="eastAsia"/>
        </w:rPr>
        <w:instrText>_3.2- \* ARABIC</w:instrText>
      </w:r>
      <w:r w:rsidRPr="002C1B49">
        <w:instrText xml:space="preserve"> </w:instrText>
      </w:r>
      <w:r w:rsidRPr="002C1B49">
        <w:fldChar w:fldCharType="separate"/>
      </w:r>
      <w:r w:rsidR="00292731">
        <w:rPr>
          <w:noProof/>
        </w:rPr>
        <w:t>1</w:t>
      </w:r>
      <w:r w:rsidRPr="002C1B49">
        <w:fldChar w:fldCharType="end"/>
      </w:r>
      <w:r w:rsidR="000E0177" w:rsidRPr="002C1B49">
        <w:rPr>
          <w:rFonts w:hint="eastAsia"/>
        </w:rPr>
        <w:t xml:space="preserve"> </w:t>
      </w:r>
      <w:r w:rsidR="008A0E46" w:rsidRPr="002C1B49">
        <w:rPr>
          <w:rFonts w:hint="eastAsia"/>
        </w:rPr>
        <w:t>研究架構圖</w:t>
      </w:r>
      <w:bookmarkEnd w:id="39"/>
    </w:p>
    <w:p w14:paraId="4DA99460" w14:textId="77777777" w:rsidR="009C0B09" w:rsidRPr="002C1B49" w:rsidRDefault="009C0B09" w:rsidP="00213FEA">
      <w:pPr>
        <w:pStyle w:val="151"/>
        <w:jc w:val="center"/>
        <w:rPr>
          <w:color w:val="auto"/>
        </w:rPr>
      </w:pPr>
      <w:r w:rsidRPr="002C1B49">
        <w:rPr>
          <w:rFonts w:hint="eastAsia"/>
          <w:color w:val="auto"/>
        </w:rPr>
        <w:t>資料來源：本研究整理</w:t>
      </w:r>
    </w:p>
    <w:p w14:paraId="2889E882" w14:textId="77777777" w:rsidR="009C0B09" w:rsidRPr="002C1B49" w:rsidRDefault="009C0B09" w:rsidP="008C2C70">
      <w:pPr>
        <w:pStyle w:val="afff0"/>
      </w:pPr>
    </w:p>
    <w:p w14:paraId="3FEF075F" w14:textId="77777777" w:rsidR="009D53D7" w:rsidRPr="002C1B49" w:rsidRDefault="009D53D7" w:rsidP="009D53D7">
      <w:pPr>
        <w:pStyle w:val="15"/>
        <w:ind w:firstLine="480"/>
      </w:pPr>
    </w:p>
    <w:p w14:paraId="2EBC1BC6" w14:textId="53FDF001" w:rsidR="000D306F" w:rsidRPr="002C1B49" w:rsidRDefault="008726DE" w:rsidP="009D53D7">
      <w:pPr>
        <w:pStyle w:val="15"/>
        <w:ind w:firstLine="480"/>
      </w:pPr>
      <w:r w:rsidRPr="002C1B49">
        <w:rPr>
          <w:b/>
          <w:bCs/>
        </w:rPr>
        <w:lastRenderedPageBreak/>
        <w:t>能動性（</w:t>
      </w:r>
      <w:r w:rsidRPr="002C1B49">
        <w:rPr>
          <w:b/>
          <w:bCs/>
        </w:rPr>
        <w:t>Agency</w:t>
      </w:r>
      <w:r w:rsidRPr="002C1B49">
        <w:rPr>
          <w:b/>
          <w:bCs/>
        </w:rPr>
        <w:t>）</w:t>
      </w:r>
      <w:r w:rsidR="00645AEE" w:rsidRPr="002C1B49">
        <w:rPr>
          <w:rFonts w:hint="eastAsia"/>
        </w:rPr>
        <w:t>描述</w:t>
      </w:r>
      <w:r w:rsidR="0087362E" w:rsidRPr="002C1B49">
        <w:rPr>
          <w:rFonts w:hint="eastAsia"/>
        </w:rPr>
        <w:t>企業</w:t>
      </w:r>
      <w:r w:rsidR="00C54D9F" w:rsidRPr="002C1B49">
        <w:t>面對</w:t>
      </w:r>
      <w:r w:rsidR="00D52114" w:rsidRPr="002C1B49">
        <w:rPr>
          <w:rFonts w:hint="eastAsia"/>
        </w:rPr>
        <w:t>競爭</w:t>
      </w:r>
      <w:r w:rsidR="00ED1275" w:rsidRPr="002C1B49">
        <w:rPr>
          <w:rFonts w:hint="eastAsia"/>
        </w:rPr>
        <w:t>挑戰</w:t>
      </w:r>
      <w:r w:rsidR="00C54D9F" w:rsidRPr="002C1B49">
        <w:t>與</w:t>
      </w:r>
      <w:r w:rsidR="00D52114" w:rsidRPr="002C1B49">
        <w:rPr>
          <w:rFonts w:hint="eastAsia"/>
        </w:rPr>
        <w:t>經營壓力</w:t>
      </w:r>
      <w:r w:rsidR="00A02350" w:rsidRPr="002C1B49">
        <w:rPr>
          <w:rFonts w:hint="eastAsia"/>
        </w:rPr>
        <w:t>時</w:t>
      </w:r>
      <w:r w:rsidR="00C54D9F" w:rsidRPr="002C1B49">
        <w:t>，</w:t>
      </w:r>
      <w:r w:rsidR="006A1586" w:rsidRPr="002C1B49">
        <w:t>如何在不確定環境中主動建構問題並發展行動意圖</w:t>
      </w:r>
      <w:r w:rsidR="00FD30E7" w:rsidRPr="002C1B49">
        <w:rPr>
          <w:rFonts w:hint="eastAsia"/>
        </w:rPr>
        <w:t>。</w:t>
      </w:r>
      <w:r w:rsidR="000D306F" w:rsidRPr="002C1B49">
        <w:t>透過對痛點、機會或危機的感知</w:t>
      </w:r>
      <w:r w:rsidR="00A55128" w:rsidRPr="002C1B49">
        <w:rPr>
          <w:rFonts w:hint="eastAsia"/>
        </w:rPr>
        <w:t>來</w:t>
      </w:r>
      <w:r w:rsidR="000D306F" w:rsidRPr="002C1B49">
        <w:t>界定問題與設定目標，</w:t>
      </w:r>
      <w:r w:rsidR="001C40F1" w:rsidRPr="002C1B49">
        <w:rPr>
          <w:rFonts w:hint="eastAsia"/>
        </w:rPr>
        <w:t>形塑</w:t>
      </w:r>
      <w:r w:rsidR="000D306F" w:rsidRPr="002C1B49">
        <w:t>後續策略與實踐行動的</w:t>
      </w:r>
      <w:r w:rsidR="00096E27" w:rsidRPr="002C1B49">
        <w:rPr>
          <w:rFonts w:hint="eastAsia"/>
        </w:rPr>
        <w:t>基礎</w:t>
      </w:r>
      <w:r w:rsidR="000D306F" w:rsidRPr="002C1B49">
        <w:t>。</w:t>
      </w:r>
      <w:r w:rsidR="006D53DA" w:rsidRPr="002C1B49">
        <w:rPr>
          <w:rFonts w:hint="eastAsia"/>
        </w:rPr>
        <w:t>而</w:t>
      </w:r>
      <w:r w:rsidR="006D53DA" w:rsidRPr="002C1B49">
        <w:rPr>
          <w:b/>
          <w:bCs/>
        </w:rPr>
        <w:t>目的（</w:t>
      </w:r>
      <w:r w:rsidR="006D53DA" w:rsidRPr="002C1B49">
        <w:rPr>
          <w:b/>
          <w:bCs/>
        </w:rPr>
        <w:t>Purpose</w:t>
      </w:r>
      <w:r w:rsidR="006D53DA" w:rsidRPr="002C1B49">
        <w:rPr>
          <w:b/>
          <w:bCs/>
        </w:rPr>
        <w:t>）</w:t>
      </w:r>
      <w:r w:rsidR="00275EFF" w:rsidRPr="002C1B49">
        <w:rPr>
          <w:rFonts w:hint="eastAsia"/>
        </w:rPr>
        <w:t>則回應了</w:t>
      </w:r>
      <w:r w:rsidR="00D52114" w:rsidRPr="002C1B49">
        <w:rPr>
          <w:rFonts w:hint="eastAsia"/>
        </w:rPr>
        <w:t>能動性中的問題與意圖，</w:t>
      </w:r>
      <w:r w:rsidR="00275EFF" w:rsidRPr="002C1B49">
        <w:rPr>
          <w:rFonts w:hint="eastAsia"/>
        </w:rPr>
        <w:t>意旨企業所描繪之經營願景與行動目的。</w:t>
      </w:r>
    </w:p>
    <w:p w14:paraId="354AB496" w14:textId="20885130" w:rsidR="00CF39B3" w:rsidRPr="002C1B49" w:rsidRDefault="00C64BBB" w:rsidP="00B83C03">
      <w:pPr>
        <w:pStyle w:val="15"/>
        <w:ind w:firstLine="480"/>
      </w:pPr>
      <w:r w:rsidRPr="002C1B49">
        <w:rPr>
          <w:b/>
          <w:bCs/>
        </w:rPr>
        <w:t>認知（</w:t>
      </w:r>
      <w:r w:rsidRPr="002C1B49">
        <w:rPr>
          <w:b/>
          <w:bCs/>
        </w:rPr>
        <w:t>Cognition</w:t>
      </w:r>
      <w:r w:rsidRPr="002C1B49">
        <w:rPr>
          <w:b/>
          <w:bCs/>
        </w:rPr>
        <w:t>）</w:t>
      </w:r>
      <w:r w:rsidR="00784F3F" w:rsidRPr="002C1B49">
        <w:rPr>
          <w:rFonts w:hint="eastAsia"/>
        </w:rPr>
        <w:t>意旨</w:t>
      </w:r>
      <w:r w:rsidR="007415D9" w:rsidRPr="002C1B49">
        <w:t>企業於數位創新歷程中</w:t>
      </w:r>
      <w:r w:rsidR="00F25B58" w:rsidRPr="002C1B49">
        <w:rPr>
          <w:rFonts w:hint="eastAsia"/>
        </w:rPr>
        <w:t>，</w:t>
      </w:r>
      <w:r w:rsidR="008C73B9" w:rsidRPr="002C1B49">
        <w:rPr>
          <w:rFonts w:hint="eastAsia"/>
        </w:rPr>
        <w:t>所</w:t>
      </w:r>
      <w:r w:rsidR="00F25B58" w:rsidRPr="002C1B49">
        <w:t>認知</w:t>
      </w:r>
      <w:r w:rsidR="00B83C03" w:rsidRPr="002C1B49">
        <w:rPr>
          <w:rFonts w:hint="eastAsia"/>
        </w:rPr>
        <w:t>之</w:t>
      </w:r>
      <w:r w:rsidR="00F25B58" w:rsidRPr="002C1B49">
        <w:t>產業需求與</w:t>
      </w:r>
      <w:r w:rsidR="00E42A62" w:rsidRPr="002C1B49">
        <w:rPr>
          <w:rFonts w:hint="eastAsia"/>
        </w:rPr>
        <w:t>企業</w:t>
      </w:r>
      <w:r w:rsidR="00F25B58" w:rsidRPr="002C1B49">
        <w:t>能力</w:t>
      </w:r>
      <w:r w:rsidR="00604C3D" w:rsidRPr="002C1B49">
        <w:rPr>
          <w:rFonts w:hint="eastAsia"/>
        </w:rPr>
        <w:t>等</w:t>
      </w:r>
      <w:r w:rsidR="00F25B58" w:rsidRPr="002C1B49">
        <w:t>條件。</w:t>
      </w:r>
      <w:r w:rsidR="00406521" w:rsidRPr="002C1B49">
        <w:t>產業需求</w:t>
      </w:r>
      <w:r w:rsidR="00617390" w:rsidRPr="002C1B49">
        <w:rPr>
          <w:rFonts w:hint="eastAsia"/>
        </w:rPr>
        <w:t>包含</w:t>
      </w:r>
      <w:r w:rsidR="004A7161" w:rsidRPr="002C1B49">
        <w:rPr>
          <w:rFonts w:hint="eastAsia"/>
        </w:rPr>
        <w:t>企業對</w:t>
      </w:r>
      <w:r w:rsidR="00CD4C67" w:rsidRPr="002C1B49">
        <w:rPr>
          <w:rFonts w:hint="eastAsia"/>
        </w:rPr>
        <w:t>產業之</w:t>
      </w:r>
      <w:r w:rsidR="00406521" w:rsidRPr="002C1B49">
        <w:t>制度文化、價值觀與使用者需求等隱含因素的理解，而企業能力則反映</w:t>
      </w:r>
      <w:r w:rsidR="00ED51EC" w:rsidRPr="002C1B49">
        <w:rPr>
          <w:rFonts w:hint="eastAsia"/>
        </w:rPr>
        <w:t>自身</w:t>
      </w:r>
      <w:r w:rsidR="00406521" w:rsidRPr="002C1B49">
        <w:t>資源結構、知識</w:t>
      </w:r>
      <w:r w:rsidR="00871057" w:rsidRPr="002C1B49">
        <w:rPr>
          <w:rFonts w:hint="eastAsia"/>
        </w:rPr>
        <w:t>與技術</w:t>
      </w:r>
      <w:r w:rsidR="00406521" w:rsidRPr="002C1B49">
        <w:t>基礎與</w:t>
      </w:r>
      <w:r w:rsidR="00871057" w:rsidRPr="002C1B49">
        <w:rPr>
          <w:rFonts w:hint="eastAsia"/>
        </w:rPr>
        <w:t>組織策略</w:t>
      </w:r>
      <w:r w:rsidR="00282E50" w:rsidRPr="002C1B49">
        <w:rPr>
          <w:rFonts w:hint="eastAsia"/>
        </w:rPr>
        <w:t>等</w:t>
      </w:r>
      <w:r w:rsidR="00CF39B3" w:rsidRPr="002C1B49">
        <w:rPr>
          <w:rFonts w:hint="eastAsia"/>
        </w:rPr>
        <w:t>，關注</w:t>
      </w:r>
      <w:r w:rsidR="00E051E8" w:rsidRPr="002C1B49">
        <w:rPr>
          <w:rFonts w:hint="eastAsia"/>
        </w:rPr>
        <w:t>於</w:t>
      </w:r>
      <w:r w:rsidR="00CF39B3" w:rsidRPr="002C1B49">
        <w:rPr>
          <w:rFonts w:hint="eastAsia"/>
        </w:rPr>
        <w:t>動態修正的創新策略</w:t>
      </w:r>
      <w:r w:rsidR="001844B5" w:rsidRPr="002C1B49">
        <w:rPr>
          <w:rFonts w:hint="eastAsia"/>
        </w:rPr>
        <w:t>的過程</w:t>
      </w:r>
      <w:r w:rsidR="00CF39B3" w:rsidRPr="002C1B49">
        <w:t>。</w:t>
      </w:r>
    </w:p>
    <w:p w14:paraId="11DB2666" w14:textId="013C5B60" w:rsidR="00E7078A" w:rsidRPr="002C1B49" w:rsidRDefault="00E23270" w:rsidP="009D53D7">
      <w:pPr>
        <w:pStyle w:val="15"/>
        <w:ind w:firstLine="480"/>
      </w:pPr>
      <w:r w:rsidRPr="002C1B49">
        <w:rPr>
          <w:rFonts w:hint="eastAsia"/>
          <w:b/>
          <w:bCs/>
        </w:rPr>
        <w:t>探索</w:t>
      </w:r>
      <w:proofErr w:type="gramStart"/>
      <w:r w:rsidR="008F615A" w:rsidRPr="002C1B49">
        <w:rPr>
          <w:b/>
          <w:bCs/>
        </w:rPr>
        <w:t>可供性</w:t>
      </w:r>
      <w:proofErr w:type="gramEnd"/>
      <w:r w:rsidR="005B12A2" w:rsidRPr="002C1B49">
        <w:rPr>
          <w:b/>
          <w:bCs/>
        </w:rPr>
        <w:t>（</w:t>
      </w:r>
      <w:r w:rsidR="005B12A2" w:rsidRPr="002C1B49">
        <w:rPr>
          <w:b/>
          <w:bCs/>
        </w:rPr>
        <w:t>Affordance Exploration</w:t>
      </w:r>
      <w:r w:rsidR="005B12A2" w:rsidRPr="002C1B49">
        <w:rPr>
          <w:b/>
          <w:bCs/>
        </w:rPr>
        <w:t>）</w:t>
      </w:r>
      <w:r w:rsidR="00DB388C" w:rsidRPr="002C1B49">
        <w:rPr>
          <w:rFonts w:hint="eastAsia"/>
        </w:rPr>
        <w:t>關注</w:t>
      </w:r>
      <w:r w:rsidR="00686029" w:rsidRPr="002C1B49">
        <w:t>企業與技術</w:t>
      </w:r>
      <w:proofErr w:type="gramStart"/>
      <w:r w:rsidR="004079D3" w:rsidRPr="002C1B49">
        <w:rPr>
          <w:rFonts w:hint="eastAsia"/>
        </w:rPr>
        <w:t>互動間可</w:t>
      </w:r>
      <w:r w:rsidR="00836D11" w:rsidRPr="002C1B49">
        <w:rPr>
          <w:rFonts w:hint="eastAsia"/>
        </w:rPr>
        <w:t>探索</w:t>
      </w:r>
      <w:proofErr w:type="gramEnd"/>
      <w:r w:rsidR="00836D11" w:rsidRPr="002C1B49">
        <w:rPr>
          <w:rFonts w:hint="eastAsia"/>
        </w:rPr>
        <w:t>之</w:t>
      </w:r>
      <w:r w:rsidR="00686029" w:rsidRPr="002C1B49">
        <w:t>潛在行動機會</w:t>
      </w:r>
      <w:r w:rsidR="00084DE4" w:rsidRPr="002C1B49">
        <w:rPr>
          <w:rFonts w:hint="eastAsia"/>
        </w:rPr>
        <w:t>，</w:t>
      </w:r>
      <w:r w:rsidR="008F615A" w:rsidRPr="002C1B49">
        <w:t>針對技術的</w:t>
      </w:r>
      <w:r w:rsidR="008F615A" w:rsidRPr="002C1B49">
        <w:rPr>
          <w:b/>
          <w:bCs/>
        </w:rPr>
        <w:t>物質性（</w:t>
      </w:r>
      <w:r w:rsidR="008F615A" w:rsidRPr="002C1B49">
        <w:rPr>
          <w:b/>
          <w:bCs/>
        </w:rPr>
        <w:t>Materiality</w:t>
      </w:r>
      <w:r w:rsidR="008F615A" w:rsidRPr="002C1B49">
        <w:rPr>
          <w:b/>
          <w:bCs/>
        </w:rPr>
        <w:t>）</w:t>
      </w:r>
      <w:r w:rsidR="009D69CE" w:rsidRPr="002C1B49">
        <w:t>與</w:t>
      </w:r>
      <w:r w:rsidR="009D69CE" w:rsidRPr="002C1B49">
        <w:rPr>
          <w:b/>
          <w:bCs/>
        </w:rPr>
        <w:t>潛藏機會（</w:t>
      </w:r>
      <w:r w:rsidR="009D69CE" w:rsidRPr="002C1B49">
        <w:rPr>
          <w:b/>
          <w:bCs/>
        </w:rPr>
        <w:t>Chance</w:t>
      </w:r>
      <w:r w:rsidR="009D69CE" w:rsidRPr="002C1B49">
        <w:rPr>
          <w:b/>
          <w:bCs/>
        </w:rPr>
        <w:t>）</w:t>
      </w:r>
      <w:r w:rsidR="008F615A" w:rsidRPr="002C1B49">
        <w:t>進行評估，分析</w:t>
      </w:r>
      <w:r w:rsidR="00474819" w:rsidRPr="002C1B49">
        <w:rPr>
          <w:rFonts w:hint="eastAsia"/>
        </w:rPr>
        <w:t>其</w:t>
      </w:r>
      <w:proofErr w:type="gramStart"/>
      <w:r w:rsidR="00D94A5F" w:rsidRPr="002C1B49">
        <w:rPr>
          <w:rFonts w:hint="eastAsia"/>
        </w:rPr>
        <w:t>可供性</w:t>
      </w:r>
      <w:r w:rsidR="00B83E28" w:rsidRPr="002C1B49">
        <w:rPr>
          <w:rFonts w:hint="eastAsia"/>
        </w:rPr>
        <w:t>可</w:t>
      </w:r>
      <w:proofErr w:type="gramEnd"/>
      <w:r w:rsidR="008F615A" w:rsidRPr="002C1B49">
        <w:t>滿足</w:t>
      </w:r>
      <w:r w:rsidR="003D7A9B" w:rsidRPr="002C1B49">
        <w:rPr>
          <w:rFonts w:hint="eastAsia"/>
        </w:rPr>
        <w:t>之</w:t>
      </w:r>
      <w:r w:rsidR="00131490" w:rsidRPr="002C1B49">
        <w:rPr>
          <w:rFonts w:hint="eastAsia"/>
        </w:rPr>
        <w:t>產業</w:t>
      </w:r>
      <w:r w:rsidR="008F615A" w:rsidRPr="002C1B49">
        <w:t>需求。</w:t>
      </w:r>
      <w:r w:rsidR="00474819" w:rsidRPr="002C1B49">
        <w:rPr>
          <w:rFonts w:hint="eastAsia"/>
        </w:rPr>
        <w:t>而</w:t>
      </w:r>
      <w:r w:rsidR="00E57554" w:rsidRPr="002C1B49">
        <w:rPr>
          <w:rFonts w:hint="eastAsia"/>
        </w:rPr>
        <w:t>較複雜的可</w:t>
      </w:r>
      <w:proofErr w:type="gramStart"/>
      <w:r w:rsidR="00E57554" w:rsidRPr="002C1B49">
        <w:rPr>
          <w:rFonts w:hint="eastAsia"/>
        </w:rPr>
        <w:t>供性</w:t>
      </w:r>
      <w:r w:rsidR="00222826" w:rsidRPr="002C1B49">
        <w:rPr>
          <w:rFonts w:hint="eastAsia"/>
        </w:rPr>
        <w:t>需</w:t>
      </w:r>
      <w:proofErr w:type="gramEnd"/>
      <w:r w:rsidR="00FC525B" w:rsidRPr="002C1B49">
        <w:rPr>
          <w:rFonts w:hint="eastAsia"/>
        </w:rPr>
        <w:t>實際互動、反覆探索</w:t>
      </w:r>
      <w:r w:rsidR="00474819" w:rsidRPr="002C1B49">
        <w:rPr>
          <w:rFonts w:hint="eastAsia"/>
        </w:rPr>
        <w:t>於</w:t>
      </w:r>
      <w:r w:rsidR="00222826" w:rsidRPr="002C1B49">
        <w:t>探索性感知（</w:t>
      </w:r>
      <w:r w:rsidR="00222826" w:rsidRPr="002C1B49">
        <w:t>Exploratory Perception</w:t>
      </w:r>
      <w:r w:rsidR="00222826" w:rsidRPr="002C1B49">
        <w:t>）</w:t>
      </w:r>
      <w:r w:rsidR="00740CA7" w:rsidRPr="002C1B49">
        <w:rPr>
          <w:rFonts w:hint="eastAsia"/>
        </w:rPr>
        <w:t>過程</w:t>
      </w:r>
      <w:r w:rsidR="00A93415" w:rsidRPr="002C1B49">
        <w:t>才能顯現</w:t>
      </w:r>
      <w:r w:rsidR="000D19B2" w:rsidRPr="002C1B49">
        <w:fldChar w:fldCharType="begin"/>
      </w:r>
      <w:r w:rsidR="000D19B2" w:rsidRPr="002C1B4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rsidRPr="002C1B49">
        <w:fldChar w:fldCharType="separate"/>
      </w:r>
      <w:r w:rsidR="000D19B2" w:rsidRPr="002C1B49">
        <w:rPr>
          <w:noProof/>
        </w:rPr>
        <w:t>(Gaver, 1991)</w:t>
      </w:r>
      <w:r w:rsidR="000D19B2" w:rsidRPr="002C1B49">
        <w:fldChar w:fldCharType="end"/>
      </w:r>
      <w:r w:rsidR="008077A9" w:rsidRPr="002C1B49">
        <w:rPr>
          <w:rFonts w:hint="eastAsia"/>
        </w:rPr>
        <w:t>，</w:t>
      </w:r>
      <w:r w:rsidR="0006771A" w:rsidRPr="002C1B49">
        <w:t>展現出</w:t>
      </w:r>
      <w:proofErr w:type="gramStart"/>
      <w:r w:rsidR="0006771A" w:rsidRPr="002C1B49">
        <w:t>可供性與</w:t>
      </w:r>
      <w:proofErr w:type="gramEnd"/>
      <w:r w:rsidR="0006771A" w:rsidRPr="002C1B49">
        <w:t>使用者感知之間的動態互動與不確定性</w:t>
      </w:r>
      <w:r w:rsidR="0025405A" w:rsidRPr="002C1B49">
        <w:fldChar w:fldCharType="begin"/>
      </w:r>
      <w:r w:rsidR="0025405A" w:rsidRPr="002C1B49">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rsidRPr="002C1B49">
        <w:fldChar w:fldCharType="separate"/>
      </w:r>
      <w:r w:rsidR="0025405A" w:rsidRPr="002C1B49">
        <w:rPr>
          <w:noProof/>
        </w:rPr>
        <w:t>(Gaver, 1991; Norman, 1999)</w:t>
      </w:r>
      <w:r w:rsidR="0025405A" w:rsidRPr="002C1B49">
        <w:fldChar w:fldCharType="end"/>
      </w:r>
      <w:r w:rsidR="00E7078A" w:rsidRPr="002C1B49">
        <w:t>。</w:t>
      </w:r>
    </w:p>
    <w:p w14:paraId="07B4DC23" w14:textId="331F0CF4" w:rsidR="007D26F2" w:rsidRPr="002C1B49" w:rsidRDefault="00870E1E" w:rsidP="007D26F2">
      <w:pPr>
        <w:pStyle w:val="15"/>
        <w:ind w:firstLine="480"/>
      </w:pPr>
      <w:r w:rsidRPr="002C1B49">
        <w:rPr>
          <w:b/>
          <w:bCs/>
        </w:rPr>
        <w:t>雙元</w:t>
      </w:r>
      <w:proofErr w:type="gramStart"/>
      <w:r w:rsidRPr="002C1B49">
        <w:rPr>
          <w:b/>
          <w:bCs/>
        </w:rPr>
        <w:t>可供性實現</w:t>
      </w:r>
      <w:proofErr w:type="gramEnd"/>
      <w:r w:rsidRPr="002C1B49">
        <w:rPr>
          <w:b/>
          <w:bCs/>
        </w:rPr>
        <w:t>（</w:t>
      </w:r>
      <w:r w:rsidRPr="002C1B49">
        <w:rPr>
          <w:b/>
          <w:bCs/>
        </w:rPr>
        <w:t>Ambidextrous Affordance Actualization</w:t>
      </w:r>
      <w:r w:rsidRPr="002C1B49">
        <w:rPr>
          <w:b/>
          <w:bCs/>
        </w:rPr>
        <w:t>）</w:t>
      </w:r>
      <w:r w:rsidR="00E1606C" w:rsidRPr="002C1B49">
        <w:rPr>
          <w:rFonts w:hint="eastAsia"/>
        </w:rPr>
        <w:t>是</w:t>
      </w:r>
      <w:r w:rsidR="00E872C5" w:rsidRPr="002C1B49">
        <w:t>指企業在</w:t>
      </w:r>
      <w:proofErr w:type="gramStart"/>
      <w:r w:rsidR="00FB3238" w:rsidRPr="002C1B49">
        <w:rPr>
          <w:rFonts w:hint="eastAsia"/>
        </w:rPr>
        <w:t>可供性</w:t>
      </w:r>
      <w:r w:rsidR="00E872C5" w:rsidRPr="002C1B49">
        <w:t>實踐</w:t>
      </w:r>
      <w:proofErr w:type="gramEnd"/>
      <w:r w:rsidR="00E872C5" w:rsidRPr="002C1B49">
        <w:t>過程中</w:t>
      </w:r>
      <w:r w:rsidR="002672C4" w:rsidRPr="002C1B49">
        <w:rPr>
          <w:rFonts w:hint="eastAsia"/>
        </w:rPr>
        <w:t>展現之</w:t>
      </w:r>
      <w:r w:rsidR="00E779D5" w:rsidRPr="002C1B49">
        <w:rPr>
          <w:rFonts w:hint="eastAsia"/>
        </w:rPr>
        <w:t>既有</w:t>
      </w:r>
      <w:r w:rsidR="00004D56" w:rsidRPr="002C1B49">
        <w:rPr>
          <w:rFonts w:hint="eastAsia"/>
        </w:rPr>
        <w:t>資源深耕</w:t>
      </w:r>
      <w:r w:rsidR="00E872C5" w:rsidRPr="002C1B49">
        <w:t>與</w:t>
      </w:r>
      <w:r w:rsidR="00A171DA" w:rsidRPr="002C1B49">
        <w:rPr>
          <w:rFonts w:hint="eastAsia"/>
        </w:rPr>
        <w:t>創新</w:t>
      </w:r>
      <w:r w:rsidR="00004D56" w:rsidRPr="002C1B49">
        <w:rPr>
          <w:rFonts w:hint="eastAsia"/>
        </w:rPr>
        <w:t>資源</w:t>
      </w:r>
      <w:r w:rsidR="00E872C5" w:rsidRPr="002C1B49">
        <w:t>拓展</w:t>
      </w:r>
      <w:r w:rsidR="00A171DA" w:rsidRPr="002C1B49">
        <w:rPr>
          <w:rFonts w:hint="eastAsia"/>
        </w:rPr>
        <w:t>之雙</w:t>
      </w:r>
      <w:r w:rsidR="00FB3238" w:rsidRPr="002C1B49">
        <w:rPr>
          <w:rFonts w:hint="eastAsia"/>
        </w:rPr>
        <w:t>元</w:t>
      </w:r>
      <w:r w:rsidR="00E872C5" w:rsidRPr="002C1B49">
        <w:t>能力</w:t>
      </w:r>
      <w:r w:rsidR="00D95C2A" w:rsidRPr="002C1B49">
        <w:rPr>
          <w:rFonts w:hint="eastAsia"/>
        </w:rPr>
        <w:t>，</w:t>
      </w:r>
      <w:r w:rsidR="00547B11" w:rsidRPr="002C1B49">
        <w:t>包含</w:t>
      </w:r>
      <w:proofErr w:type="gramStart"/>
      <w:r w:rsidR="00547B11" w:rsidRPr="002C1B49">
        <w:t>三項構</w:t>
      </w:r>
      <w:proofErr w:type="gramEnd"/>
      <w:r w:rsidR="00547B11" w:rsidRPr="002C1B49">
        <w:t>面</w:t>
      </w:r>
      <w:r w:rsidR="00547B11" w:rsidRPr="002C1B49">
        <w:rPr>
          <w:rFonts w:hint="eastAsia"/>
        </w:rPr>
        <w:t>：</w:t>
      </w:r>
      <w:r w:rsidR="00A57351" w:rsidRPr="002C1B49">
        <w:rPr>
          <w:b/>
          <w:bCs/>
        </w:rPr>
        <w:t>深耕運用（</w:t>
      </w:r>
      <w:r w:rsidR="00A57351" w:rsidRPr="002C1B49">
        <w:rPr>
          <w:b/>
          <w:bCs/>
        </w:rPr>
        <w:t>Exploitation</w:t>
      </w:r>
      <w:r w:rsidR="00A57351" w:rsidRPr="002C1B49">
        <w:rPr>
          <w:b/>
          <w:bCs/>
        </w:rPr>
        <w:t>）</w:t>
      </w:r>
      <w:r w:rsidR="00102812" w:rsidRPr="002C1B49">
        <w:rPr>
          <w:rFonts w:hint="eastAsia"/>
        </w:rPr>
        <w:t>關注</w:t>
      </w:r>
      <w:r w:rsidR="00CC116F" w:rsidRPr="002C1B49">
        <w:rPr>
          <w:rFonts w:hint="eastAsia"/>
        </w:rPr>
        <w:t>既有</w:t>
      </w:r>
      <w:r w:rsidR="00454B56" w:rsidRPr="002C1B49">
        <w:t>資源、知識</w:t>
      </w:r>
      <w:r w:rsidR="008B6D19" w:rsidRPr="002C1B49">
        <w:rPr>
          <w:rFonts w:hint="eastAsia"/>
        </w:rPr>
        <w:t>、</w:t>
      </w:r>
      <w:r w:rsidR="00454B56" w:rsidRPr="002C1B49">
        <w:t>流程的強化與延伸，</w:t>
      </w:r>
      <w:r w:rsidR="00A57351" w:rsidRPr="002C1B49">
        <w:rPr>
          <w:b/>
          <w:bCs/>
        </w:rPr>
        <w:t>創新探索（</w:t>
      </w:r>
      <w:r w:rsidR="00A57351" w:rsidRPr="002C1B49">
        <w:rPr>
          <w:b/>
          <w:bCs/>
        </w:rPr>
        <w:t>Exploration</w:t>
      </w:r>
      <w:r w:rsidR="00A57351" w:rsidRPr="002C1B49">
        <w:rPr>
          <w:b/>
          <w:bCs/>
        </w:rPr>
        <w:t>）</w:t>
      </w:r>
      <w:r w:rsidR="00454B56" w:rsidRPr="002C1B49">
        <w:t>則致力於</w:t>
      </w:r>
      <w:r w:rsidR="008F3289" w:rsidRPr="002C1B49">
        <w:rPr>
          <w:rFonts w:hint="eastAsia"/>
        </w:rPr>
        <w:t>挖掘</w:t>
      </w:r>
      <w:r w:rsidR="00615B14" w:rsidRPr="002C1B49">
        <w:rPr>
          <w:rFonts w:hint="eastAsia"/>
        </w:rPr>
        <w:t>與辨識</w:t>
      </w:r>
      <w:r w:rsidR="00CB1891" w:rsidRPr="002C1B49">
        <w:rPr>
          <w:rFonts w:hint="eastAsia"/>
        </w:rPr>
        <w:t>可用</w:t>
      </w:r>
      <w:r w:rsidR="00454B56" w:rsidRPr="002C1B49">
        <w:t>技術、夥伴與</w:t>
      </w:r>
      <w:r w:rsidR="000400B2" w:rsidRPr="002C1B49">
        <w:t>新</w:t>
      </w:r>
      <w:r w:rsidR="008F3289" w:rsidRPr="002C1B49">
        <w:rPr>
          <w:rFonts w:hint="eastAsia"/>
        </w:rPr>
        <w:t>商業模式</w:t>
      </w:r>
      <w:r w:rsidR="00983D0E" w:rsidRPr="002C1B49">
        <w:fldChar w:fldCharType="begin"/>
      </w:r>
      <w:r w:rsidR="00983D0E" w:rsidRPr="002C1B4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rsidRPr="002C1B49">
        <w:fldChar w:fldCharType="separate"/>
      </w:r>
      <w:r w:rsidR="00983D0E" w:rsidRPr="002C1B49">
        <w:rPr>
          <w:noProof/>
        </w:rPr>
        <w:t>(March, 1991)</w:t>
      </w:r>
      <w:r w:rsidR="00983D0E" w:rsidRPr="002C1B49">
        <w:fldChar w:fldCharType="end"/>
      </w:r>
      <w:r w:rsidR="001E46A9" w:rsidRPr="002C1B49">
        <w:rPr>
          <w:rFonts w:hint="eastAsia"/>
        </w:rPr>
        <w:t>，而</w:t>
      </w:r>
      <w:r w:rsidR="001E46A9" w:rsidRPr="002C1B49">
        <w:rPr>
          <w:b/>
          <w:bCs/>
        </w:rPr>
        <w:t>平衡</w:t>
      </w:r>
      <w:r w:rsidR="00AC3899" w:rsidRPr="002C1B49">
        <w:rPr>
          <w:rFonts w:hint="eastAsia"/>
          <w:b/>
          <w:bCs/>
        </w:rPr>
        <w:t>機制</w:t>
      </w:r>
      <w:r w:rsidR="00AC3899" w:rsidRPr="002C1B49">
        <w:rPr>
          <w:rFonts w:hint="eastAsia"/>
        </w:rPr>
        <w:t>則</w:t>
      </w:r>
      <w:r w:rsidR="0040407F" w:rsidRPr="002C1B49">
        <w:t>協助企業調節深耕與</w:t>
      </w:r>
      <w:proofErr w:type="gramStart"/>
      <w:r w:rsidR="0040407F" w:rsidRPr="002C1B49">
        <w:t>探索間的張力</w:t>
      </w:r>
      <w:proofErr w:type="gramEnd"/>
      <w:r w:rsidR="0040407F" w:rsidRPr="002C1B49">
        <w:t>，確保組織能在雙元策略下維持彈性與創新動</w:t>
      </w:r>
      <w:r w:rsidR="008A5C20" w:rsidRPr="002C1B49">
        <w:rPr>
          <w:rFonts w:hint="eastAsia"/>
        </w:rPr>
        <w:t>力</w:t>
      </w:r>
      <w:r w:rsidR="00B54CAB" w:rsidRPr="002C1B49">
        <w:t>（</w:t>
      </w:r>
      <w:r w:rsidR="00B54CAB" w:rsidRPr="002C1B49">
        <w:t>O’Reilly &amp; Tushman, 2013</w:t>
      </w:r>
      <w:r w:rsidR="00B54CAB" w:rsidRPr="002C1B49">
        <w:t>；</w:t>
      </w:r>
      <w:r w:rsidR="00B54CAB" w:rsidRPr="002C1B49">
        <w:t>Teece, 2018</w:t>
      </w:r>
      <w:proofErr w:type="gramStart"/>
      <w:r w:rsidR="00B54CAB" w:rsidRPr="002C1B49">
        <w:t>）</w:t>
      </w:r>
      <w:proofErr w:type="gramEnd"/>
      <w:r w:rsidR="007D26F2" w:rsidRPr="002C1B49">
        <w:rPr>
          <w:rFonts w:hint="eastAsia"/>
        </w:rPr>
        <w:t>。</w:t>
      </w:r>
    </w:p>
    <w:p w14:paraId="40643005" w14:textId="5AB6E50B" w:rsidR="009D53D7" w:rsidRDefault="00E81139" w:rsidP="009D53D7">
      <w:pPr>
        <w:pStyle w:val="15"/>
        <w:ind w:firstLine="480"/>
        <w:rPr>
          <w:rFonts w:cstheme="majorBidi"/>
          <w:b/>
          <w:sz w:val="36"/>
          <w:szCs w:val="40"/>
        </w:rPr>
      </w:pPr>
      <w:r w:rsidRPr="002C1B49">
        <w:rPr>
          <w:b/>
          <w:bCs/>
        </w:rPr>
        <w:t>數位創新結果（</w:t>
      </w:r>
      <w:r w:rsidRPr="002C1B49">
        <w:rPr>
          <w:b/>
          <w:bCs/>
        </w:rPr>
        <w:t>Digital Innovation Outcomes</w:t>
      </w:r>
      <w:r w:rsidRPr="002C1B49">
        <w:rPr>
          <w:b/>
          <w:bCs/>
        </w:rPr>
        <w:t>）</w:t>
      </w:r>
      <w:r w:rsidR="004522DB" w:rsidRPr="002C1B49">
        <w:rPr>
          <w:rFonts w:hint="eastAsia"/>
        </w:rPr>
        <w:t>用以</w:t>
      </w:r>
      <w:r w:rsidRPr="002C1B49">
        <w:t>評估</w:t>
      </w:r>
      <w:r w:rsidR="003D4396" w:rsidRPr="002C1B49">
        <w:t>數位技術落地</w:t>
      </w:r>
      <w:r w:rsidR="00E51826" w:rsidRPr="002C1B49">
        <w:rPr>
          <w:rFonts w:hint="eastAsia"/>
        </w:rPr>
        <w:t>情況與</w:t>
      </w:r>
      <w:r w:rsidR="008A4C60" w:rsidRPr="002C1B49">
        <w:rPr>
          <w:rFonts w:hint="eastAsia"/>
        </w:rPr>
        <w:t>創新</w:t>
      </w:r>
      <w:r w:rsidRPr="002C1B49">
        <w:t>具體行動</w:t>
      </w:r>
      <w:r w:rsidR="007F292E" w:rsidRPr="002C1B49">
        <w:rPr>
          <w:rFonts w:hint="eastAsia"/>
        </w:rPr>
        <w:t>之</w:t>
      </w:r>
      <w:r w:rsidRPr="002C1B49">
        <w:t>價值</w:t>
      </w:r>
      <w:r w:rsidR="006F7D89" w:rsidRPr="002C1B49">
        <w:rPr>
          <w:rFonts w:hint="eastAsia"/>
        </w:rPr>
        <w:t>體現</w:t>
      </w:r>
      <w:r w:rsidRPr="002C1B49">
        <w:t>，</w:t>
      </w:r>
      <w:r w:rsidR="006E0ED3" w:rsidRPr="002C1B49">
        <w:t>包含</w:t>
      </w:r>
      <w:r w:rsidR="00097C15" w:rsidRPr="002C1B49">
        <w:rPr>
          <w:rFonts w:hint="eastAsia"/>
        </w:rPr>
        <w:t>創</w:t>
      </w:r>
      <w:r w:rsidR="006E0ED3" w:rsidRPr="002C1B49">
        <w:t>新產品、服務、流程或商業模式</w:t>
      </w:r>
      <w:r w:rsidR="00723956" w:rsidRPr="002C1B49">
        <w:rPr>
          <w:rFonts w:hint="eastAsia"/>
        </w:rPr>
        <w:t>等</w:t>
      </w:r>
      <w:r w:rsidRPr="002C1B49">
        <w:fldChar w:fldCharType="begin"/>
      </w:r>
      <w:r w:rsidRPr="002C1B49">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Pr="002C1B49">
        <w:fldChar w:fldCharType="separate"/>
      </w:r>
      <w:r w:rsidRPr="002C1B49">
        <w:rPr>
          <w:noProof/>
        </w:rPr>
        <w:t>(Hinings et al., 2018; Nambisan et al., 2017)</w:t>
      </w:r>
      <w:r w:rsidRPr="002C1B49">
        <w:fldChar w:fldCharType="end"/>
      </w:r>
      <w:r w:rsidR="00803100" w:rsidRPr="002C1B49">
        <w:rPr>
          <w:rFonts w:hint="eastAsia"/>
        </w:rPr>
        <w:t>，</w:t>
      </w:r>
      <w:r w:rsidR="00FD51E3" w:rsidRPr="002C1B49">
        <w:rPr>
          <w:rFonts w:hint="eastAsia"/>
        </w:rPr>
        <w:t>分析</w:t>
      </w:r>
      <w:r w:rsidR="00AA68C2" w:rsidRPr="002C1B49">
        <w:rPr>
          <w:rFonts w:hint="eastAsia"/>
        </w:rPr>
        <w:t>動態歷程</w:t>
      </w:r>
      <w:r w:rsidR="00FD51E3" w:rsidRPr="002C1B49">
        <w:rPr>
          <w:rFonts w:hint="eastAsia"/>
        </w:rPr>
        <w:t>中所</w:t>
      </w:r>
      <w:r w:rsidR="0025095E" w:rsidRPr="002C1B49">
        <w:rPr>
          <w:rFonts w:hint="eastAsia"/>
        </w:rPr>
        <w:t>展現</w:t>
      </w:r>
      <w:r w:rsidR="00885622" w:rsidRPr="002C1B49">
        <w:rPr>
          <w:rFonts w:hint="eastAsia"/>
        </w:rPr>
        <w:t>持續演進的技術有效性與創新結果</w:t>
      </w:r>
      <w:r w:rsidR="006F4B68" w:rsidRPr="002C1B49">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2C1B49">
        <w:instrText xml:space="preserve"> ADDIN EN.CITE </w:instrText>
      </w:r>
      <w:r w:rsidR="006F4B68" w:rsidRPr="002C1B49">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rsidRPr="002C1B49">
        <w:instrText xml:space="preserve"> ADDIN EN.CITE.DATA </w:instrText>
      </w:r>
      <w:r w:rsidR="006F4B68" w:rsidRPr="002C1B49">
        <w:fldChar w:fldCharType="end"/>
      </w:r>
      <w:r w:rsidR="006F4B68" w:rsidRPr="002C1B49">
        <w:fldChar w:fldCharType="separate"/>
      </w:r>
      <w:r w:rsidR="006F4B68" w:rsidRPr="002C1B49">
        <w:rPr>
          <w:noProof/>
        </w:rPr>
        <w:t>(Kohli &amp; Melville, 2019; Orlikowski, 1996; Pentland &amp; Feldman, 2008)</w:t>
      </w:r>
      <w:r w:rsidR="006F4B68" w:rsidRPr="002C1B49">
        <w:fldChar w:fldCharType="end"/>
      </w:r>
      <w:r w:rsidR="00A476DB" w:rsidRPr="00A476DB">
        <w:t>。</w:t>
      </w:r>
      <w:r w:rsidR="009D53D7">
        <w:br w:type="page"/>
      </w:r>
    </w:p>
    <w:p w14:paraId="1523A74F" w14:textId="6FBE04AB" w:rsidR="000A11B8" w:rsidRDefault="00C15732" w:rsidP="00C15732">
      <w:pPr>
        <w:pStyle w:val="2"/>
      </w:pPr>
      <w:bookmarkStart w:id="40" w:name="_Toc201152756"/>
      <w:r w:rsidRPr="003E62FC">
        <w:rPr>
          <w:rFonts w:hint="eastAsia"/>
        </w:rPr>
        <w:lastRenderedPageBreak/>
        <w:t xml:space="preserve">3.3 </w:t>
      </w:r>
      <w:r w:rsidR="00DD155B" w:rsidRPr="003E62FC">
        <w:t>研究觀察重</w:t>
      </w:r>
      <w:r w:rsidR="00FF665F" w:rsidRPr="003E62FC">
        <w:rPr>
          <w:rFonts w:hint="eastAsia"/>
        </w:rPr>
        <w:t>點</w:t>
      </w:r>
      <w:bookmarkEnd w:id="40"/>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6A4A86ED" w14:textId="66003AD4" w:rsidR="004D0951" w:rsidRPr="008D3415" w:rsidRDefault="009536DF" w:rsidP="002A11F3">
      <w:pPr>
        <w:pStyle w:val="15"/>
        <w:ind w:firstLine="480"/>
      </w:pPr>
      <w:r w:rsidRPr="002A11F3">
        <w:t>觀察</w:t>
      </w:r>
      <w:proofErr w:type="spellStart"/>
      <w:r w:rsidRPr="002A11F3">
        <w:t>Frontier.cool</w:t>
      </w:r>
      <w:proofErr w:type="spellEnd"/>
      <w:r w:rsidRPr="002A11F3">
        <w:t>如何在不同發展階段</w:t>
      </w:r>
      <w:r w:rsidRPr="008D3415">
        <w:t>中，透過對問題認知、行動實踐、</w:t>
      </w:r>
      <w:r w:rsidR="008751BB" w:rsidRPr="008D3415">
        <w:t>探索</w:t>
      </w:r>
      <w:proofErr w:type="gramStart"/>
      <w:r w:rsidRPr="008D3415">
        <w:t>可供性與</w:t>
      </w:r>
      <w:proofErr w:type="gramEnd"/>
      <w:r w:rsidR="008751BB" w:rsidRPr="008D3415">
        <w:rPr>
          <w:rFonts w:hint="eastAsia"/>
        </w:rPr>
        <w:t>雙元</w:t>
      </w:r>
      <w:proofErr w:type="gramStart"/>
      <w:r w:rsidR="008751BB" w:rsidRPr="008D3415">
        <w:rPr>
          <w:rFonts w:hint="eastAsia"/>
        </w:rPr>
        <w:t>可供性實現</w:t>
      </w:r>
      <w:proofErr w:type="gramEnd"/>
      <w:r w:rsidR="008751BB" w:rsidRPr="008D3415">
        <w:rPr>
          <w:rFonts w:hint="eastAsia"/>
        </w:rPr>
        <w:t>的組織能力</w:t>
      </w:r>
      <w:r w:rsidRPr="008D3415">
        <w:t>，</w:t>
      </w:r>
      <w:r w:rsidR="004F723C" w:rsidRPr="008D3415">
        <w:rPr>
          <w:rFonts w:hint="eastAsia"/>
        </w:rPr>
        <w:t>藉由數位創新平台使</w:t>
      </w:r>
      <w:r w:rsidR="00CF2F4F" w:rsidRPr="008D3415">
        <w:rPr>
          <w:rFonts w:hint="eastAsia"/>
        </w:rPr>
        <w:t>傳統產業</w:t>
      </w:r>
      <w:r w:rsidR="004F723C" w:rsidRPr="008D3415">
        <w:rPr>
          <w:rFonts w:hint="eastAsia"/>
        </w:rPr>
        <w:t>完成</w:t>
      </w:r>
      <w:r w:rsidR="00771CDC" w:rsidRPr="008D3415">
        <w:rPr>
          <w:rFonts w:hint="eastAsia"/>
        </w:rPr>
        <w:t>轉</w:t>
      </w:r>
      <w:r w:rsidR="00CF2F4F" w:rsidRPr="008D3415">
        <w:rPr>
          <w:rFonts w:hint="eastAsia"/>
        </w:rPr>
        <w:t>型</w:t>
      </w:r>
      <w:r w:rsidR="004F723C" w:rsidRPr="008D3415">
        <w:rPr>
          <w:rFonts w:hint="eastAsia"/>
        </w:rPr>
        <w:t>，並</w:t>
      </w:r>
      <w:r w:rsidR="00CF2F4F" w:rsidRPr="008D3415">
        <w:rPr>
          <w:rFonts w:hint="eastAsia"/>
        </w:rPr>
        <w:t>建構創新產業生態系</w:t>
      </w:r>
      <w:r w:rsidRPr="008D3415">
        <w:t>。</w:t>
      </w:r>
      <w:r w:rsidR="00D83D54" w:rsidRPr="008D3415">
        <w:rPr>
          <w:rFonts w:hint="eastAsia"/>
        </w:rPr>
        <w:t>本研究將</w:t>
      </w:r>
      <w:proofErr w:type="spellStart"/>
      <w:r w:rsidR="00D81C09" w:rsidRPr="008D3415">
        <w:t>Frontier.cool</w:t>
      </w:r>
      <w:proofErr w:type="spellEnd"/>
      <w:r w:rsidR="00D83D54" w:rsidRPr="008D3415">
        <w:rPr>
          <w:rFonts w:hint="eastAsia"/>
        </w:rPr>
        <w:t>數位創新過程分四階段</w:t>
      </w:r>
      <w:r w:rsidRPr="008D3415">
        <w:t>進行分析，探討</w:t>
      </w:r>
      <w:proofErr w:type="spellStart"/>
      <w:r w:rsidR="00B43891" w:rsidRPr="008D3415">
        <w:t>Frontier.cool</w:t>
      </w:r>
      <w:proofErr w:type="spellEnd"/>
      <w:r w:rsidR="00347757" w:rsidRPr="008D3415">
        <w:rPr>
          <w:rFonts w:hint="eastAsia"/>
        </w:rPr>
        <w:t>在</w:t>
      </w:r>
      <w:r w:rsidRPr="008D3415">
        <w:t>實現企業意圖</w:t>
      </w:r>
      <w:r w:rsidR="00ED527C" w:rsidRPr="008D3415">
        <w:rPr>
          <w:rFonts w:hint="eastAsia"/>
        </w:rPr>
        <w:t>與目的</w:t>
      </w:r>
      <w:r w:rsidRPr="008D3415">
        <w:t>、</w:t>
      </w:r>
      <w:r w:rsidR="006F22A8" w:rsidRPr="008D3415">
        <w:rPr>
          <w:rFonts w:hint="eastAsia"/>
        </w:rPr>
        <w:t>平衡</w:t>
      </w:r>
      <w:r w:rsidR="00ED527C" w:rsidRPr="008D3415">
        <w:rPr>
          <w:rFonts w:hint="eastAsia"/>
        </w:rPr>
        <w:t>組織雙元性能力</w:t>
      </w:r>
      <w:r w:rsidR="00660D83" w:rsidRPr="008D3415">
        <w:rPr>
          <w:rFonts w:hint="eastAsia"/>
        </w:rPr>
        <w:t>、</w:t>
      </w:r>
      <w:r w:rsidR="006F22A8" w:rsidRPr="008D3415">
        <w:rPr>
          <w:rFonts w:hint="eastAsia"/>
        </w:rPr>
        <w:t>持續演進</w:t>
      </w:r>
      <w:r w:rsidR="00EC3331" w:rsidRPr="008D3415">
        <w:rPr>
          <w:rFonts w:hint="eastAsia"/>
        </w:rPr>
        <w:t>與更新</w:t>
      </w:r>
      <w:r w:rsidR="00ED527C" w:rsidRPr="008D3415">
        <w:rPr>
          <w:rFonts w:hint="eastAsia"/>
        </w:rPr>
        <w:t>數位創新</w:t>
      </w:r>
      <w:r w:rsidRPr="008D3415">
        <w:t>技術三者</w:t>
      </w:r>
      <w:proofErr w:type="gramStart"/>
      <w:r w:rsidRPr="008D3415">
        <w:t>間的互構</w:t>
      </w:r>
      <w:proofErr w:type="gramEnd"/>
      <w:r w:rsidRPr="008D3415">
        <w:t>歷程。</w:t>
      </w:r>
    </w:p>
    <w:p w14:paraId="12415A63" w14:textId="0A93FC81" w:rsidR="009536DF" w:rsidRPr="008D3415" w:rsidRDefault="009536DF" w:rsidP="004D0951">
      <w:pPr>
        <w:pStyle w:val="151"/>
        <w:rPr>
          <w:color w:val="auto"/>
        </w:rPr>
      </w:pPr>
      <w:r w:rsidRPr="008D3415">
        <w:rPr>
          <w:color w:val="auto"/>
        </w:rPr>
        <w:t>本研究之</w:t>
      </w:r>
      <w:r w:rsidRPr="008D3415">
        <w:rPr>
          <w:rStyle w:val="150"/>
          <w:color w:val="auto"/>
        </w:rPr>
        <w:t>研究觀察重點如表</w:t>
      </w:r>
      <w:r w:rsidR="00FC7B73" w:rsidRPr="008D3415">
        <w:rPr>
          <w:rStyle w:val="150"/>
          <w:rFonts w:hint="eastAsia"/>
          <w:color w:val="auto"/>
        </w:rPr>
        <w:t>3.3-1</w:t>
      </w:r>
      <w:r w:rsidRPr="008D3415">
        <w:rPr>
          <w:rStyle w:val="150"/>
          <w:color w:val="auto"/>
        </w:rPr>
        <w:t>所示：</w:t>
      </w:r>
    </w:p>
    <w:p w14:paraId="23EC1D1A" w14:textId="06D4AA0B" w:rsidR="00F2586D" w:rsidRPr="008D3415" w:rsidRDefault="00B75F4F" w:rsidP="00524AAA">
      <w:pPr>
        <w:pStyle w:val="affc"/>
      </w:pPr>
      <w:bookmarkStart w:id="41" w:name="_Toc200900379"/>
      <w:r w:rsidRPr="008D3415">
        <w:rPr>
          <w:rFonts w:hint="eastAsia"/>
        </w:rPr>
        <w:t>表</w:t>
      </w:r>
      <w:r w:rsidRPr="008D3415">
        <w:rPr>
          <w:rFonts w:hint="eastAsia"/>
        </w:rPr>
        <w:t xml:space="preserve"> 3.3-</w:t>
      </w:r>
      <w:r w:rsidRPr="008D3415">
        <w:fldChar w:fldCharType="begin"/>
      </w:r>
      <w:r w:rsidRPr="008D3415">
        <w:instrText xml:space="preserve"> </w:instrText>
      </w:r>
      <w:r w:rsidRPr="008D3415">
        <w:rPr>
          <w:rFonts w:hint="eastAsia"/>
        </w:rPr>
        <w:instrText xml:space="preserve">SEQ </w:instrText>
      </w:r>
      <w:r w:rsidRPr="008D3415">
        <w:rPr>
          <w:rFonts w:hint="eastAsia"/>
        </w:rPr>
        <w:instrText>表</w:instrText>
      </w:r>
      <w:r w:rsidRPr="008D3415">
        <w:rPr>
          <w:rFonts w:hint="eastAsia"/>
        </w:rPr>
        <w:instrText>_3.3- \* ARABIC</w:instrText>
      </w:r>
      <w:r w:rsidRPr="008D3415">
        <w:instrText xml:space="preserve"> </w:instrText>
      </w:r>
      <w:r w:rsidRPr="008D3415">
        <w:fldChar w:fldCharType="separate"/>
      </w:r>
      <w:r w:rsidR="00292731">
        <w:rPr>
          <w:noProof/>
        </w:rPr>
        <w:t>1</w:t>
      </w:r>
      <w:r w:rsidRPr="008D3415">
        <w:fldChar w:fldCharType="end"/>
      </w:r>
      <w:r w:rsidR="00060F12" w:rsidRPr="008D3415">
        <w:rPr>
          <w:rFonts w:hint="eastAsia"/>
        </w:rPr>
        <w:t xml:space="preserve"> </w:t>
      </w:r>
      <w:r w:rsidR="00F2586D" w:rsidRPr="008D3415">
        <w:rPr>
          <w:rFonts w:hint="eastAsia"/>
        </w:rPr>
        <w:t>研究觀察重點表</w:t>
      </w:r>
      <w:bookmarkEnd w:id="41"/>
    </w:p>
    <w:tbl>
      <w:tblPr>
        <w:tblStyle w:val="aff1"/>
        <w:tblW w:w="0" w:type="auto"/>
        <w:tblLook w:val="04A0" w:firstRow="1" w:lastRow="0" w:firstColumn="1" w:lastColumn="0" w:noHBand="0" w:noVBand="1"/>
      </w:tblPr>
      <w:tblGrid>
        <w:gridCol w:w="555"/>
        <w:gridCol w:w="582"/>
        <w:gridCol w:w="7159"/>
      </w:tblGrid>
      <w:tr w:rsidR="008D3415" w:rsidRPr="008D3415" w14:paraId="5003A8DC" w14:textId="77777777" w:rsidTr="00386C5C">
        <w:tc>
          <w:tcPr>
            <w:tcW w:w="1137" w:type="dxa"/>
            <w:gridSpan w:val="2"/>
            <w:vAlign w:val="center"/>
          </w:tcPr>
          <w:p w14:paraId="750B5D7C" w14:textId="77777777" w:rsidR="002B1226" w:rsidRPr="008D3415" w:rsidRDefault="002B1226" w:rsidP="003A664D">
            <w:pPr>
              <w:ind w:firstLineChars="0" w:firstLine="0"/>
              <w:jc w:val="center"/>
            </w:pPr>
            <w:r w:rsidRPr="008D3415">
              <w:rPr>
                <w:rFonts w:ascii="標楷體" w:hAnsi="標楷體" w:hint="eastAsia"/>
              </w:rPr>
              <w:t>理論</w:t>
            </w:r>
          </w:p>
        </w:tc>
        <w:tc>
          <w:tcPr>
            <w:tcW w:w="7159" w:type="dxa"/>
            <w:vAlign w:val="bottom"/>
          </w:tcPr>
          <w:p w14:paraId="500E4F43" w14:textId="77777777" w:rsidR="002B1226" w:rsidRPr="008D3415" w:rsidRDefault="002B1226" w:rsidP="003A664D">
            <w:pPr>
              <w:ind w:firstLineChars="0" w:firstLine="0"/>
              <w:jc w:val="center"/>
            </w:pPr>
            <w:r w:rsidRPr="008D3415">
              <w:rPr>
                <w:rFonts w:ascii="標楷體" w:hAnsi="標楷體" w:hint="eastAsia"/>
              </w:rPr>
              <w:t>觀察重點</w:t>
            </w:r>
          </w:p>
        </w:tc>
      </w:tr>
      <w:tr w:rsidR="008D3415" w:rsidRPr="008D3415" w14:paraId="413E6083" w14:textId="77777777" w:rsidTr="002A69B4">
        <w:trPr>
          <w:cantSplit/>
          <w:trHeight w:val="1134"/>
        </w:trPr>
        <w:tc>
          <w:tcPr>
            <w:tcW w:w="555" w:type="dxa"/>
            <w:vMerge w:val="restart"/>
            <w:vAlign w:val="center"/>
          </w:tcPr>
          <w:p w14:paraId="3771F2DD" w14:textId="77777777" w:rsidR="00386C5C" w:rsidRPr="008D3415" w:rsidRDefault="00386C5C" w:rsidP="00386C5C">
            <w:pPr>
              <w:ind w:firstLineChars="0" w:firstLine="0"/>
              <w:jc w:val="center"/>
            </w:pPr>
            <w:r w:rsidRPr="008D3415">
              <w:rPr>
                <w:rFonts w:ascii="標楷體" w:hAnsi="標楷體" w:hint="eastAsia"/>
              </w:rPr>
              <w:t>能動性</w:t>
            </w:r>
          </w:p>
        </w:tc>
        <w:tc>
          <w:tcPr>
            <w:tcW w:w="582" w:type="dxa"/>
            <w:textDirection w:val="tbRlV"/>
            <w:vAlign w:val="center"/>
          </w:tcPr>
          <w:p w14:paraId="297ED430" w14:textId="735C783B" w:rsidR="00386C5C" w:rsidRPr="008D3415" w:rsidRDefault="00386C5C" w:rsidP="00386C5C">
            <w:pPr>
              <w:ind w:left="113" w:right="113" w:firstLineChars="0" w:firstLine="0"/>
              <w:jc w:val="center"/>
              <w:rPr>
                <w:b/>
                <w:bCs/>
              </w:rPr>
            </w:pPr>
            <w:r w:rsidRPr="008D3415">
              <w:rPr>
                <w:rFonts w:hint="eastAsia"/>
              </w:rPr>
              <w:t>問題</w:t>
            </w:r>
          </w:p>
        </w:tc>
        <w:tc>
          <w:tcPr>
            <w:tcW w:w="7159" w:type="dxa"/>
            <w:vAlign w:val="center"/>
          </w:tcPr>
          <w:p w14:paraId="4E1CC856" w14:textId="21EB2F55" w:rsidR="00386C5C" w:rsidRPr="008D3415" w:rsidRDefault="00386C5C" w:rsidP="002A69B4">
            <w:pPr>
              <w:pStyle w:val="151"/>
              <w:rPr>
                <w:color w:val="auto"/>
              </w:rPr>
            </w:pPr>
            <w:r w:rsidRPr="008D3415">
              <w:rPr>
                <w:rFonts w:hint="eastAsia"/>
                <w:color w:val="auto"/>
              </w:rPr>
              <w:t>觀察企業於經濟效益、社會責任、環境</w:t>
            </w:r>
            <w:proofErr w:type="gramStart"/>
            <w:r w:rsidRPr="008D3415">
              <w:rPr>
                <w:rFonts w:hint="eastAsia"/>
                <w:color w:val="auto"/>
              </w:rPr>
              <w:t>永續等多重</w:t>
            </w:r>
            <w:proofErr w:type="gramEnd"/>
            <w:r w:rsidRPr="008D3415">
              <w:rPr>
                <w:rFonts w:hint="eastAsia"/>
                <w:color w:val="auto"/>
              </w:rPr>
              <w:t>考量下，所覺察並界定欲解決之產業痛點或數位</w:t>
            </w:r>
            <w:r w:rsidR="0021218B" w:rsidRPr="008D3415">
              <w:rPr>
                <w:rFonts w:hint="eastAsia"/>
                <w:color w:val="auto"/>
              </w:rPr>
              <w:t>創新</w:t>
            </w:r>
            <w:r w:rsidRPr="008D3415">
              <w:rPr>
                <w:rFonts w:hint="eastAsia"/>
                <w:color w:val="auto"/>
              </w:rPr>
              <w:t>機會，據此發展對應策略。</w:t>
            </w:r>
          </w:p>
        </w:tc>
      </w:tr>
      <w:tr w:rsidR="008D3415" w:rsidRPr="008D3415" w14:paraId="5563BB9C" w14:textId="77777777" w:rsidTr="002A69B4">
        <w:trPr>
          <w:cantSplit/>
          <w:trHeight w:val="1134"/>
        </w:trPr>
        <w:tc>
          <w:tcPr>
            <w:tcW w:w="555" w:type="dxa"/>
            <w:vMerge/>
            <w:vAlign w:val="center"/>
          </w:tcPr>
          <w:p w14:paraId="11095BA8" w14:textId="77777777" w:rsidR="00386C5C" w:rsidRPr="008D3415" w:rsidRDefault="00386C5C" w:rsidP="00386C5C">
            <w:pPr>
              <w:ind w:firstLineChars="0" w:firstLine="0"/>
              <w:jc w:val="center"/>
            </w:pPr>
          </w:p>
        </w:tc>
        <w:tc>
          <w:tcPr>
            <w:tcW w:w="582" w:type="dxa"/>
            <w:textDirection w:val="tbRlV"/>
            <w:vAlign w:val="center"/>
          </w:tcPr>
          <w:p w14:paraId="2F0DFC3F" w14:textId="7102B476" w:rsidR="00386C5C" w:rsidRPr="008D3415" w:rsidRDefault="00386C5C" w:rsidP="00386C5C">
            <w:pPr>
              <w:ind w:left="113" w:right="113" w:firstLineChars="0" w:firstLine="0"/>
              <w:jc w:val="center"/>
            </w:pPr>
            <w:r w:rsidRPr="008D3415">
              <w:rPr>
                <w:rFonts w:hint="eastAsia"/>
              </w:rPr>
              <w:t>意圖</w:t>
            </w:r>
          </w:p>
        </w:tc>
        <w:tc>
          <w:tcPr>
            <w:tcW w:w="7159" w:type="dxa"/>
            <w:vAlign w:val="center"/>
          </w:tcPr>
          <w:p w14:paraId="0858E55C" w14:textId="50A0D680" w:rsidR="00386C5C" w:rsidRPr="008D3415" w:rsidRDefault="00386C5C" w:rsidP="002A69B4">
            <w:pPr>
              <w:pStyle w:val="151"/>
              <w:rPr>
                <w:color w:val="auto"/>
              </w:rPr>
            </w:pPr>
            <w:r w:rsidRPr="008D3415">
              <w:rPr>
                <w:rFonts w:hint="eastAsia"/>
                <w:color w:val="auto"/>
              </w:rPr>
              <w:t>觀察企業在</w:t>
            </w:r>
            <w:r w:rsidR="00E20F0C" w:rsidRPr="008D3415">
              <w:rPr>
                <w:rFonts w:hint="eastAsia"/>
                <w:color w:val="auto"/>
              </w:rPr>
              <w:t>數位創新</w:t>
            </w:r>
            <w:r w:rsidRPr="008D3415">
              <w:rPr>
                <w:rFonts w:hint="eastAsia"/>
                <w:color w:val="auto"/>
              </w:rPr>
              <w:t>過程中，所意識之明確動機與目標設定，探究</w:t>
            </w:r>
            <w:r w:rsidR="00F665D6" w:rsidRPr="008D3415">
              <w:rPr>
                <w:rFonts w:hint="eastAsia"/>
                <w:color w:val="auto"/>
              </w:rPr>
              <w:t>企業</w:t>
            </w:r>
            <w:r w:rsidRPr="008D3415">
              <w:rPr>
                <w:rFonts w:hint="eastAsia"/>
                <w:color w:val="auto"/>
              </w:rPr>
              <w:t>動機與意圖如何影響後續之認知與策略行動。</w:t>
            </w:r>
          </w:p>
        </w:tc>
      </w:tr>
      <w:tr w:rsidR="008D3415" w:rsidRPr="008D3415" w14:paraId="0EFEE826" w14:textId="77777777" w:rsidTr="002A69B4">
        <w:tc>
          <w:tcPr>
            <w:tcW w:w="1137" w:type="dxa"/>
            <w:gridSpan w:val="2"/>
            <w:vAlign w:val="center"/>
          </w:tcPr>
          <w:p w14:paraId="6E212A8F" w14:textId="77777777" w:rsidR="002B1226" w:rsidRPr="008D3415" w:rsidRDefault="002B1226" w:rsidP="003A664D">
            <w:pPr>
              <w:ind w:firstLineChars="0" w:firstLine="0"/>
              <w:jc w:val="center"/>
            </w:pPr>
            <w:r w:rsidRPr="008D3415">
              <w:rPr>
                <w:rFonts w:ascii="標楷體" w:hAnsi="標楷體" w:hint="eastAsia"/>
              </w:rPr>
              <w:t>目的</w:t>
            </w:r>
          </w:p>
        </w:tc>
        <w:tc>
          <w:tcPr>
            <w:tcW w:w="7159" w:type="dxa"/>
            <w:vAlign w:val="center"/>
          </w:tcPr>
          <w:p w14:paraId="1C2D400D" w14:textId="06D8CD05" w:rsidR="002B1226" w:rsidRPr="008D3415" w:rsidRDefault="002B1226" w:rsidP="002A69B4">
            <w:pPr>
              <w:pStyle w:val="151"/>
              <w:rPr>
                <w:color w:val="auto"/>
              </w:rPr>
            </w:pPr>
            <w:r w:rsidRPr="008D3415">
              <w:rPr>
                <w:color w:val="auto"/>
              </w:rPr>
              <w:t>以數位創新</w:t>
            </w:r>
            <w:r w:rsidR="002E2076" w:rsidRPr="008D3415">
              <w:rPr>
                <w:rFonts w:hint="eastAsia"/>
                <w:color w:val="auto"/>
              </w:rPr>
              <w:t>為</w:t>
            </w:r>
            <w:r w:rsidRPr="008D3415">
              <w:rPr>
                <w:color w:val="auto"/>
              </w:rPr>
              <w:t>視角，</w:t>
            </w:r>
            <w:r w:rsidRPr="008D3415">
              <w:rPr>
                <w:rFonts w:hint="eastAsia"/>
                <w:color w:val="auto"/>
              </w:rPr>
              <w:t>探討</w:t>
            </w:r>
            <w:r w:rsidR="0097766B" w:rsidRPr="008D3415">
              <w:rPr>
                <w:rFonts w:hint="eastAsia"/>
                <w:color w:val="auto"/>
              </w:rPr>
              <w:t>創新</w:t>
            </w:r>
            <w:r w:rsidR="00660D83" w:rsidRPr="008D3415">
              <w:rPr>
                <w:rFonts w:hint="eastAsia"/>
                <w:color w:val="auto"/>
              </w:rPr>
              <w:t>結果實際應用於</w:t>
            </w:r>
            <w:r w:rsidRPr="008D3415">
              <w:rPr>
                <w:rFonts w:hint="eastAsia"/>
                <w:color w:val="auto"/>
              </w:rPr>
              <w:t>產業</w:t>
            </w:r>
            <w:r w:rsidR="00660D83" w:rsidRPr="008D3415">
              <w:rPr>
                <w:rFonts w:hint="eastAsia"/>
                <w:color w:val="auto"/>
              </w:rPr>
              <w:t>之情況</w:t>
            </w:r>
            <w:r w:rsidRPr="008D3415">
              <w:rPr>
                <w:rFonts w:hint="eastAsia"/>
                <w:color w:val="auto"/>
              </w:rPr>
              <w:t>，</w:t>
            </w:r>
            <w:r w:rsidR="00BC6650" w:rsidRPr="008D3415">
              <w:rPr>
                <w:rFonts w:hint="eastAsia"/>
                <w:color w:val="auto"/>
              </w:rPr>
              <w:t>分析</w:t>
            </w:r>
            <w:r w:rsidRPr="008D3415">
              <w:rPr>
                <w:rFonts w:hint="eastAsia"/>
                <w:color w:val="auto"/>
              </w:rPr>
              <w:t>企業</w:t>
            </w:r>
            <w:r w:rsidR="00A17831" w:rsidRPr="008D3415">
              <w:rPr>
                <w:rFonts w:hint="eastAsia"/>
                <w:color w:val="auto"/>
              </w:rPr>
              <w:t>所</w:t>
            </w:r>
            <w:r w:rsidRPr="008D3415">
              <w:rPr>
                <w:rFonts w:hint="eastAsia"/>
                <w:color w:val="auto"/>
              </w:rPr>
              <w:t>建構</w:t>
            </w:r>
            <w:r w:rsidR="00A17831" w:rsidRPr="008D3415">
              <w:rPr>
                <w:rFonts w:hint="eastAsia"/>
                <w:color w:val="auto"/>
              </w:rPr>
              <w:t>之數位</w:t>
            </w:r>
            <w:r w:rsidR="00444238" w:rsidRPr="008D3415">
              <w:rPr>
                <w:rFonts w:hint="eastAsia"/>
                <w:color w:val="auto"/>
              </w:rPr>
              <w:t>創新</w:t>
            </w:r>
            <w:r w:rsidRPr="008D3415">
              <w:rPr>
                <w:rFonts w:hint="eastAsia"/>
                <w:color w:val="auto"/>
              </w:rPr>
              <w:t>平台</w:t>
            </w:r>
            <w:r w:rsidR="00540316" w:rsidRPr="008D3415">
              <w:rPr>
                <w:rFonts w:hint="eastAsia"/>
                <w:color w:val="auto"/>
              </w:rPr>
              <w:t>中</w:t>
            </w:r>
            <w:r w:rsidRPr="008D3415">
              <w:rPr>
                <w:rFonts w:hint="eastAsia"/>
                <w:color w:val="auto"/>
              </w:rPr>
              <w:t>產業生態系</w:t>
            </w:r>
            <w:r w:rsidR="00540316" w:rsidRPr="008D3415">
              <w:rPr>
                <w:rFonts w:hint="eastAsia"/>
                <w:color w:val="auto"/>
              </w:rPr>
              <w:t>的運</w:t>
            </w:r>
            <w:r w:rsidRPr="008D3415">
              <w:rPr>
                <w:rFonts w:hint="eastAsia"/>
                <w:color w:val="auto"/>
              </w:rPr>
              <w:t>作型態，包含</w:t>
            </w:r>
            <w:r w:rsidR="0011558A" w:rsidRPr="008D3415">
              <w:rPr>
                <w:rFonts w:hint="eastAsia"/>
                <w:color w:val="auto"/>
              </w:rPr>
              <w:t>供</w:t>
            </w:r>
            <w:r w:rsidRPr="008D3415">
              <w:rPr>
                <w:rFonts w:hint="eastAsia"/>
                <w:color w:val="auto"/>
              </w:rPr>
              <w:t>應鏈協作方式、</w:t>
            </w:r>
            <w:r w:rsidR="007A3C7B" w:rsidRPr="008D3415">
              <w:rPr>
                <w:rFonts w:hint="eastAsia"/>
                <w:color w:val="auto"/>
              </w:rPr>
              <w:t>企業</w:t>
            </w:r>
            <w:r w:rsidRPr="008D3415">
              <w:rPr>
                <w:rFonts w:hint="eastAsia"/>
                <w:color w:val="auto"/>
              </w:rPr>
              <w:t>經營模式與新生產流程等</w:t>
            </w:r>
            <w:r w:rsidR="009C0E38" w:rsidRPr="008D3415">
              <w:rPr>
                <w:rFonts w:hint="eastAsia"/>
                <w:color w:val="auto"/>
              </w:rPr>
              <w:t>變化</w:t>
            </w:r>
            <w:r w:rsidRPr="008D3415">
              <w:rPr>
                <w:rFonts w:hint="eastAsia"/>
                <w:color w:val="auto"/>
              </w:rPr>
              <w:t>，並評估</w:t>
            </w:r>
            <w:r w:rsidR="00346CF8" w:rsidRPr="008D3415">
              <w:rPr>
                <w:rFonts w:hint="eastAsia"/>
                <w:color w:val="auto"/>
              </w:rPr>
              <w:t>數位創新結果</w:t>
            </w:r>
            <w:r w:rsidRPr="008D3415">
              <w:rPr>
                <w:rFonts w:hint="eastAsia"/>
                <w:color w:val="auto"/>
              </w:rPr>
              <w:t>對產業轉型與價值再造的貢獻。</w:t>
            </w:r>
          </w:p>
        </w:tc>
      </w:tr>
    </w:tbl>
    <w:p w14:paraId="641CC0D6" w14:textId="34987B4F" w:rsidR="002B1226" w:rsidRPr="008D3415" w:rsidRDefault="00702C99" w:rsidP="00325A30">
      <w:pPr>
        <w:pStyle w:val="afff5"/>
        <w:rPr>
          <w:color w:val="auto"/>
        </w:rPr>
      </w:pPr>
      <w:r w:rsidRPr="008D3415">
        <w:rPr>
          <w:rFonts w:hint="eastAsia"/>
          <w:color w:val="auto"/>
        </w:rPr>
        <w:t>資料來源：本研究整理</w:t>
      </w:r>
    </w:p>
    <w:p w14:paraId="429329DC" w14:textId="77777777" w:rsidR="009B1FA0" w:rsidRPr="008D3415" w:rsidRDefault="009B1FA0" w:rsidP="00A11192">
      <w:pPr>
        <w:pStyle w:val="151"/>
        <w:jc w:val="center"/>
        <w:rPr>
          <w:color w:val="auto"/>
        </w:rPr>
      </w:pPr>
    </w:p>
    <w:p w14:paraId="361E00DB" w14:textId="77777777" w:rsidR="00464A03" w:rsidRPr="008D3415" w:rsidRDefault="00464A03" w:rsidP="00A11192">
      <w:pPr>
        <w:pStyle w:val="151"/>
        <w:jc w:val="center"/>
        <w:rPr>
          <w:color w:val="auto"/>
        </w:rP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8D3415" w:rsidRPr="008D3415" w14:paraId="37883032" w14:textId="77777777" w:rsidTr="004C72D3">
        <w:tc>
          <w:tcPr>
            <w:tcW w:w="1164" w:type="dxa"/>
            <w:gridSpan w:val="2"/>
            <w:vAlign w:val="center"/>
          </w:tcPr>
          <w:p w14:paraId="6092A03F" w14:textId="77777777" w:rsidR="004C72D3" w:rsidRPr="008D3415" w:rsidRDefault="004C72D3" w:rsidP="004C72D3">
            <w:pPr>
              <w:ind w:firstLineChars="0" w:firstLine="0"/>
              <w:jc w:val="center"/>
            </w:pPr>
            <w:r w:rsidRPr="008D3415">
              <w:rPr>
                <w:rFonts w:ascii="標楷體" w:hAnsi="標楷體" w:hint="eastAsia"/>
              </w:rPr>
              <w:lastRenderedPageBreak/>
              <w:t>理論</w:t>
            </w:r>
          </w:p>
        </w:tc>
        <w:tc>
          <w:tcPr>
            <w:tcW w:w="7132" w:type="dxa"/>
            <w:gridSpan w:val="2"/>
            <w:vAlign w:val="center"/>
          </w:tcPr>
          <w:p w14:paraId="741A7F07" w14:textId="77777777" w:rsidR="004C72D3" w:rsidRPr="008D3415" w:rsidRDefault="004C72D3" w:rsidP="004C72D3">
            <w:pPr>
              <w:ind w:firstLineChars="0" w:firstLine="0"/>
              <w:jc w:val="center"/>
            </w:pPr>
            <w:r w:rsidRPr="008D3415">
              <w:rPr>
                <w:rFonts w:ascii="標楷體" w:hAnsi="標楷體" w:hint="eastAsia"/>
              </w:rPr>
              <w:t>觀察重點</w:t>
            </w:r>
          </w:p>
        </w:tc>
      </w:tr>
      <w:tr w:rsidR="008D3415" w:rsidRPr="008D3415" w14:paraId="755BB581" w14:textId="77777777" w:rsidTr="004C72D3">
        <w:tc>
          <w:tcPr>
            <w:tcW w:w="582" w:type="dxa"/>
            <w:vMerge w:val="restart"/>
            <w:textDirection w:val="tbRlV"/>
            <w:vAlign w:val="center"/>
          </w:tcPr>
          <w:p w14:paraId="7EADC35B" w14:textId="77777777" w:rsidR="004C72D3" w:rsidRPr="008D3415" w:rsidRDefault="004C72D3" w:rsidP="004C72D3">
            <w:pPr>
              <w:ind w:left="113" w:right="113" w:firstLineChars="0" w:firstLine="0"/>
              <w:jc w:val="center"/>
            </w:pPr>
            <w:r w:rsidRPr="008D3415">
              <w:rPr>
                <w:rFonts w:hint="eastAsia"/>
              </w:rPr>
              <w:t>制定</w:t>
            </w:r>
          </w:p>
        </w:tc>
        <w:tc>
          <w:tcPr>
            <w:tcW w:w="582" w:type="dxa"/>
            <w:vMerge w:val="restart"/>
            <w:textDirection w:val="tbRlV"/>
            <w:vAlign w:val="center"/>
          </w:tcPr>
          <w:p w14:paraId="6B2C680D" w14:textId="77777777" w:rsidR="004C72D3" w:rsidRPr="008D3415" w:rsidRDefault="004C72D3" w:rsidP="004C72D3">
            <w:pPr>
              <w:ind w:left="113" w:right="113" w:firstLineChars="0" w:firstLine="0"/>
              <w:jc w:val="center"/>
              <w:rPr>
                <w:b/>
                <w:bCs/>
              </w:rPr>
            </w:pPr>
            <w:r w:rsidRPr="008D3415">
              <w:rPr>
                <w:rFonts w:ascii="標楷體" w:hAnsi="標楷體" w:hint="eastAsia"/>
              </w:rPr>
              <w:t>認知</w:t>
            </w:r>
          </w:p>
        </w:tc>
        <w:tc>
          <w:tcPr>
            <w:tcW w:w="3566" w:type="dxa"/>
            <w:vAlign w:val="center"/>
          </w:tcPr>
          <w:p w14:paraId="21A0AD71" w14:textId="77777777" w:rsidR="004C72D3" w:rsidRPr="008D3415" w:rsidRDefault="004C72D3" w:rsidP="004C72D3">
            <w:pPr>
              <w:ind w:firstLineChars="0" w:firstLine="0"/>
              <w:jc w:val="center"/>
            </w:pPr>
            <w:r w:rsidRPr="008D3415">
              <w:rPr>
                <w:rFonts w:ascii="標楷體" w:hAnsi="標楷體" w:hint="eastAsia"/>
              </w:rPr>
              <w:t>產業需求</w:t>
            </w:r>
          </w:p>
        </w:tc>
        <w:tc>
          <w:tcPr>
            <w:tcW w:w="3566" w:type="dxa"/>
            <w:vAlign w:val="center"/>
          </w:tcPr>
          <w:p w14:paraId="2C2A7F20" w14:textId="77777777" w:rsidR="004C72D3" w:rsidRPr="008D3415" w:rsidRDefault="004C72D3" w:rsidP="004C72D3">
            <w:pPr>
              <w:ind w:firstLineChars="0" w:firstLine="0"/>
              <w:jc w:val="center"/>
            </w:pPr>
            <w:r w:rsidRPr="008D3415">
              <w:rPr>
                <w:rFonts w:ascii="標楷體" w:hAnsi="標楷體" w:hint="eastAsia"/>
              </w:rPr>
              <w:t>企業能力</w:t>
            </w:r>
          </w:p>
        </w:tc>
      </w:tr>
      <w:tr w:rsidR="008D3415" w:rsidRPr="008D3415" w14:paraId="58AA200B" w14:textId="77777777" w:rsidTr="004C72D3">
        <w:tc>
          <w:tcPr>
            <w:tcW w:w="582" w:type="dxa"/>
            <w:vMerge/>
            <w:textDirection w:val="tbRlV"/>
            <w:vAlign w:val="center"/>
          </w:tcPr>
          <w:p w14:paraId="5A4F0F9F" w14:textId="77777777" w:rsidR="004C72D3" w:rsidRPr="008D3415" w:rsidRDefault="004C72D3" w:rsidP="004C72D3">
            <w:pPr>
              <w:ind w:left="113" w:right="113" w:firstLineChars="0" w:firstLine="0"/>
              <w:jc w:val="center"/>
            </w:pPr>
          </w:p>
        </w:tc>
        <w:tc>
          <w:tcPr>
            <w:tcW w:w="582" w:type="dxa"/>
            <w:vMerge/>
            <w:textDirection w:val="tbRlV"/>
            <w:vAlign w:val="center"/>
          </w:tcPr>
          <w:p w14:paraId="2617270C" w14:textId="77777777" w:rsidR="004C72D3" w:rsidRPr="008D3415" w:rsidRDefault="004C72D3" w:rsidP="004C72D3">
            <w:pPr>
              <w:ind w:left="113" w:right="113" w:firstLineChars="0" w:firstLine="0"/>
              <w:jc w:val="center"/>
            </w:pPr>
          </w:p>
        </w:tc>
        <w:tc>
          <w:tcPr>
            <w:tcW w:w="3566" w:type="dxa"/>
          </w:tcPr>
          <w:p w14:paraId="6141BA7E" w14:textId="47B21713" w:rsidR="004C72D3" w:rsidRPr="008D3415" w:rsidRDefault="004C72D3" w:rsidP="004C72D3">
            <w:pPr>
              <w:pStyle w:val="151"/>
              <w:rPr>
                <w:color w:val="auto"/>
              </w:rPr>
            </w:pPr>
            <w:r w:rsidRPr="008D3415">
              <w:rPr>
                <w:rFonts w:hint="eastAsia"/>
                <w:color w:val="auto"/>
              </w:rPr>
              <w:t>觀察外部環境、</w:t>
            </w:r>
            <w:r w:rsidR="00FC5116" w:rsidRPr="008D3415">
              <w:rPr>
                <w:rFonts w:hint="eastAsia"/>
                <w:color w:val="auto"/>
              </w:rPr>
              <w:t>商業模式、</w:t>
            </w:r>
            <w:r w:rsidRPr="008D3415">
              <w:rPr>
                <w:rFonts w:hint="eastAsia"/>
                <w:color w:val="auto"/>
              </w:rPr>
              <w:t>制度文化、價值觀等隱含因素</w:t>
            </w:r>
            <w:r w:rsidR="00464A03" w:rsidRPr="008D3415">
              <w:rPr>
                <w:rFonts w:hint="eastAsia"/>
                <w:color w:val="auto"/>
              </w:rPr>
              <w:t>，</w:t>
            </w:r>
            <w:r w:rsidRPr="008D3415">
              <w:rPr>
                <w:rFonts w:hint="eastAsia"/>
                <w:color w:val="auto"/>
              </w:rPr>
              <w:t>對</w:t>
            </w:r>
            <w:r w:rsidR="00762EBE" w:rsidRPr="008D3415">
              <w:rPr>
                <w:rFonts w:hint="eastAsia"/>
                <w:color w:val="auto"/>
              </w:rPr>
              <w:t>數位創新</w:t>
            </w:r>
            <w:r w:rsidRPr="008D3415">
              <w:rPr>
                <w:rFonts w:hint="eastAsia"/>
                <w:color w:val="auto"/>
              </w:rPr>
              <w:t>發展和產業轉型之機會與限制，理解使用者真實需求。</w:t>
            </w:r>
          </w:p>
        </w:tc>
        <w:tc>
          <w:tcPr>
            <w:tcW w:w="3566" w:type="dxa"/>
          </w:tcPr>
          <w:p w14:paraId="319C6A63" w14:textId="5EF53262" w:rsidR="004C72D3" w:rsidRPr="008D3415" w:rsidRDefault="004C72D3" w:rsidP="004C72D3">
            <w:pPr>
              <w:pStyle w:val="151"/>
              <w:rPr>
                <w:color w:val="auto"/>
              </w:rPr>
            </w:pPr>
            <w:r w:rsidRPr="008D3415">
              <w:rPr>
                <w:rFonts w:hint="eastAsia"/>
                <w:color w:val="auto"/>
              </w:rPr>
              <w:t>觀察企業各階段資源、知識、技術與組織能力，探討企業如何調整</w:t>
            </w:r>
            <w:r w:rsidR="00A47FD5" w:rsidRPr="008D3415">
              <w:rPr>
                <w:rFonts w:hint="eastAsia"/>
                <w:color w:val="auto"/>
              </w:rPr>
              <w:t>、重組或</w:t>
            </w:r>
            <w:r w:rsidRPr="008D3415">
              <w:rPr>
                <w:rFonts w:hint="eastAsia"/>
                <w:color w:val="auto"/>
              </w:rPr>
              <w:t>突破資源限制，</w:t>
            </w:r>
            <w:r w:rsidRPr="008D3415">
              <w:rPr>
                <w:color w:val="auto"/>
              </w:rPr>
              <w:t>並根據自身能力</w:t>
            </w:r>
            <w:r w:rsidRPr="008D3415">
              <w:rPr>
                <w:rFonts w:hint="eastAsia"/>
                <w:color w:val="auto"/>
              </w:rPr>
              <w:t>訂定</w:t>
            </w:r>
            <w:r w:rsidR="00A9452A" w:rsidRPr="008D3415">
              <w:rPr>
                <w:rFonts w:hint="eastAsia"/>
                <w:color w:val="auto"/>
              </w:rPr>
              <w:t>創新</w:t>
            </w:r>
            <w:r w:rsidRPr="008D3415">
              <w:rPr>
                <w:color w:val="auto"/>
              </w:rPr>
              <w:t>發展策略</w:t>
            </w:r>
            <w:r w:rsidRPr="008D3415">
              <w:rPr>
                <w:rFonts w:hint="eastAsia"/>
                <w:color w:val="auto"/>
              </w:rPr>
              <w:t>。</w:t>
            </w:r>
          </w:p>
        </w:tc>
      </w:tr>
      <w:tr w:rsidR="008D3415" w:rsidRPr="008D3415" w14:paraId="4B29776D" w14:textId="77777777" w:rsidTr="004C72D3">
        <w:tc>
          <w:tcPr>
            <w:tcW w:w="582" w:type="dxa"/>
            <w:vMerge/>
            <w:textDirection w:val="tbRlV"/>
            <w:vAlign w:val="center"/>
          </w:tcPr>
          <w:p w14:paraId="119C3C29" w14:textId="77777777" w:rsidR="004C72D3" w:rsidRPr="008D3415"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Pr="008D3415" w:rsidRDefault="004C72D3" w:rsidP="004C72D3">
            <w:pPr>
              <w:ind w:left="113" w:right="113" w:firstLineChars="0" w:firstLine="0"/>
              <w:jc w:val="center"/>
            </w:pPr>
            <w:r w:rsidRPr="008D3415">
              <w:rPr>
                <w:rFonts w:ascii="標楷體" w:hAnsi="標楷體" w:hint="eastAsia"/>
              </w:rPr>
              <w:t>行動</w:t>
            </w:r>
          </w:p>
        </w:tc>
        <w:tc>
          <w:tcPr>
            <w:tcW w:w="7132" w:type="dxa"/>
            <w:gridSpan w:val="2"/>
            <w:vAlign w:val="center"/>
          </w:tcPr>
          <w:p w14:paraId="2F8CE492" w14:textId="77777777" w:rsidR="004C72D3" w:rsidRPr="008D3415" w:rsidRDefault="004C72D3" w:rsidP="004C72D3">
            <w:pPr>
              <w:ind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r>
      <w:tr w:rsidR="008D3415" w:rsidRPr="008D3415" w14:paraId="30A8A997" w14:textId="77777777" w:rsidTr="004C72D3">
        <w:tc>
          <w:tcPr>
            <w:tcW w:w="582" w:type="dxa"/>
            <w:vMerge/>
            <w:vAlign w:val="center"/>
          </w:tcPr>
          <w:p w14:paraId="10D767E4" w14:textId="77777777" w:rsidR="004C72D3" w:rsidRPr="008D3415" w:rsidRDefault="004C72D3" w:rsidP="004C72D3">
            <w:pPr>
              <w:ind w:firstLineChars="0" w:firstLine="0"/>
              <w:jc w:val="center"/>
            </w:pPr>
          </w:p>
        </w:tc>
        <w:tc>
          <w:tcPr>
            <w:tcW w:w="582" w:type="dxa"/>
            <w:vMerge/>
            <w:vAlign w:val="center"/>
          </w:tcPr>
          <w:p w14:paraId="32B960C2" w14:textId="77777777" w:rsidR="004C72D3" w:rsidRPr="008D3415" w:rsidRDefault="004C72D3" w:rsidP="004C72D3">
            <w:pPr>
              <w:ind w:firstLineChars="0" w:firstLine="0"/>
              <w:jc w:val="center"/>
            </w:pPr>
          </w:p>
        </w:tc>
        <w:tc>
          <w:tcPr>
            <w:tcW w:w="3566" w:type="dxa"/>
            <w:vAlign w:val="center"/>
          </w:tcPr>
          <w:p w14:paraId="0CC1BE88" w14:textId="77777777" w:rsidR="004C72D3" w:rsidRPr="008D3415" w:rsidRDefault="004C72D3" w:rsidP="004C72D3">
            <w:pPr>
              <w:ind w:firstLineChars="0" w:firstLine="0"/>
              <w:jc w:val="center"/>
            </w:pPr>
            <w:r w:rsidRPr="008D3415">
              <w:rPr>
                <w:rFonts w:ascii="標楷體" w:hAnsi="標楷體" w:hint="eastAsia"/>
              </w:rPr>
              <w:t>物質性</w:t>
            </w:r>
          </w:p>
        </w:tc>
        <w:tc>
          <w:tcPr>
            <w:tcW w:w="3566" w:type="dxa"/>
            <w:vAlign w:val="center"/>
          </w:tcPr>
          <w:p w14:paraId="7FB728E4" w14:textId="77777777" w:rsidR="004C72D3" w:rsidRPr="008D3415" w:rsidRDefault="004C72D3" w:rsidP="004C72D3">
            <w:pPr>
              <w:ind w:firstLineChars="0" w:firstLine="0"/>
              <w:jc w:val="center"/>
            </w:pPr>
            <w:r w:rsidRPr="008D3415">
              <w:rPr>
                <w:rFonts w:ascii="標楷體" w:hAnsi="標楷體" w:hint="eastAsia"/>
              </w:rPr>
              <w:t>機會</w:t>
            </w:r>
          </w:p>
        </w:tc>
      </w:tr>
      <w:tr w:rsidR="008D3415" w:rsidRPr="008D3415" w14:paraId="1F38FFF1" w14:textId="77777777" w:rsidTr="004C72D3">
        <w:tc>
          <w:tcPr>
            <w:tcW w:w="582" w:type="dxa"/>
            <w:vMerge/>
            <w:vAlign w:val="center"/>
          </w:tcPr>
          <w:p w14:paraId="517EDBF3" w14:textId="77777777" w:rsidR="004C72D3" w:rsidRPr="008D3415" w:rsidRDefault="004C72D3" w:rsidP="004C72D3">
            <w:pPr>
              <w:ind w:firstLineChars="0" w:firstLine="0"/>
              <w:jc w:val="center"/>
            </w:pPr>
          </w:p>
        </w:tc>
        <w:tc>
          <w:tcPr>
            <w:tcW w:w="582" w:type="dxa"/>
            <w:vMerge/>
            <w:vAlign w:val="center"/>
          </w:tcPr>
          <w:p w14:paraId="0AC8C7CE" w14:textId="77777777" w:rsidR="004C72D3" w:rsidRPr="008D3415" w:rsidRDefault="004C72D3" w:rsidP="004C72D3">
            <w:pPr>
              <w:ind w:firstLineChars="0" w:firstLine="0"/>
              <w:jc w:val="center"/>
            </w:pPr>
          </w:p>
        </w:tc>
        <w:tc>
          <w:tcPr>
            <w:tcW w:w="7132" w:type="dxa"/>
            <w:gridSpan w:val="2"/>
          </w:tcPr>
          <w:p w14:paraId="53A5EB19" w14:textId="058F3545" w:rsidR="004C72D3" w:rsidRPr="008D3415" w:rsidRDefault="004C72D3" w:rsidP="004C72D3">
            <w:pPr>
              <w:pStyle w:val="151"/>
              <w:rPr>
                <w:color w:val="auto"/>
              </w:rPr>
            </w:pPr>
            <w:r w:rsidRPr="008D3415">
              <w:rPr>
                <w:rFonts w:hint="eastAsia"/>
                <w:color w:val="auto"/>
              </w:rPr>
              <w:t>觀察科技中穩定可操作的技術特性，分析</w:t>
            </w:r>
            <w:proofErr w:type="gramStart"/>
            <w:r w:rsidR="001D0DB3" w:rsidRPr="008D3415">
              <w:rPr>
                <w:rFonts w:hint="eastAsia"/>
                <w:color w:val="auto"/>
              </w:rPr>
              <w:t>可供性中</w:t>
            </w:r>
            <w:proofErr w:type="gramEnd"/>
            <w:r w:rsidRPr="008D3415">
              <w:rPr>
                <w:rFonts w:hint="eastAsia"/>
                <w:color w:val="auto"/>
              </w:rPr>
              <w:t>蘊含之</w:t>
            </w:r>
            <w:r w:rsidR="001D0DB3" w:rsidRPr="008D3415">
              <w:rPr>
                <w:rFonts w:hint="eastAsia"/>
                <w:color w:val="auto"/>
              </w:rPr>
              <w:t>物質特性</w:t>
            </w:r>
            <w:r w:rsidRPr="008D3415">
              <w:rPr>
                <w:rFonts w:hint="eastAsia"/>
                <w:color w:val="auto"/>
              </w:rPr>
              <w:t>，探索</w:t>
            </w:r>
            <w:proofErr w:type="gramStart"/>
            <w:r w:rsidR="00F32ECD" w:rsidRPr="008D3415">
              <w:rPr>
                <w:rFonts w:hint="eastAsia"/>
                <w:color w:val="auto"/>
              </w:rPr>
              <w:t>可供性</w:t>
            </w:r>
            <w:r w:rsidRPr="008D3415">
              <w:rPr>
                <w:rFonts w:hint="eastAsia"/>
                <w:color w:val="auto"/>
              </w:rPr>
              <w:t>與</w:t>
            </w:r>
            <w:proofErr w:type="gramEnd"/>
            <w:r w:rsidR="00262A61" w:rsidRPr="008D3415">
              <w:rPr>
                <w:rFonts w:hint="eastAsia"/>
                <w:color w:val="auto"/>
              </w:rPr>
              <w:t>產業、使用者</w:t>
            </w:r>
            <w:r w:rsidRPr="008D3415">
              <w:rPr>
                <w:rFonts w:hint="eastAsia"/>
                <w:color w:val="auto"/>
              </w:rPr>
              <w:t>互動中之價值及滿足需求的機會，</w:t>
            </w:r>
            <w:r w:rsidRPr="008D3415">
              <w:rPr>
                <w:color w:val="auto"/>
              </w:rPr>
              <w:t>評估</w:t>
            </w:r>
            <w:r w:rsidRPr="008D3415">
              <w:rPr>
                <w:rFonts w:hint="eastAsia"/>
                <w:color w:val="auto"/>
              </w:rPr>
              <w:t>其對推動數位</w:t>
            </w:r>
            <w:r w:rsidR="00F13A57" w:rsidRPr="008D3415">
              <w:rPr>
                <w:rFonts w:hint="eastAsia"/>
                <w:color w:val="auto"/>
              </w:rPr>
              <w:t>創新與產業</w:t>
            </w:r>
            <w:r w:rsidRPr="008D3415">
              <w:rPr>
                <w:rFonts w:hint="eastAsia"/>
                <w:color w:val="auto"/>
              </w:rPr>
              <w:t>轉型之</w:t>
            </w:r>
            <w:r w:rsidRPr="008D3415">
              <w:rPr>
                <w:color w:val="auto"/>
              </w:rPr>
              <w:t>潛力</w:t>
            </w:r>
            <w:r w:rsidRPr="008D3415">
              <w:rPr>
                <w:rFonts w:eastAsia="新細明體" w:hint="eastAsia"/>
                <w:color w:val="auto"/>
              </w:rPr>
              <w:t>。</w:t>
            </w:r>
          </w:p>
        </w:tc>
      </w:tr>
      <w:tr w:rsidR="008D3415" w:rsidRPr="008D3415" w14:paraId="6250AEDA" w14:textId="77777777" w:rsidTr="004C72D3">
        <w:tc>
          <w:tcPr>
            <w:tcW w:w="582" w:type="dxa"/>
            <w:vMerge/>
            <w:vAlign w:val="center"/>
          </w:tcPr>
          <w:p w14:paraId="68BF7C91" w14:textId="77777777" w:rsidR="004C72D3" w:rsidRPr="008D3415" w:rsidRDefault="004C72D3" w:rsidP="004C72D3">
            <w:pPr>
              <w:ind w:firstLineChars="0" w:firstLine="0"/>
              <w:jc w:val="center"/>
            </w:pPr>
          </w:p>
        </w:tc>
        <w:tc>
          <w:tcPr>
            <w:tcW w:w="582" w:type="dxa"/>
            <w:vMerge/>
            <w:vAlign w:val="center"/>
          </w:tcPr>
          <w:p w14:paraId="151AB379" w14:textId="77777777" w:rsidR="004C72D3" w:rsidRPr="008D3415" w:rsidRDefault="004C72D3" w:rsidP="004C72D3">
            <w:pPr>
              <w:ind w:firstLineChars="0" w:firstLine="0"/>
              <w:jc w:val="center"/>
            </w:pPr>
          </w:p>
        </w:tc>
        <w:tc>
          <w:tcPr>
            <w:tcW w:w="7132" w:type="dxa"/>
            <w:gridSpan w:val="2"/>
            <w:vAlign w:val="center"/>
          </w:tcPr>
          <w:p w14:paraId="3C63F8E8" w14:textId="49E1CEF6" w:rsidR="004C72D3" w:rsidRPr="008D3415" w:rsidRDefault="004C72D3" w:rsidP="004C72D3">
            <w:pPr>
              <w:ind w:firstLineChars="0" w:firstLine="0"/>
              <w:jc w:val="center"/>
            </w:pPr>
            <w:r w:rsidRPr="008D3415">
              <w:rPr>
                <w:rFonts w:ascii="標楷體" w:hAnsi="標楷體" w:hint="eastAsia"/>
              </w:rPr>
              <w:t>雙元</w:t>
            </w:r>
            <w:proofErr w:type="gramStart"/>
            <w:r w:rsidRPr="008D3415">
              <w:rPr>
                <w:rFonts w:ascii="標楷體" w:hAnsi="標楷體" w:hint="eastAsia"/>
              </w:rPr>
              <w:t>可供性</w:t>
            </w:r>
            <w:r w:rsidR="002207B0" w:rsidRPr="008D3415">
              <w:rPr>
                <w:rFonts w:ascii="標楷體" w:hAnsi="標楷體" w:hint="eastAsia"/>
              </w:rPr>
              <w:t>實現</w:t>
            </w:r>
            <w:proofErr w:type="gramEnd"/>
          </w:p>
        </w:tc>
      </w:tr>
      <w:tr w:rsidR="008D3415" w:rsidRPr="008D3415" w14:paraId="6125F9C7" w14:textId="77777777" w:rsidTr="004C72D3">
        <w:tc>
          <w:tcPr>
            <w:tcW w:w="582" w:type="dxa"/>
            <w:vMerge/>
            <w:vAlign w:val="center"/>
          </w:tcPr>
          <w:p w14:paraId="4C50C17A" w14:textId="77777777" w:rsidR="004C72D3" w:rsidRPr="008D3415" w:rsidRDefault="004C72D3" w:rsidP="004C72D3">
            <w:pPr>
              <w:ind w:firstLineChars="0" w:firstLine="0"/>
              <w:jc w:val="center"/>
            </w:pPr>
          </w:p>
        </w:tc>
        <w:tc>
          <w:tcPr>
            <w:tcW w:w="582" w:type="dxa"/>
            <w:vMerge/>
            <w:vAlign w:val="center"/>
          </w:tcPr>
          <w:p w14:paraId="511B4ED2" w14:textId="77777777" w:rsidR="004C72D3" w:rsidRPr="008D3415" w:rsidRDefault="004C72D3" w:rsidP="004C72D3">
            <w:pPr>
              <w:ind w:firstLineChars="0" w:firstLine="0"/>
              <w:jc w:val="center"/>
            </w:pPr>
          </w:p>
        </w:tc>
        <w:tc>
          <w:tcPr>
            <w:tcW w:w="3566" w:type="dxa"/>
            <w:vAlign w:val="center"/>
          </w:tcPr>
          <w:p w14:paraId="1FAB9E8A" w14:textId="77777777" w:rsidR="004C72D3" w:rsidRPr="008D3415" w:rsidRDefault="004C72D3" w:rsidP="004C72D3">
            <w:pPr>
              <w:ind w:firstLineChars="0" w:firstLine="0"/>
              <w:jc w:val="center"/>
            </w:pPr>
            <w:r w:rsidRPr="008D3415">
              <w:rPr>
                <w:rFonts w:ascii="標楷體" w:hAnsi="標楷體" w:hint="eastAsia"/>
              </w:rPr>
              <w:t>深耕運用</w:t>
            </w:r>
          </w:p>
        </w:tc>
        <w:tc>
          <w:tcPr>
            <w:tcW w:w="3566" w:type="dxa"/>
            <w:vAlign w:val="center"/>
          </w:tcPr>
          <w:p w14:paraId="15EDDC37" w14:textId="77777777" w:rsidR="004C72D3" w:rsidRPr="008D3415" w:rsidRDefault="004C72D3" w:rsidP="004C72D3">
            <w:pPr>
              <w:ind w:firstLineChars="0" w:firstLine="0"/>
              <w:jc w:val="center"/>
            </w:pPr>
            <w:r w:rsidRPr="008D3415">
              <w:rPr>
                <w:rFonts w:ascii="標楷體" w:hAnsi="標楷體" w:hint="eastAsia"/>
              </w:rPr>
              <w:t>創新探索</w:t>
            </w:r>
          </w:p>
        </w:tc>
      </w:tr>
      <w:tr w:rsidR="008D3415" w:rsidRPr="008D3415" w14:paraId="3D90B0F5" w14:textId="77777777" w:rsidTr="004C72D3">
        <w:tc>
          <w:tcPr>
            <w:tcW w:w="582" w:type="dxa"/>
            <w:vMerge/>
            <w:vAlign w:val="center"/>
          </w:tcPr>
          <w:p w14:paraId="08EC324B" w14:textId="77777777" w:rsidR="004C72D3" w:rsidRPr="008D3415" w:rsidRDefault="004C72D3" w:rsidP="004C72D3">
            <w:pPr>
              <w:ind w:firstLineChars="0" w:firstLine="0"/>
              <w:jc w:val="center"/>
            </w:pPr>
          </w:p>
        </w:tc>
        <w:tc>
          <w:tcPr>
            <w:tcW w:w="582" w:type="dxa"/>
            <w:vMerge/>
            <w:vAlign w:val="center"/>
          </w:tcPr>
          <w:p w14:paraId="68522968" w14:textId="77777777" w:rsidR="004C72D3" w:rsidRPr="008D3415" w:rsidRDefault="004C72D3" w:rsidP="004C72D3">
            <w:pPr>
              <w:ind w:firstLineChars="0" w:firstLine="0"/>
              <w:jc w:val="center"/>
            </w:pPr>
          </w:p>
        </w:tc>
        <w:tc>
          <w:tcPr>
            <w:tcW w:w="3566" w:type="dxa"/>
          </w:tcPr>
          <w:p w14:paraId="330B6388" w14:textId="74F20069" w:rsidR="004C72D3" w:rsidRPr="008D3415" w:rsidRDefault="004C72D3" w:rsidP="004C72D3">
            <w:pPr>
              <w:pStyle w:val="151"/>
              <w:rPr>
                <w:color w:val="auto"/>
              </w:rPr>
            </w:pPr>
            <w:r w:rsidRPr="008D3415">
              <w:rPr>
                <w:rFonts w:hint="eastAsia"/>
                <w:color w:val="auto"/>
              </w:rPr>
              <w:t>觀察企業既有資源、平台功能、技術與知識等能力</w:t>
            </w:r>
            <w:r w:rsidR="00235165" w:rsidRPr="008D3415">
              <w:rPr>
                <w:rFonts w:hint="eastAsia"/>
                <w:color w:val="auto"/>
              </w:rPr>
              <w:t>，</w:t>
            </w:r>
            <w:r w:rsidRPr="008D3415">
              <w:rPr>
                <w:rFonts w:hint="eastAsia"/>
                <w:color w:val="auto"/>
              </w:rPr>
              <w:t>如何被調整、強化及延伸應用，滿足開發需求、</w:t>
            </w:r>
            <w:r w:rsidRPr="008D3415">
              <w:rPr>
                <w:color w:val="auto"/>
              </w:rPr>
              <w:t>提升</w:t>
            </w:r>
            <w:r w:rsidR="00F05B25" w:rsidRPr="008D3415">
              <w:rPr>
                <w:rFonts w:hint="eastAsia"/>
                <w:color w:val="auto"/>
              </w:rPr>
              <w:t>數位創新</w:t>
            </w:r>
            <w:r w:rsidRPr="008D3415">
              <w:rPr>
                <w:color w:val="auto"/>
              </w:rPr>
              <w:t>潛力。</w:t>
            </w:r>
          </w:p>
        </w:tc>
        <w:tc>
          <w:tcPr>
            <w:tcW w:w="3566" w:type="dxa"/>
          </w:tcPr>
          <w:p w14:paraId="56F62FB2" w14:textId="35844401" w:rsidR="004C72D3" w:rsidRPr="008D3415" w:rsidRDefault="004C72D3" w:rsidP="004C72D3">
            <w:pPr>
              <w:pStyle w:val="151"/>
              <w:rPr>
                <w:color w:val="auto"/>
              </w:rPr>
            </w:pPr>
            <w:r w:rsidRPr="008D3415">
              <w:rPr>
                <w:color w:val="auto"/>
              </w:rPr>
              <w:t>觀察企業如何主動探索</w:t>
            </w:r>
            <w:r w:rsidRPr="008D3415">
              <w:rPr>
                <w:rFonts w:hint="eastAsia"/>
                <w:color w:val="auto"/>
              </w:rPr>
              <w:t>和導入</w:t>
            </w:r>
            <w:r w:rsidRPr="008D3415">
              <w:rPr>
                <w:color w:val="auto"/>
              </w:rPr>
              <w:t>潛在可利用之技術、知識與策略夥伴</w:t>
            </w:r>
            <w:r w:rsidRPr="008D3415">
              <w:rPr>
                <w:rFonts w:hint="eastAsia"/>
                <w:color w:val="auto"/>
              </w:rPr>
              <w:t>，藉由策略</w:t>
            </w:r>
            <w:r w:rsidRPr="008D3415">
              <w:rPr>
                <w:color w:val="auto"/>
              </w:rPr>
              <w:t>擴展資源與</w:t>
            </w:r>
            <w:r w:rsidRPr="008D3415">
              <w:rPr>
                <w:rFonts w:hint="eastAsia"/>
                <w:color w:val="auto"/>
              </w:rPr>
              <w:t>平台</w:t>
            </w:r>
            <w:r w:rsidRPr="008D3415">
              <w:rPr>
                <w:color w:val="auto"/>
              </w:rPr>
              <w:t>創新基礎</w:t>
            </w:r>
            <w:r w:rsidRPr="008D3415">
              <w:rPr>
                <w:rFonts w:hint="eastAsia"/>
                <w:color w:val="auto"/>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6B23CD6D" w:rsidR="00702C99" w:rsidRDefault="00B75F4F" w:rsidP="00464A03">
      <w:pPr>
        <w:pStyle w:val="affc"/>
      </w:pPr>
      <w:bookmarkStart w:id="42"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292731">
        <w:rPr>
          <w:noProof/>
        </w:rPr>
        <w:t>2</w:t>
      </w:r>
      <w:r>
        <w:fldChar w:fldCharType="end"/>
      </w:r>
      <w:r w:rsidR="00060F12">
        <w:rPr>
          <w:rFonts w:hint="eastAsia"/>
        </w:rPr>
        <w:t xml:space="preserve"> </w:t>
      </w:r>
      <w:r w:rsidR="005A39DA">
        <w:rPr>
          <w:rFonts w:hint="eastAsia"/>
        </w:rPr>
        <w:t>研究觀察重點表</w:t>
      </w:r>
      <w:bookmarkEnd w:id="42"/>
    </w:p>
    <w:p w14:paraId="7F40367E" w14:textId="7A312A02" w:rsidR="008C575A" w:rsidRDefault="004C72D3" w:rsidP="00325A30">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3" w:name="_Toc201152757"/>
      <w:r>
        <w:rPr>
          <w:rFonts w:hint="eastAsia"/>
        </w:rPr>
        <w:lastRenderedPageBreak/>
        <w:t xml:space="preserve">3.4 </w:t>
      </w:r>
      <w:r>
        <w:rPr>
          <w:rFonts w:hint="eastAsia"/>
        </w:rPr>
        <w:t>研究對象</w:t>
      </w:r>
      <w:bookmarkEnd w:id="43"/>
    </w:p>
    <w:p w14:paraId="6410CCE8" w14:textId="140BC9FF" w:rsidR="008C575A" w:rsidRPr="00A45649"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w:t>
      </w:r>
      <w:r w:rsidR="000335BF" w:rsidRPr="00A45649">
        <w:rPr>
          <w:rFonts w:hint="eastAsia"/>
        </w:rPr>
        <w:t>ntier.cool</w:t>
      </w:r>
      <w:proofErr w:type="spellEnd"/>
      <w:r w:rsidR="00A219A7" w:rsidRPr="00A45649">
        <w:rPr>
          <w:rFonts w:hint="eastAsia"/>
        </w:rPr>
        <w:t>如何以</w:t>
      </w:r>
      <w:r w:rsidR="007E7262" w:rsidRPr="00A45649">
        <w:rPr>
          <w:rFonts w:hint="eastAsia"/>
        </w:rPr>
        <w:t>數位創新</w:t>
      </w:r>
      <w:r w:rsidR="00EB76DD" w:rsidRPr="00A45649">
        <w:rPr>
          <w:rFonts w:hint="eastAsia"/>
        </w:rPr>
        <w:t>的形式</w:t>
      </w:r>
      <w:r w:rsidR="004378FC" w:rsidRPr="00A45649">
        <w:rPr>
          <w:rFonts w:hint="eastAsia"/>
        </w:rPr>
        <w:t>協助紡織產業解決既有</w:t>
      </w:r>
      <w:r w:rsidR="0063055E" w:rsidRPr="00A45649">
        <w:rPr>
          <w:rFonts w:hint="eastAsia"/>
        </w:rPr>
        <w:t>營運</w:t>
      </w:r>
      <w:r w:rsidR="007B0BF4" w:rsidRPr="00A45649">
        <w:rPr>
          <w:rFonts w:hint="eastAsia"/>
        </w:rPr>
        <w:t>困境與</w:t>
      </w:r>
      <w:r w:rsidR="00C77003" w:rsidRPr="00A45649">
        <w:rPr>
          <w:rFonts w:hint="eastAsia"/>
        </w:rPr>
        <w:t>應對</w:t>
      </w:r>
      <w:r w:rsidR="007B0BF4" w:rsidRPr="00A45649">
        <w:rPr>
          <w:rFonts w:hint="eastAsia"/>
        </w:rPr>
        <w:t>轉型壓力</w:t>
      </w:r>
      <w:r w:rsidR="00F36EE5" w:rsidRPr="00A45649">
        <w:rPr>
          <w:rFonts w:hint="eastAsia"/>
        </w:rPr>
        <w:t>，</w:t>
      </w:r>
      <w:r w:rsidR="006A1712" w:rsidRPr="00A45649">
        <w:rPr>
          <w:rFonts w:hint="eastAsia"/>
        </w:rPr>
        <w:t>同時分析</w:t>
      </w:r>
      <w:r w:rsidR="00067C85" w:rsidRPr="00A45649">
        <w:rPr>
          <w:rFonts w:hint="eastAsia"/>
        </w:rPr>
        <w:t>數位創新過程中，</w:t>
      </w:r>
      <w:r w:rsidR="00851AC3" w:rsidRPr="00A45649">
        <w:rPr>
          <w:rFonts w:hint="eastAsia"/>
        </w:rPr>
        <w:t>企業如何藉由雙元性組織能力</w:t>
      </w:r>
      <w:r w:rsidR="00C24609" w:rsidRPr="00A45649">
        <w:rPr>
          <w:rFonts w:hint="eastAsia"/>
        </w:rPr>
        <w:t>巧妙</w:t>
      </w:r>
      <w:r w:rsidR="008D4DDB" w:rsidRPr="00A45649">
        <w:rPr>
          <w:rFonts w:hint="eastAsia"/>
        </w:rPr>
        <w:t>整合組織內</w:t>
      </w:r>
      <w:r w:rsidR="000E5667" w:rsidRPr="00A45649">
        <w:rPr>
          <w:rFonts w:hint="eastAsia"/>
        </w:rPr>
        <w:t>外</w:t>
      </w:r>
      <w:r w:rsidR="008D4DDB" w:rsidRPr="00A45649">
        <w:rPr>
          <w:rFonts w:hint="eastAsia"/>
        </w:rPr>
        <w:t>部知識、技術、關係等資源，</w:t>
      </w:r>
      <w:r w:rsidR="00AB136E" w:rsidRPr="00A45649">
        <w:rPr>
          <w:rFonts w:hint="eastAsia"/>
        </w:rPr>
        <w:t>並</w:t>
      </w:r>
      <w:r w:rsidR="008D4DDB" w:rsidRPr="00A45649">
        <w:rPr>
          <w:rFonts w:hint="eastAsia"/>
        </w:rPr>
        <w:t>將科技</w:t>
      </w:r>
      <w:proofErr w:type="gramStart"/>
      <w:r w:rsidR="008D4DDB" w:rsidRPr="00A45649">
        <w:rPr>
          <w:rFonts w:hint="eastAsia"/>
        </w:rPr>
        <w:t>可供性中</w:t>
      </w:r>
      <w:proofErr w:type="gramEnd"/>
      <w:r w:rsidR="008D4DDB" w:rsidRPr="00A45649">
        <w:rPr>
          <w:rFonts w:hint="eastAsia"/>
        </w:rPr>
        <w:t>所蘊含</w:t>
      </w:r>
      <w:r w:rsidR="004368AD" w:rsidRPr="00A45649">
        <w:rPr>
          <w:rFonts w:hint="eastAsia"/>
        </w:rPr>
        <w:t>潛在</w:t>
      </w:r>
      <w:r w:rsidR="008D4DDB" w:rsidRPr="00A45649">
        <w:rPr>
          <w:rFonts w:hint="eastAsia"/>
        </w:rPr>
        <w:t>機會</w:t>
      </w:r>
      <w:r w:rsidR="00B04DAA" w:rsidRPr="00A45649">
        <w:rPr>
          <w:rFonts w:hint="eastAsia"/>
        </w:rPr>
        <w:t>融入</w:t>
      </w:r>
      <w:r w:rsidR="00EE1BF1" w:rsidRPr="00A45649">
        <w:rPr>
          <w:rFonts w:hint="eastAsia"/>
        </w:rPr>
        <w:t>數位創新策略</w:t>
      </w:r>
      <w:r w:rsidR="00B04DAA" w:rsidRPr="00A45649">
        <w:rPr>
          <w:rFonts w:hint="eastAsia"/>
        </w:rPr>
        <w:t>與</w:t>
      </w:r>
      <w:r w:rsidR="002579B7" w:rsidRPr="00A45649">
        <w:rPr>
          <w:rFonts w:hint="eastAsia"/>
        </w:rPr>
        <w:t>具體實踐</w:t>
      </w:r>
      <w:r w:rsidR="00513C64" w:rsidRPr="00A45649">
        <w:rPr>
          <w:rFonts w:hint="eastAsia"/>
        </w:rPr>
        <w:t>之中</w:t>
      </w:r>
      <w:r w:rsidR="00EE1BF1" w:rsidRPr="00A45649">
        <w:rPr>
          <w:rFonts w:hint="eastAsia"/>
        </w:rPr>
        <w:t>，</w:t>
      </w:r>
      <w:r w:rsidR="00194007" w:rsidRPr="00A45649">
        <w:rPr>
          <w:rFonts w:hint="eastAsia"/>
        </w:rPr>
        <w:t>協助</w:t>
      </w:r>
      <w:r w:rsidR="00EE1BF1" w:rsidRPr="00A45649">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7C92E9CB" w:rsidR="00E428DE" w:rsidRDefault="00B75F4F" w:rsidP="00524AAA">
      <w:pPr>
        <w:pStyle w:val="affc"/>
      </w:pPr>
      <w:bookmarkStart w:id="44"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292731">
        <w:rPr>
          <w:noProof/>
        </w:rPr>
        <w:t>1</w:t>
      </w:r>
      <w:r>
        <w:fldChar w:fldCharType="end"/>
      </w:r>
      <w:r w:rsidR="007E32A1">
        <w:rPr>
          <w:rFonts w:hint="eastAsia"/>
        </w:rPr>
        <w:t xml:space="preserve"> </w:t>
      </w:r>
      <w:r w:rsidR="007A07A9">
        <w:rPr>
          <w:rFonts w:hint="eastAsia"/>
        </w:rPr>
        <w:t>個案訪談紀錄表</w:t>
      </w:r>
      <w:bookmarkEnd w:id="4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5" w:name="_Toc201152758"/>
      <w:r>
        <w:rPr>
          <w:rFonts w:hint="eastAsia"/>
        </w:rPr>
        <w:lastRenderedPageBreak/>
        <w:t xml:space="preserve">3.5 </w:t>
      </w:r>
      <w:r>
        <w:rPr>
          <w:rFonts w:hint="eastAsia"/>
        </w:rPr>
        <w:t>資料蒐集與分析</w:t>
      </w:r>
      <w:bookmarkEnd w:id="45"/>
    </w:p>
    <w:p w14:paraId="2C09DA3F" w14:textId="4E1EE0AF" w:rsidR="003E54E9" w:rsidRDefault="003E54E9" w:rsidP="00012CD5">
      <w:pPr>
        <w:pStyle w:val="3"/>
      </w:pPr>
      <w:bookmarkStart w:id="46" w:name="_Toc201152759"/>
      <w:r>
        <w:rPr>
          <w:rFonts w:hint="eastAsia"/>
        </w:rPr>
        <w:t>3.</w:t>
      </w:r>
      <w:r w:rsidR="006D69F1">
        <w:rPr>
          <w:rFonts w:hint="eastAsia"/>
        </w:rPr>
        <w:t>5.1</w:t>
      </w:r>
      <w:r w:rsidR="00CC613A">
        <w:rPr>
          <w:rFonts w:hint="eastAsia"/>
        </w:rPr>
        <w:t xml:space="preserve"> </w:t>
      </w:r>
      <w:r w:rsidR="00CC613A">
        <w:rPr>
          <w:rFonts w:hint="eastAsia"/>
        </w:rPr>
        <w:t>資料蒐集</w:t>
      </w:r>
      <w:bookmarkEnd w:id="46"/>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lastRenderedPageBreak/>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5514F1FF" w:rsidR="00CE0A7B" w:rsidRPr="002759AB" w:rsidRDefault="00115E46" w:rsidP="00524AAA">
      <w:pPr>
        <w:pStyle w:val="affc"/>
      </w:pPr>
      <w:bookmarkStart w:id="47"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292731">
        <w:rPr>
          <w:noProof/>
        </w:rPr>
        <w:t>1</w:t>
      </w:r>
      <w:r>
        <w:fldChar w:fldCharType="end"/>
      </w:r>
      <w:r w:rsidR="004E2AF5">
        <w:rPr>
          <w:rFonts w:hint="eastAsia"/>
        </w:rPr>
        <w:t xml:space="preserve"> </w:t>
      </w:r>
      <w:r w:rsidR="00CE0A7B">
        <w:rPr>
          <w:rFonts w:hint="eastAsia"/>
        </w:rPr>
        <w:t>資料蒐集架構表</w:t>
      </w:r>
      <w:bookmarkEnd w:id="4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8" w:name="_Toc201152760"/>
      <w:r>
        <w:rPr>
          <w:rFonts w:hint="eastAsia"/>
        </w:rPr>
        <w:lastRenderedPageBreak/>
        <w:t xml:space="preserve">3.5.2 </w:t>
      </w:r>
      <w:r>
        <w:rPr>
          <w:rFonts w:hint="eastAsia"/>
        </w:rPr>
        <w:t>資料分析</w:t>
      </w:r>
      <w:bookmarkEnd w:id="48"/>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77777777" w:rsidR="00FD7457"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w:t>
      </w:r>
      <w:r w:rsidR="00DF4D4E" w:rsidRPr="002759AB">
        <w:lastRenderedPageBreak/>
        <w:t>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7E1EE98D" w14:textId="5ECC179D" w:rsidR="00DF4D4E" w:rsidRDefault="00430A0C" w:rsidP="008D5447">
      <w:pPr>
        <w:pStyle w:val="15"/>
        <w:ind w:firstLine="480"/>
      </w:pPr>
      <w:r>
        <w:rPr>
          <w:rFonts w:hint="eastAsia"/>
        </w:rPr>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2CE87F40" w14:textId="77777777" w:rsidR="004060AC" w:rsidRPr="00050E50" w:rsidRDefault="004060AC" w:rsidP="008D5447">
      <w:pPr>
        <w:pStyle w:val="15"/>
        <w:ind w:firstLine="480"/>
      </w:pPr>
    </w:p>
    <w:p w14:paraId="771EED0E" w14:textId="2A717650" w:rsidR="005B0B51" w:rsidRDefault="0034729C" w:rsidP="00524AAA">
      <w:pPr>
        <w:pStyle w:val="affc"/>
      </w:pPr>
      <w:bookmarkStart w:id="49"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292731">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50" w:name="_Toc201152761"/>
      <w:r>
        <w:lastRenderedPageBreak/>
        <w:t>第</w:t>
      </w:r>
      <w:r>
        <w:rPr>
          <w:rFonts w:hint="eastAsia"/>
        </w:rPr>
        <w:t>四章、個</w:t>
      </w:r>
      <w:r w:rsidR="003635CF">
        <w:rPr>
          <w:rFonts w:hint="eastAsia"/>
        </w:rPr>
        <w:t>案描述</w:t>
      </w:r>
      <w:bookmarkEnd w:id="50"/>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2A5F5B2" w:rsidR="00464857" w:rsidRDefault="007F2E2C" w:rsidP="007F2E2C">
      <w:pPr>
        <w:pStyle w:val="2"/>
      </w:pPr>
      <w:bookmarkStart w:id="51" w:name="_Toc201152762"/>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bookmarkEnd w:id="51"/>
    </w:p>
    <w:p w14:paraId="2DA70F33" w14:textId="6759C880" w:rsidR="00652680" w:rsidRDefault="00F30FB0" w:rsidP="003A2C9A">
      <w:pPr>
        <w:pStyle w:val="15"/>
        <w:ind w:firstLine="480"/>
      </w:pPr>
      <w:r w:rsidRPr="00F30FB0">
        <w:t>台</w:t>
      </w:r>
      <w:r w:rsidRPr="000E5CAD">
        <w:t>灣紡織工業自</w:t>
      </w:r>
      <w:proofErr w:type="gramStart"/>
      <w:r w:rsidRPr="000E5CAD">
        <w:t>1950</w:t>
      </w:r>
      <w:proofErr w:type="gramEnd"/>
      <w:r w:rsidRPr="000E5CAD">
        <w:t>年代起</w:t>
      </w:r>
      <w:r w:rsidR="00602787" w:rsidRPr="000E5CAD">
        <w:rPr>
          <w:rFonts w:hint="eastAsia"/>
        </w:rPr>
        <w:t>，</w:t>
      </w:r>
      <w:r w:rsidRPr="000E5CAD">
        <w:t>即為推動</w:t>
      </w:r>
      <w:r w:rsidR="00A71CDE" w:rsidRPr="000E5CAD">
        <w:rPr>
          <w:rFonts w:hint="eastAsia"/>
        </w:rPr>
        <w:t>台灣</w:t>
      </w:r>
      <w:r w:rsidRPr="000E5CAD">
        <w:t>經濟發展的重要產業之一</w:t>
      </w:r>
      <w:r w:rsidR="00652680" w:rsidRPr="000E5CAD">
        <w:rPr>
          <w:rFonts w:hint="eastAsia"/>
        </w:rPr>
        <w:t>。</w:t>
      </w:r>
      <w:r w:rsidR="002B4AC5" w:rsidRPr="000E5CAD">
        <w:t>歷經政策扶植與技術累積，逐步建立涵蓋上游原料供應、中游紗線布料加工、下游成衣製造的完整產業鏈。</w:t>
      </w:r>
      <w:r w:rsidR="000A7592" w:rsidRPr="000E5CAD">
        <w:t>回顧</w:t>
      </w:r>
      <w:r w:rsidR="004E1370" w:rsidRPr="000E5CAD">
        <w:rPr>
          <w:rFonts w:hint="eastAsia"/>
        </w:rPr>
        <w:t>產業</w:t>
      </w:r>
      <w:r w:rsidR="00EE6B64" w:rsidRPr="000E5CAD">
        <w:rPr>
          <w:rFonts w:hint="eastAsia"/>
        </w:rPr>
        <w:t>歷史</w:t>
      </w:r>
      <w:r w:rsidR="000A7592" w:rsidRPr="000E5CAD">
        <w:t>脈絡，可大致劃分為三個</w:t>
      </w:r>
      <w:r w:rsidR="004C1167" w:rsidRPr="000E5CAD">
        <w:rPr>
          <w:rFonts w:hint="eastAsia"/>
        </w:rPr>
        <w:t>發展</w:t>
      </w:r>
      <w:r w:rsidR="000A7592" w:rsidRPr="000E5CAD">
        <w:t>階</w:t>
      </w:r>
      <w:r w:rsidR="000A7592" w:rsidRPr="000A7592">
        <w:t>段：</w:t>
      </w:r>
    </w:p>
    <w:p w14:paraId="643CBD8E" w14:textId="403A007A"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p>
    <w:p w14:paraId="70D5306E" w14:textId="5C795D6B" w:rsidR="009A00AD" w:rsidRDefault="00EE5E60" w:rsidP="00E67D6E">
      <w:pPr>
        <w:pStyle w:val="15"/>
        <w:ind w:firstLine="480"/>
      </w:pPr>
      <w:r w:rsidRPr="00EE5E60">
        <w:t>戰後</w:t>
      </w:r>
      <w:proofErr w:type="gramStart"/>
      <w:r w:rsidR="00150EBE">
        <w:rPr>
          <w:rFonts w:hint="eastAsia"/>
        </w:rPr>
        <w:t>1</w:t>
      </w:r>
      <w:r w:rsidR="00150EBE" w:rsidRPr="000E5CAD">
        <w:rPr>
          <w:rFonts w:hint="eastAsia"/>
        </w:rPr>
        <w:t>950</w:t>
      </w:r>
      <w:proofErr w:type="gramEnd"/>
      <w:r w:rsidR="00150EBE" w:rsidRPr="000E5CAD">
        <w:rPr>
          <w:rFonts w:hint="eastAsia"/>
        </w:rPr>
        <w:t>年代</w:t>
      </w:r>
      <w:r w:rsidRPr="000E5CAD">
        <w:t>初期，台灣紡織產業面臨</w:t>
      </w:r>
      <w:r w:rsidR="00032E4C" w:rsidRPr="000E5CAD">
        <w:t>資金與原物料匱乏</w:t>
      </w:r>
      <w:r w:rsidRPr="000E5CAD">
        <w:t>，</w:t>
      </w:r>
      <w:r w:rsidR="00CC27DF" w:rsidRPr="000E5CAD">
        <w:rPr>
          <w:rFonts w:hint="eastAsia"/>
        </w:rPr>
        <w:t>而</w:t>
      </w:r>
      <w:r w:rsidR="00FF527F" w:rsidRPr="000E5CAD">
        <w:t>中國政權更替後，大量紡織設備與技術遷移來台，國內</w:t>
      </w:r>
      <w:r w:rsidR="007C691A" w:rsidRPr="000E5CAD">
        <w:t>棉紗紡織品</w:t>
      </w:r>
      <w:r w:rsidR="00FF527F" w:rsidRPr="000E5CAD">
        <w:t>需求</w:t>
      </w:r>
      <w:r w:rsidR="007C691A" w:rsidRPr="000E5CAD">
        <w:rPr>
          <w:rFonts w:hint="eastAsia"/>
        </w:rPr>
        <w:t>也</w:t>
      </w:r>
      <w:r w:rsidR="00FF527F" w:rsidRPr="000E5CAD">
        <w:t>快速增長</w:t>
      </w:r>
      <w:r w:rsidRPr="000E5CAD">
        <w:t>，</w:t>
      </w:r>
      <w:r w:rsidR="00E96C22" w:rsidRPr="000E5CAD">
        <w:rPr>
          <w:rFonts w:hint="eastAsia"/>
        </w:rPr>
        <w:t>政府</w:t>
      </w:r>
      <w:r w:rsidR="00F37BC0" w:rsidRPr="000E5CAD">
        <w:rPr>
          <w:rFonts w:hint="eastAsia"/>
        </w:rPr>
        <w:t>遂</w:t>
      </w:r>
      <w:r w:rsidRPr="000E5CAD">
        <w:t>實施進口替代政策</w:t>
      </w:r>
      <w:r w:rsidR="00663A34" w:rsidRPr="000E5CAD">
        <w:rPr>
          <w:rFonts w:hint="eastAsia"/>
        </w:rPr>
        <w:t>與</w:t>
      </w:r>
      <w:proofErr w:type="gramStart"/>
      <w:r w:rsidRPr="000E5CAD">
        <w:t>代紡代織</w:t>
      </w:r>
      <w:proofErr w:type="gramEnd"/>
      <w:r w:rsidRPr="000E5CAD">
        <w:t>制度。此體制由政府提供美援棉花與棉紗，以委託代工形式分配給廠商加工，再統一收購成品銷售，藉此穩定價格並解決資金困境。</w:t>
      </w:r>
      <w:r w:rsidR="00C308ED" w:rsidRPr="000E5CAD">
        <w:rPr>
          <w:rFonts w:hint="eastAsia"/>
        </w:rPr>
        <w:t>同</w:t>
      </w:r>
      <w:r w:rsidR="00A440AD" w:rsidRPr="000E5CAD">
        <w:rPr>
          <w:rFonts w:hint="eastAsia"/>
        </w:rPr>
        <w:t>步</w:t>
      </w:r>
      <w:r w:rsidRPr="000E5CAD">
        <w:t>限制新廠設立，使原有中上游業者（如紗廠、織布廠）得以壟斷利潤、累積資本</w:t>
      </w:r>
      <w:r w:rsidR="00D0651F" w:rsidRPr="000E5CAD">
        <w:rPr>
          <w:rFonts w:hint="eastAsia"/>
        </w:rPr>
        <w:t>，而</w:t>
      </w:r>
      <w:r w:rsidR="00D0651F" w:rsidRPr="000E5CAD">
        <w:t>政策介入與即時支持，有效促進了</w:t>
      </w:r>
      <w:r w:rsidR="00F70069" w:rsidRPr="000E5CAD">
        <w:rPr>
          <w:rFonts w:hint="eastAsia"/>
        </w:rPr>
        <w:t>台灣</w:t>
      </w:r>
      <w:r w:rsidR="00D0651F" w:rsidRPr="000E5CAD">
        <w:t>中上游</w:t>
      </w:r>
      <w:r w:rsidR="00D909EC" w:rsidRPr="000E5CAD">
        <w:rPr>
          <w:rFonts w:hint="eastAsia"/>
        </w:rPr>
        <w:t>紡織</w:t>
      </w:r>
      <w:r w:rsidR="006A16FE" w:rsidRPr="000E5CAD">
        <w:rPr>
          <w:rFonts w:hint="eastAsia"/>
        </w:rPr>
        <w:t>業</w:t>
      </w:r>
      <w:r w:rsidR="00D0651F" w:rsidRPr="000E5CAD">
        <w:t>穩健發展，奠定日後完整產業體系的基礎</w:t>
      </w:r>
      <w:r w:rsidRPr="000E5CAD">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r w:rsidR="00BE5C58" w:rsidRPr="00BE5C58">
        <w:t>出口擴張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t>而</w:t>
      </w:r>
      <w:r w:rsidR="00B30C60" w:rsidRPr="00B30C60">
        <w:t>建</w:t>
      </w:r>
      <w:r w:rsidR="00B30C60" w:rsidRPr="00B30C60">
        <w:lastRenderedPageBreak/>
        <w:t>構</w:t>
      </w:r>
      <w:r w:rsidR="00E83C6E">
        <w:rPr>
          <w:rFonts w:hint="eastAsia"/>
        </w:rPr>
        <w:t>起</w:t>
      </w:r>
      <w:r w:rsidR="00B30C60" w:rsidRPr="00B30C60">
        <w:t>石化原料供應體系，</w:t>
      </w:r>
      <w:r w:rsidR="00B30C60" w:rsidRPr="006A0D63">
        <w:t>使</w:t>
      </w:r>
      <w:r w:rsidR="00727A60" w:rsidRPr="006A0D63">
        <w:rPr>
          <w:rFonts w:hint="eastAsia"/>
        </w:rPr>
        <w:t>紡織業</w:t>
      </w:r>
      <w:r w:rsidR="00B30C60" w:rsidRPr="006A0D63">
        <w:t>中上游原料（如聚酯、尼龍）得以穩定供應。</w:t>
      </w:r>
      <w:r w:rsidR="00C61F59" w:rsidRPr="006A0D63">
        <w:rPr>
          <w:rFonts w:hint="eastAsia"/>
        </w:rPr>
        <w:t>實現</w:t>
      </w:r>
      <w:r w:rsidR="00A66E10" w:rsidRPr="006A0D63">
        <w:rPr>
          <w:rFonts w:hint="eastAsia"/>
        </w:rPr>
        <w:t>紡織</w:t>
      </w:r>
      <w:r w:rsidR="002F5095" w:rsidRPr="006A0D63">
        <w:t>產業從原料、紗線、織布到成衣的</w:t>
      </w:r>
      <w:r w:rsidR="008D4309" w:rsidRPr="006A0D63">
        <w:rPr>
          <w:rFonts w:hint="eastAsia"/>
        </w:rPr>
        <w:t>垂直</w:t>
      </w:r>
      <w:r w:rsidR="002F5095" w:rsidRPr="006A0D63">
        <w:t>整合</w:t>
      </w:r>
      <w:r w:rsidR="002F5095" w:rsidRPr="002F5095">
        <w:t>結構</w:t>
      </w:r>
      <w:r w:rsidR="00434FBB">
        <w:rPr>
          <w:rFonts w:hint="eastAsia"/>
        </w:rPr>
        <w:t>，</w:t>
      </w:r>
      <w:r w:rsidR="001A0F61">
        <w:rPr>
          <w:rFonts w:hint="eastAsia"/>
        </w:rPr>
        <w:t>使</w:t>
      </w:r>
      <w:proofErr w:type="gramStart"/>
      <w:r w:rsidR="00B14A87" w:rsidRPr="00B14A87">
        <w:t>1970</w:t>
      </w:r>
      <w:proofErr w:type="gramEnd"/>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proofErr w:type="gramStart"/>
      <w:r>
        <w:rPr>
          <w:rFonts w:hint="eastAsia"/>
        </w:rPr>
        <w:t>1980</w:t>
      </w:r>
      <w:proofErr w:type="gramEnd"/>
      <w:r>
        <w:rPr>
          <w:rFonts w:hint="eastAsia"/>
        </w:rPr>
        <w:t>年代至今</w:t>
      </w:r>
      <w:r w:rsidR="00534CBD">
        <w:rPr>
          <w:rFonts w:hint="eastAsia"/>
        </w:rPr>
        <w:t>，</w:t>
      </w:r>
      <w:r w:rsidR="00643D57" w:rsidRPr="00643D57">
        <w:t>高附加價值轉型與全球競爭挑戰</w:t>
      </w:r>
    </w:p>
    <w:p w14:paraId="0910130D" w14:textId="569BD9D6" w:rsidR="003949C9" w:rsidRPr="001D068A" w:rsidRDefault="000F3947" w:rsidP="007D4BBB">
      <w:pPr>
        <w:pStyle w:val="15"/>
        <w:ind w:firstLine="480"/>
      </w:pPr>
      <w:proofErr w:type="gramStart"/>
      <w:r w:rsidRPr="001D068A">
        <w:t>1980</w:t>
      </w:r>
      <w:proofErr w:type="gramEnd"/>
      <w:r w:rsidRPr="001D068A">
        <w:t>年代</w:t>
      </w:r>
      <w:r w:rsidR="007D4BBB" w:rsidRPr="001D068A">
        <w:rPr>
          <w:rFonts w:hint="eastAsia"/>
        </w:rPr>
        <w:t>，紡織業</w:t>
      </w:r>
      <w:r w:rsidR="00323776" w:rsidRPr="001D068A">
        <w:rPr>
          <w:rFonts w:hint="eastAsia"/>
        </w:rPr>
        <w:t>面對</w:t>
      </w:r>
      <w:r w:rsidR="006303FD" w:rsidRPr="001D068A">
        <w:t>工資上漲與環</w:t>
      </w:r>
      <w:r w:rsidR="006E0A7B" w:rsidRPr="001D068A">
        <w:rPr>
          <w:rFonts w:hint="eastAsia"/>
        </w:rPr>
        <w:t>保壓力</w:t>
      </w:r>
      <w:r w:rsidR="006303FD" w:rsidRPr="001D068A">
        <w:t>，</w:t>
      </w:r>
      <w:r w:rsidR="006F7D5C" w:rsidRPr="001D068A">
        <w:rPr>
          <w:rFonts w:hint="eastAsia"/>
        </w:rPr>
        <w:t>使</w:t>
      </w:r>
      <w:r w:rsidR="006303FD" w:rsidRPr="001D068A">
        <w:t>勞力密集的成衣產業陸續外移至</w:t>
      </w:r>
      <w:r w:rsidR="006303FD" w:rsidRPr="001D068A">
        <w:rPr>
          <w:rFonts w:hint="eastAsia"/>
        </w:rPr>
        <w:t>東南亞以及中國</w:t>
      </w:r>
      <w:r w:rsidRPr="001D068A">
        <w:t>，傳統代工模式難以為繼，產業</w:t>
      </w:r>
      <w:r w:rsidR="008A23A2" w:rsidRPr="001D068A">
        <w:rPr>
          <w:rFonts w:hint="eastAsia"/>
        </w:rPr>
        <w:t>遂</w:t>
      </w:r>
      <w:r w:rsidRPr="001D068A">
        <w:t>轉向機能</w:t>
      </w:r>
      <w:r w:rsidR="00CB577B" w:rsidRPr="001D068A">
        <w:rPr>
          <w:rFonts w:hint="eastAsia"/>
        </w:rPr>
        <w:t>性</w:t>
      </w:r>
      <w:r w:rsidRPr="001D068A">
        <w:t>與</w:t>
      </w:r>
      <w:r w:rsidR="00C13E00" w:rsidRPr="001D068A">
        <w:t>高</w:t>
      </w:r>
      <w:r w:rsidR="00D95475" w:rsidRPr="001D068A">
        <w:rPr>
          <w:rFonts w:hint="eastAsia"/>
        </w:rPr>
        <w:t>端</w:t>
      </w:r>
      <w:r w:rsidR="00C13E00" w:rsidRPr="001D068A">
        <w:t>布料發展</w:t>
      </w:r>
      <w:r w:rsidRPr="001D068A">
        <w:t>。</w:t>
      </w:r>
      <w:r w:rsidR="006A2753" w:rsidRPr="001D068A">
        <w:rPr>
          <w:rFonts w:hint="eastAsia"/>
        </w:rPr>
        <w:t>紡織業</w:t>
      </w:r>
      <w:r w:rsidR="003949C9" w:rsidRPr="001D068A">
        <w:t>上游</w:t>
      </w:r>
      <w:r w:rsidR="006A2753" w:rsidRPr="001D068A">
        <w:rPr>
          <w:rFonts w:hint="eastAsia"/>
        </w:rPr>
        <w:t>開始</w:t>
      </w:r>
      <w:r w:rsidR="003949C9" w:rsidRPr="001D068A">
        <w:t>聚焦</w:t>
      </w:r>
      <w:r w:rsidR="00E16AB3" w:rsidRPr="001D068A">
        <w:t>環保纖維與材料創新</w:t>
      </w:r>
      <w:r w:rsidR="003949C9" w:rsidRPr="001D068A">
        <w:t>，中游</w:t>
      </w:r>
      <w:r w:rsidR="00F22CD0" w:rsidRPr="001D068A">
        <w:rPr>
          <w:rFonts w:hint="eastAsia"/>
        </w:rPr>
        <w:t>則發展</w:t>
      </w:r>
      <w:r w:rsidR="003949C9" w:rsidRPr="001D068A">
        <w:t>智慧紗線與機能布料，下游</w:t>
      </w:r>
      <w:r w:rsidR="00D7256B" w:rsidRPr="001D068A">
        <w:rPr>
          <w:rFonts w:hint="eastAsia"/>
        </w:rPr>
        <w:t>便</w:t>
      </w:r>
      <w:r w:rsidR="003949C9" w:rsidRPr="001D068A">
        <w:t>強化設計</w:t>
      </w:r>
      <w:r w:rsidR="00D43941" w:rsidRPr="001D068A">
        <w:rPr>
          <w:rFonts w:hint="eastAsia"/>
        </w:rPr>
        <w:t>、</w:t>
      </w:r>
      <w:r w:rsidR="003949C9" w:rsidRPr="001D068A">
        <w:t>品牌行銷，</w:t>
      </w:r>
      <w:r w:rsidR="005249A9" w:rsidRPr="001D068A">
        <w:rPr>
          <w:rFonts w:hint="eastAsia"/>
        </w:rPr>
        <w:t>並</w:t>
      </w:r>
      <w:r w:rsidR="003949C9" w:rsidRPr="001D068A">
        <w:t>導入</w:t>
      </w:r>
      <w:r w:rsidR="008A5371" w:rsidRPr="001D068A">
        <w:rPr>
          <w:rFonts w:hint="eastAsia"/>
        </w:rPr>
        <w:t>智慧</w:t>
      </w:r>
      <w:r w:rsidR="003949C9" w:rsidRPr="001D068A">
        <w:t>製造與虛擬試衣等</w:t>
      </w:r>
      <w:r w:rsidR="007C6CDA" w:rsidRPr="001D068A">
        <w:t>永續創新</w:t>
      </w:r>
      <w:r w:rsidR="0079487A" w:rsidRPr="001D068A">
        <w:rPr>
          <w:rFonts w:hint="eastAsia"/>
        </w:rPr>
        <w:t>工具</w:t>
      </w:r>
      <w:r w:rsidR="00B13F33" w:rsidRPr="001D068A">
        <w:rPr>
          <w:rFonts w:hint="eastAsia"/>
        </w:rPr>
        <w:t>，</w:t>
      </w:r>
      <w:r w:rsidR="003F68CB" w:rsidRPr="001D068A">
        <w:t>政府與業者持續推動</w:t>
      </w:r>
      <w:r w:rsidR="00713106" w:rsidRPr="001D068A">
        <w:rPr>
          <w:rFonts w:hint="eastAsia"/>
        </w:rPr>
        <w:t>產業</w:t>
      </w:r>
      <w:r w:rsidR="003F68CB" w:rsidRPr="001D068A">
        <w:t>轉型以強化</w:t>
      </w:r>
      <w:r w:rsidR="00B62716" w:rsidRPr="001D068A">
        <w:rPr>
          <w:rFonts w:hint="eastAsia"/>
        </w:rPr>
        <w:t>產業</w:t>
      </w:r>
      <w:r w:rsidR="003F68CB" w:rsidRPr="001D068A">
        <w:t>價值與韌性。</w:t>
      </w:r>
    </w:p>
    <w:p w14:paraId="4CC2201D" w14:textId="1697AE53" w:rsidR="009D0A05" w:rsidRPr="001D068A" w:rsidRDefault="00183914" w:rsidP="00044255">
      <w:pPr>
        <w:pStyle w:val="15"/>
        <w:ind w:firstLine="480"/>
      </w:pPr>
      <w:r w:rsidRPr="001D068A">
        <w:rPr>
          <w:rFonts w:hint="eastAsia"/>
        </w:rPr>
        <w:t>回顧過往</w:t>
      </w:r>
      <w:r w:rsidR="000317AD" w:rsidRPr="001D068A">
        <w:t>台灣紡織業的成功關鍵，</w:t>
      </w:r>
      <w:r w:rsidR="00377A86" w:rsidRPr="001D068A">
        <w:t>主要在於政策調整具彈性、產業上下游協同緊密及高度在地化的供應結構</w:t>
      </w:r>
      <w:r w:rsidR="001B13E2" w:rsidRPr="001D068A">
        <w:rPr>
          <w:rFonts w:hint="eastAsia"/>
        </w:rPr>
        <w:t>，</w:t>
      </w:r>
      <w:r w:rsidR="00B20C67" w:rsidRPr="001D068A">
        <w:t>使</w:t>
      </w:r>
      <w:r w:rsidR="00B20C67" w:rsidRPr="001D068A">
        <w:rPr>
          <w:rFonts w:hint="eastAsia"/>
        </w:rPr>
        <w:t>產業</w:t>
      </w:r>
      <w:r w:rsidR="00B20C67" w:rsidRPr="001D068A">
        <w:t>即使面對國際</w:t>
      </w:r>
      <w:r w:rsidR="00BF7127" w:rsidRPr="001D068A">
        <w:rPr>
          <w:rFonts w:hint="eastAsia"/>
        </w:rPr>
        <w:t>情境</w:t>
      </w:r>
      <w:r w:rsidR="00B20C67" w:rsidRPr="001D068A">
        <w:t>變動與區域競爭</w:t>
      </w:r>
      <w:r w:rsidR="00B20C67" w:rsidRPr="001D068A">
        <w:rPr>
          <w:rFonts w:hint="eastAsia"/>
        </w:rPr>
        <w:t>，仍</w:t>
      </w:r>
      <w:r w:rsidR="00B20C67" w:rsidRPr="001D068A">
        <w:t>維持一定</w:t>
      </w:r>
      <w:r w:rsidR="006C7743" w:rsidRPr="001D068A">
        <w:rPr>
          <w:rFonts w:hint="eastAsia"/>
        </w:rPr>
        <w:t>市場</w:t>
      </w:r>
      <w:r w:rsidR="00B20C67" w:rsidRPr="001D068A">
        <w:t>競爭力。</w:t>
      </w:r>
      <w:r w:rsidR="00981C9E" w:rsidRPr="001D068A">
        <w:rPr>
          <w:rFonts w:hint="eastAsia"/>
        </w:rPr>
        <w:t>可</w:t>
      </w:r>
      <w:r w:rsidR="00B20C67" w:rsidRPr="001D068A">
        <w:rPr>
          <w:rFonts w:hint="eastAsia"/>
        </w:rPr>
        <w:t>如今</w:t>
      </w:r>
      <w:r w:rsidR="007666B4" w:rsidRPr="001D068A">
        <w:t>產業外移已逾三十年，早期</w:t>
      </w:r>
      <w:r w:rsidR="00676EA0" w:rsidRPr="001D068A">
        <w:rPr>
          <w:rFonts w:hint="eastAsia"/>
        </w:rPr>
        <w:t>技術</w:t>
      </w:r>
      <w:r w:rsidR="007666B4" w:rsidRPr="001D068A">
        <w:t>人才面臨高齡化問題，</w:t>
      </w:r>
      <w:r w:rsidR="00723938" w:rsidRPr="001D068A">
        <w:rPr>
          <w:rFonts w:hint="eastAsia"/>
        </w:rPr>
        <w:t>產業</w:t>
      </w:r>
      <w:r w:rsidR="007666B4" w:rsidRPr="001D068A">
        <w:t>缺工嚴重、薪資成本上升及內需市場規模有限</w:t>
      </w:r>
      <w:r w:rsidR="00E3296B" w:rsidRPr="001D068A">
        <w:rPr>
          <w:rFonts w:hint="eastAsia"/>
        </w:rPr>
        <w:t>等</w:t>
      </w:r>
      <w:r w:rsidR="007666B4" w:rsidRPr="001D068A">
        <w:t>生存壓力，多數</w:t>
      </w:r>
      <w:r w:rsidR="001B2A3B" w:rsidRPr="001D068A">
        <w:rPr>
          <w:rFonts w:hint="eastAsia"/>
        </w:rPr>
        <w:t>廠商</w:t>
      </w:r>
      <w:r w:rsidR="007666B4" w:rsidRPr="001D068A">
        <w:t>或被迫遷移或逐漸退出市場，僅存者亦陷入邊緣化困境。</w:t>
      </w:r>
    </w:p>
    <w:p w14:paraId="5B0AA55B" w14:textId="16EF80A5" w:rsidR="00CB5E4A" w:rsidRPr="001D068A" w:rsidRDefault="00CB5E4A" w:rsidP="00D30C7C">
      <w:pPr>
        <w:pStyle w:val="15"/>
        <w:ind w:firstLine="480"/>
      </w:pPr>
      <w:r w:rsidRPr="001D068A">
        <w:t>根據財政部貿易資料統計（表</w:t>
      </w:r>
      <w:r w:rsidRPr="001D068A">
        <w:t>4.</w:t>
      </w:r>
      <w:r w:rsidR="0030361F" w:rsidRPr="001D068A">
        <w:rPr>
          <w:rFonts w:hint="eastAsia"/>
        </w:rPr>
        <w:t>1</w:t>
      </w:r>
      <w:r w:rsidRPr="001D068A">
        <w:t>-1</w:t>
      </w:r>
      <w:r w:rsidRPr="001D068A">
        <w:t>），</w:t>
      </w:r>
      <w:r w:rsidR="00F46BD6" w:rsidRPr="001D068A">
        <w:rPr>
          <w:rFonts w:hint="eastAsia"/>
        </w:rPr>
        <w:t>目前</w:t>
      </w:r>
      <w:r w:rsidRPr="001D068A">
        <w:t>紡織與成衣產業雖維持出口大於進口</w:t>
      </w:r>
      <w:r w:rsidR="002B44E1" w:rsidRPr="001D068A">
        <w:rPr>
          <w:rFonts w:hint="eastAsia"/>
        </w:rPr>
        <w:t>之</w:t>
      </w:r>
      <w:r w:rsidRPr="001D068A">
        <w:t>貿易順差，但順差額已從</w:t>
      </w:r>
      <w:r w:rsidRPr="001D068A">
        <w:t>2001</w:t>
      </w:r>
      <w:r w:rsidR="00D60CFB" w:rsidRPr="001D068A">
        <w:rPr>
          <w:rFonts w:hint="eastAsia"/>
        </w:rPr>
        <w:t>至</w:t>
      </w:r>
      <w:r w:rsidRPr="001D068A">
        <w:t>2005</w:t>
      </w:r>
      <w:r w:rsidRPr="001D068A">
        <w:t>年的年</w:t>
      </w:r>
      <w:r w:rsidR="00F22EF8" w:rsidRPr="001D068A">
        <w:rPr>
          <w:rFonts w:hint="eastAsia"/>
        </w:rPr>
        <w:t>均</w:t>
      </w:r>
      <w:r w:rsidRPr="001D068A">
        <w:t>83</w:t>
      </w:r>
      <w:r w:rsidRPr="001D068A">
        <w:t>億美元，逐</w:t>
      </w:r>
      <w:r w:rsidR="005730F7" w:rsidRPr="001D068A">
        <w:rPr>
          <w:rFonts w:hint="eastAsia"/>
        </w:rPr>
        <w:t>年</w:t>
      </w:r>
      <w:r w:rsidRPr="001D068A">
        <w:t>下降至</w:t>
      </w:r>
      <w:r w:rsidRPr="001D068A">
        <w:t>2021</w:t>
      </w:r>
      <w:r w:rsidR="00D60CFB" w:rsidRPr="001D068A">
        <w:rPr>
          <w:rFonts w:hint="eastAsia"/>
        </w:rPr>
        <w:t>至</w:t>
      </w:r>
      <w:r w:rsidRPr="001D068A">
        <w:t>2024</w:t>
      </w:r>
      <w:r w:rsidRPr="001D068A">
        <w:t>年的</w:t>
      </w:r>
      <w:r w:rsidR="00651DB4" w:rsidRPr="001D068A">
        <w:rPr>
          <w:rFonts w:hint="eastAsia"/>
        </w:rPr>
        <w:t>年均</w:t>
      </w:r>
      <w:r w:rsidRPr="001D068A">
        <w:t>38</w:t>
      </w:r>
      <w:r w:rsidRPr="001D068A">
        <w:t>億美元。</w:t>
      </w:r>
      <w:r w:rsidR="00E8518E" w:rsidRPr="001D068A">
        <w:rPr>
          <w:rFonts w:hint="eastAsia"/>
        </w:rPr>
        <w:t>而</w:t>
      </w:r>
      <w:r w:rsidRPr="001D068A">
        <w:t>台灣紡織出口競爭力下降，可能與全球供應鏈轉移、新興國家興起、國內產業升級進程尚未銜接等</w:t>
      </w:r>
      <w:r w:rsidR="003117C3" w:rsidRPr="001D068A">
        <w:rPr>
          <w:rFonts w:hint="eastAsia"/>
        </w:rPr>
        <w:t>多重</w:t>
      </w:r>
      <w:r w:rsidRPr="001D068A">
        <w:t>因素有關。</w:t>
      </w:r>
    </w:p>
    <w:p w14:paraId="35F170DD" w14:textId="3DA2CAEA" w:rsidR="00F605B2" w:rsidRPr="005D3E7C" w:rsidRDefault="00E21A00" w:rsidP="00F12B08">
      <w:pPr>
        <w:pStyle w:val="affc"/>
      </w:pPr>
      <w:r>
        <w:rPr>
          <w:rFonts w:hint="eastAsia"/>
        </w:rPr>
        <w:t>表</w:t>
      </w:r>
      <w:r w:rsidR="00FE5707">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292731">
        <w:rPr>
          <w:noProof/>
        </w:rPr>
        <w:t>1</w:t>
      </w:r>
      <w:r>
        <w:fldChar w:fldCharType="end"/>
      </w:r>
      <w:r w:rsidR="00FE5707">
        <w:rPr>
          <w:rFonts w:hint="eastAsia"/>
        </w:rPr>
        <w:t xml:space="preserve"> </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r w:rsidR="00FD22B7">
              <w:rPr>
                <w:rFonts w:hint="eastAsia"/>
              </w:rPr>
              <w:t>均出口</w:t>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r>
              <w:rPr>
                <w:rFonts w:hint="eastAsia"/>
              </w:rPr>
              <w:t>年</w:t>
            </w:r>
            <w:r w:rsidR="00FD22B7">
              <w:rPr>
                <w:rFonts w:hint="eastAsia"/>
              </w:rPr>
              <w:t>均貿易順差</w:t>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proofErr w:type="gramStart"/>
            <w:r>
              <w:rPr>
                <w:rFonts w:hint="eastAsia"/>
                <w:color w:val="000000"/>
              </w:rPr>
              <w:t>–</w:t>
            </w:r>
            <w:proofErr w:type="gramEnd"/>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065CB0C5" w:rsidR="00FA7162"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4FAB7967" w:rsidR="00FD03AA" w:rsidRPr="00483FD5" w:rsidRDefault="00641103" w:rsidP="00BE0658">
      <w:pPr>
        <w:pStyle w:val="15"/>
        <w:ind w:firstLine="480"/>
      </w:pPr>
      <w:r w:rsidRPr="00483FD5">
        <w:t>2023</w:t>
      </w:r>
      <w:r w:rsidRPr="00483FD5">
        <w:t>年</w:t>
      </w:r>
      <w:r w:rsidR="008D5A64" w:rsidRPr="00483FD5">
        <w:rPr>
          <w:rFonts w:hint="eastAsia"/>
        </w:rPr>
        <w:t>，</w:t>
      </w:r>
      <w:r w:rsidR="000F0F56" w:rsidRPr="00483FD5">
        <w:t>世界貿易組織（</w:t>
      </w:r>
      <w:r w:rsidR="000F0F56" w:rsidRPr="00483FD5">
        <w:t>WTO</w:t>
      </w:r>
      <w:r w:rsidR="000F0F56" w:rsidRPr="00483FD5">
        <w:t>）</w:t>
      </w:r>
      <w:r w:rsidR="00124DEA" w:rsidRPr="00483FD5">
        <w:rPr>
          <w:rFonts w:hint="eastAsia"/>
        </w:rPr>
        <w:t>統計</w:t>
      </w:r>
      <w:r w:rsidR="00A741D8" w:rsidRPr="00483FD5">
        <w:rPr>
          <w:rFonts w:hint="eastAsia"/>
        </w:rPr>
        <w:t>（表</w:t>
      </w:r>
      <w:r w:rsidR="00A741D8" w:rsidRPr="00483FD5">
        <w:rPr>
          <w:rFonts w:hint="eastAsia"/>
        </w:rPr>
        <w:t>4.</w:t>
      </w:r>
      <w:r w:rsidR="00AF321C" w:rsidRPr="00483FD5">
        <w:rPr>
          <w:rFonts w:hint="eastAsia"/>
        </w:rPr>
        <w:t>1</w:t>
      </w:r>
      <w:r w:rsidR="00A741D8" w:rsidRPr="00483FD5">
        <w:rPr>
          <w:rFonts w:hint="eastAsia"/>
        </w:rPr>
        <w:t>-2</w:t>
      </w:r>
      <w:r w:rsidR="00A741D8" w:rsidRPr="00483FD5">
        <w:rPr>
          <w:rFonts w:hint="eastAsia"/>
        </w:rPr>
        <w:t>）</w:t>
      </w:r>
      <w:r w:rsidR="001D2800" w:rsidRPr="00483FD5">
        <w:rPr>
          <w:rFonts w:hint="eastAsia"/>
        </w:rPr>
        <w:t>指出</w:t>
      </w:r>
      <w:r w:rsidR="000F0F56" w:rsidRPr="00483FD5">
        <w:t>，全球前十大紡織品出口國合計出口總額達</w:t>
      </w:r>
      <w:r w:rsidR="000F0F56" w:rsidRPr="00483FD5">
        <w:t>2,830</w:t>
      </w:r>
      <w:r w:rsidR="000F0F56" w:rsidRPr="00483FD5">
        <w:t>億美元，占全球總出口</w:t>
      </w:r>
      <w:r w:rsidR="00035EC3" w:rsidRPr="00483FD5">
        <w:rPr>
          <w:rFonts w:hint="eastAsia"/>
        </w:rPr>
        <w:t>比例</w:t>
      </w:r>
      <w:r w:rsidR="000F0F56" w:rsidRPr="00483FD5">
        <w:t>的</w:t>
      </w:r>
      <w:r w:rsidR="000F0F56" w:rsidRPr="00483FD5">
        <w:t>88.7%</w:t>
      </w:r>
      <w:r w:rsidR="000F0F56" w:rsidRPr="00483FD5">
        <w:t>，展現出產業高度集中於少數經濟體之趨勢。</w:t>
      </w:r>
      <w:r w:rsidR="00D944B4" w:rsidRPr="00483FD5">
        <w:rPr>
          <w:rFonts w:hint="eastAsia"/>
        </w:rPr>
        <w:t>統計</w:t>
      </w:r>
      <w:r w:rsidR="001E30B4" w:rsidRPr="00483FD5">
        <w:rPr>
          <w:rFonts w:hint="eastAsia"/>
        </w:rPr>
        <w:t>表顯示</w:t>
      </w:r>
      <w:r w:rsidR="000F0F56" w:rsidRPr="00483FD5">
        <w:t>中國</w:t>
      </w:r>
      <w:r w:rsidR="00527CAA" w:rsidRPr="00483FD5">
        <w:rPr>
          <w:rFonts w:hint="eastAsia"/>
        </w:rPr>
        <w:t>長年</w:t>
      </w:r>
      <w:r w:rsidR="000F0F56" w:rsidRPr="00483FD5">
        <w:t>穩居全球</w:t>
      </w:r>
      <w:r w:rsidR="002069F9" w:rsidRPr="00483FD5">
        <w:rPr>
          <w:rFonts w:hint="eastAsia"/>
        </w:rPr>
        <w:t>出口額</w:t>
      </w:r>
      <w:r w:rsidR="000F0F56" w:rsidRPr="00483FD5">
        <w:t>第一，出口總額高達</w:t>
      </w:r>
      <w:r w:rsidR="000F0F56" w:rsidRPr="00483FD5">
        <w:t>1,340</w:t>
      </w:r>
      <w:r w:rsidR="000F0F56" w:rsidRPr="00483FD5">
        <w:t>億美元</w:t>
      </w:r>
      <w:r w:rsidR="00BE0658" w:rsidRPr="00483FD5">
        <w:rPr>
          <w:rFonts w:hint="eastAsia"/>
        </w:rPr>
        <w:t>、</w:t>
      </w:r>
      <w:r w:rsidR="000F0F56" w:rsidRPr="00483FD5">
        <w:t>占比</w:t>
      </w:r>
      <w:r w:rsidR="000F0F56" w:rsidRPr="00483FD5">
        <w:t>42.1%</w:t>
      </w:r>
      <w:r w:rsidR="000F0F56" w:rsidRPr="00483FD5">
        <w:t>，遠超第二名歐盟</w:t>
      </w:r>
      <w:r w:rsidR="004A10D2" w:rsidRPr="00483FD5">
        <w:rPr>
          <w:rFonts w:hint="eastAsia"/>
        </w:rPr>
        <w:t>出口額的</w:t>
      </w:r>
      <w:r w:rsidR="000F0F56" w:rsidRPr="00483FD5">
        <w:t>700</w:t>
      </w:r>
      <w:r w:rsidR="000F0F56" w:rsidRPr="00483FD5">
        <w:t>億美元（占比</w:t>
      </w:r>
      <w:r w:rsidR="000F0F56" w:rsidRPr="00483FD5">
        <w:t>22.0%</w:t>
      </w:r>
      <w:r w:rsidR="000F0F56" w:rsidRPr="00483FD5">
        <w:t>）。</w:t>
      </w:r>
      <w:proofErr w:type="gramStart"/>
      <w:r w:rsidR="002B673F" w:rsidRPr="00483FD5">
        <w:rPr>
          <w:rFonts w:hint="eastAsia"/>
        </w:rPr>
        <w:t>此外，</w:t>
      </w:r>
      <w:r w:rsidR="00D658AD" w:rsidRPr="00483FD5">
        <w:rPr>
          <w:rFonts w:hint="eastAsia"/>
        </w:rPr>
        <w:t>他國</w:t>
      </w:r>
      <w:proofErr w:type="gramEnd"/>
      <w:r w:rsidR="00D658AD" w:rsidRPr="00483FD5">
        <w:rPr>
          <w:rFonts w:hint="eastAsia"/>
        </w:rPr>
        <w:t>紡織業</w:t>
      </w:r>
      <w:r w:rsidR="00235BBA" w:rsidRPr="00483FD5">
        <w:t>近年</w:t>
      </w:r>
      <w:r w:rsidR="00D658AD" w:rsidRPr="00483FD5">
        <w:rPr>
          <w:rFonts w:hint="eastAsia"/>
        </w:rPr>
        <w:t>也</w:t>
      </w:r>
      <w:r w:rsidR="00235BBA" w:rsidRPr="00483FD5">
        <w:t>持續崛起</w:t>
      </w:r>
      <w:r w:rsidR="00142BC9" w:rsidRPr="00483FD5">
        <w:rPr>
          <w:rFonts w:hint="eastAsia"/>
        </w:rPr>
        <w:t>，</w:t>
      </w:r>
      <w:r w:rsidR="00235BBA" w:rsidRPr="00483FD5">
        <w:t>越南</w:t>
      </w:r>
      <w:r w:rsidR="00570A23" w:rsidRPr="00483FD5">
        <w:rPr>
          <w:rFonts w:hint="eastAsia"/>
        </w:rPr>
        <w:t>與印度</w:t>
      </w:r>
      <w:r w:rsidR="00235BBA" w:rsidRPr="00483FD5">
        <w:t>自</w:t>
      </w:r>
      <w:r w:rsidR="00235BBA" w:rsidRPr="00483FD5">
        <w:t>2000</w:t>
      </w:r>
      <w:r w:rsidR="00235BBA" w:rsidRPr="00483FD5">
        <w:t>年至</w:t>
      </w:r>
      <w:r w:rsidR="00235BBA" w:rsidRPr="00483FD5">
        <w:t>2023</w:t>
      </w:r>
      <w:r w:rsidR="00235BBA" w:rsidRPr="00483FD5">
        <w:t>年</w:t>
      </w:r>
      <w:r w:rsidR="00D944B4" w:rsidRPr="00483FD5">
        <w:rPr>
          <w:rFonts w:hint="eastAsia"/>
        </w:rPr>
        <w:t>出口占比</w:t>
      </w:r>
      <w:r w:rsidR="00E47010" w:rsidRPr="00483FD5">
        <w:rPr>
          <w:rFonts w:hint="eastAsia"/>
        </w:rPr>
        <w:t>皆</w:t>
      </w:r>
      <w:r w:rsidR="004E6C7C" w:rsidRPr="00483FD5">
        <w:rPr>
          <w:rFonts w:hint="eastAsia"/>
        </w:rPr>
        <w:t>持續</w:t>
      </w:r>
      <w:r w:rsidR="00D944B4" w:rsidRPr="00483FD5">
        <w:rPr>
          <w:rFonts w:hint="eastAsia"/>
        </w:rPr>
        <w:t>上</w:t>
      </w:r>
      <w:r w:rsidR="001F7D96" w:rsidRPr="00483FD5">
        <w:rPr>
          <w:rFonts w:hint="eastAsia"/>
        </w:rPr>
        <w:t>升</w:t>
      </w:r>
      <w:r w:rsidR="00235BBA" w:rsidRPr="00483FD5">
        <w:t>，</w:t>
      </w:r>
      <w:r w:rsidR="004B5712" w:rsidRPr="00483FD5">
        <w:rPr>
          <w:rFonts w:hint="eastAsia"/>
        </w:rPr>
        <w:t>越南於</w:t>
      </w:r>
      <w:r w:rsidR="00235BBA" w:rsidRPr="00483FD5">
        <w:t>2023</w:t>
      </w:r>
      <w:r w:rsidR="00235BBA" w:rsidRPr="00483FD5">
        <w:t>年出口</w:t>
      </w:r>
      <w:r w:rsidR="00AE4D61" w:rsidRPr="00483FD5">
        <w:rPr>
          <w:rFonts w:hint="eastAsia"/>
        </w:rPr>
        <w:t>額</w:t>
      </w:r>
      <w:r w:rsidR="00235BBA" w:rsidRPr="00483FD5">
        <w:t>為</w:t>
      </w:r>
      <w:r w:rsidR="00235BBA" w:rsidRPr="00483FD5">
        <w:t>110</w:t>
      </w:r>
      <w:r w:rsidR="00235BBA" w:rsidRPr="00483FD5">
        <w:t>億美元，</w:t>
      </w:r>
      <w:r w:rsidR="00554408" w:rsidRPr="00483FD5">
        <w:rPr>
          <w:rFonts w:hint="eastAsia"/>
        </w:rPr>
        <w:t>此成長趨勢亦</w:t>
      </w:r>
      <w:r w:rsidR="00235BBA" w:rsidRPr="00483FD5">
        <w:t>展現</w:t>
      </w:r>
      <w:r w:rsidR="00407813" w:rsidRPr="00483FD5">
        <w:rPr>
          <w:rFonts w:hint="eastAsia"/>
        </w:rPr>
        <w:t>其</w:t>
      </w:r>
      <w:r w:rsidR="00235BBA" w:rsidRPr="00483FD5">
        <w:t>全球供應鏈中的快速布局與產能擴張。相較之下，台灣</w:t>
      </w:r>
      <w:r w:rsidR="00235BBA" w:rsidRPr="00483FD5">
        <w:t>2023</w:t>
      </w:r>
      <w:r w:rsidR="00235BBA" w:rsidRPr="00483FD5">
        <w:t>年出口僅</w:t>
      </w:r>
      <w:r w:rsidR="00235BBA" w:rsidRPr="00483FD5">
        <w:t>60</w:t>
      </w:r>
      <w:r w:rsidR="00235BBA" w:rsidRPr="00483FD5">
        <w:t>億美元，占全球比重僅</w:t>
      </w:r>
      <w:r w:rsidR="00235BBA" w:rsidRPr="00483FD5">
        <w:t>1.9%</w:t>
      </w:r>
      <w:r w:rsidR="00235BBA" w:rsidRPr="00483FD5">
        <w:t>，</w:t>
      </w:r>
      <w:r w:rsidR="00FD5078" w:rsidRPr="00483FD5">
        <w:rPr>
          <w:rFonts w:hint="eastAsia"/>
        </w:rPr>
        <w:t>而</w:t>
      </w:r>
      <w:r w:rsidR="00FD5078" w:rsidRPr="00483FD5">
        <w:rPr>
          <w:rFonts w:hint="eastAsia"/>
        </w:rPr>
        <w:t>2023</w:t>
      </w:r>
      <w:r w:rsidR="00FD5078" w:rsidRPr="00483FD5">
        <w:rPr>
          <w:rFonts w:hint="eastAsia"/>
        </w:rPr>
        <w:t>年的</w:t>
      </w:r>
      <w:r w:rsidR="00094622" w:rsidRPr="00483FD5">
        <w:rPr>
          <w:rFonts w:hint="eastAsia"/>
        </w:rPr>
        <w:t>出口額</w:t>
      </w:r>
      <w:r w:rsidR="00224FA8" w:rsidRPr="00483FD5">
        <w:rPr>
          <w:rFonts w:hint="eastAsia"/>
        </w:rPr>
        <w:t>增減率</w:t>
      </w:r>
      <w:r w:rsidR="00094622" w:rsidRPr="00483FD5">
        <w:rPr>
          <w:rFonts w:hint="eastAsia"/>
        </w:rPr>
        <w:t>呈現</w:t>
      </w:r>
      <w:r w:rsidR="00094622" w:rsidRPr="00483FD5">
        <w:rPr>
          <w:rFonts w:hint="eastAsia"/>
        </w:rPr>
        <w:t>-2</w:t>
      </w:r>
      <w:r w:rsidR="0053662B" w:rsidRPr="00483FD5">
        <w:rPr>
          <w:rFonts w:hint="eastAsia"/>
        </w:rPr>
        <w:t>7</w:t>
      </w:r>
      <w:r w:rsidR="00094622" w:rsidRPr="00483FD5">
        <w:rPr>
          <w:rFonts w:hint="eastAsia"/>
        </w:rPr>
        <w:t>%</w:t>
      </w:r>
      <w:r w:rsidR="00235BBA" w:rsidRPr="00483FD5">
        <w:t>，</w:t>
      </w:r>
      <w:r w:rsidR="00D757C5" w:rsidRPr="00483FD5">
        <w:rPr>
          <w:rFonts w:hint="eastAsia"/>
        </w:rPr>
        <w:t>是</w:t>
      </w:r>
      <w:r w:rsidR="00235BBA" w:rsidRPr="00483FD5">
        <w:t>十大出口國中衰退幅度最大者，顯示</w:t>
      </w:r>
      <w:r w:rsidR="00C669B7" w:rsidRPr="00483FD5">
        <w:rPr>
          <w:rFonts w:hint="eastAsia"/>
        </w:rPr>
        <w:t>台灣</w:t>
      </w:r>
      <w:r w:rsidR="00235BBA" w:rsidRPr="00483FD5">
        <w:t>在全球紡織產業中</w:t>
      </w:r>
      <w:r w:rsidR="00D478E0" w:rsidRPr="00483FD5">
        <w:rPr>
          <w:rFonts w:hint="eastAsia"/>
        </w:rPr>
        <w:t>逐漸</w:t>
      </w:r>
      <w:r w:rsidR="00235BBA" w:rsidRPr="00483FD5">
        <w:t>弱化</w:t>
      </w:r>
      <w:r w:rsidR="00580A47" w:rsidRPr="00483FD5">
        <w:rPr>
          <w:rFonts w:hint="eastAsia"/>
        </w:rPr>
        <w:t>的情況</w:t>
      </w:r>
      <w:r w:rsidR="00707248" w:rsidRPr="00483FD5">
        <w:rPr>
          <w:rFonts w:hint="eastAsia"/>
        </w:rPr>
        <w:t>。</w:t>
      </w:r>
    </w:p>
    <w:p w14:paraId="6D5E0208" w14:textId="6040A030" w:rsidR="00BE6E87" w:rsidRPr="00362D3C" w:rsidRDefault="00164FB3" w:rsidP="00F755B3">
      <w:pPr>
        <w:pStyle w:val="affc"/>
      </w:pPr>
      <w:r>
        <w:rPr>
          <w:rFonts w:hint="eastAsia"/>
        </w:rPr>
        <w:t>表</w:t>
      </w:r>
      <w:r w:rsidR="00280438">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292731">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DB4843" w:rsidRDefault="004F6747" w:rsidP="00E454BB">
            <w:pPr>
              <w:pStyle w:val="15"/>
              <w:ind w:firstLineChars="0" w:firstLine="0"/>
              <w:jc w:val="center"/>
              <w:rPr>
                <w:sz w:val="20"/>
                <w:szCs w:val="20"/>
              </w:rPr>
            </w:pPr>
            <w:r w:rsidRPr="00DB4843">
              <w:rPr>
                <w:rFonts w:cs="Times New Roman"/>
                <w:sz w:val="20"/>
                <w:szCs w:val="20"/>
              </w:rPr>
              <w:t>70</w:t>
            </w:r>
          </w:p>
        </w:tc>
        <w:tc>
          <w:tcPr>
            <w:tcW w:w="733" w:type="dxa"/>
            <w:vAlign w:val="center"/>
          </w:tcPr>
          <w:p w14:paraId="384F6E76" w14:textId="43B5D291" w:rsidR="004F6747" w:rsidRPr="00DB4843" w:rsidRDefault="004F6747" w:rsidP="00E454BB">
            <w:pPr>
              <w:pStyle w:val="15"/>
              <w:ind w:firstLineChars="0" w:firstLine="0"/>
              <w:jc w:val="center"/>
              <w:rPr>
                <w:sz w:val="20"/>
                <w:szCs w:val="20"/>
              </w:rPr>
            </w:pPr>
            <w:r w:rsidRPr="00DB4843">
              <w:rPr>
                <w:rFonts w:cs="Times New Roman"/>
                <w:sz w:val="20"/>
                <w:szCs w:val="20"/>
              </w:rPr>
              <w:t>33.4</w:t>
            </w:r>
          </w:p>
        </w:tc>
        <w:tc>
          <w:tcPr>
            <w:tcW w:w="733" w:type="dxa"/>
            <w:vAlign w:val="center"/>
          </w:tcPr>
          <w:p w14:paraId="5A4D6FCB" w14:textId="315BEF73" w:rsidR="004F6747" w:rsidRPr="00DB4843" w:rsidRDefault="004F6747" w:rsidP="00E454BB">
            <w:pPr>
              <w:pStyle w:val="15"/>
              <w:ind w:firstLineChars="0" w:firstLine="0"/>
              <w:jc w:val="center"/>
              <w:rPr>
                <w:sz w:val="20"/>
                <w:szCs w:val="20"/>
              </w:rPr>
            </w:pPr>
            <w:r w:rsidRPr="00DB4843">
              <w:rPr>
                <w:rFonts w:cs="Times New Roman"/>
                <w:sz w:val="20"/>
                <w:szCs w:val="20"/>
              </w:rPr>
              <w:t>32.5</w:t>
            </w:r>
          </w:p>
        </w:tc>
        <w:tc>
          <w:tcPr>
            <w:tcW w:w="733" w:type="dxa"/>
            <w:vAlign w:val="center"/>
          </w:tcPr>
          <w:p w14:paraId="67C6B129" w14:textId="2EFDE266" w:rsidR="004F6747" w:rsidRPr="00DB4843" w:rsidRDefault="004F6747" w:rsidP="00E454BB">
            <w:pPr>
              <w:pStyle w:val="15"/>
              <w:ind w:firstLineChars="0" w:firstLine="0"/>
              <w:jc w:val="center"/>
              <w:rPr>
                <w:sz w:val="20"/>
                <w:szCs w:val="20"/>
              </w:rPr>
            </w:pPr>
            <w:r w:rsidRPr="00DB4843">
              <w:rPr>
                <w:rFonts w:cs="Times New Roman"/>
                <w:sz w:val="20"/>
                <w:szCs w:val="20"/>
              </w:rPr>
              <w:t>25.3</w:t>
            </w:r>
          </w:p>
        </w:tc>
        <w:tc>
          <w:tcPr>
            <w:tcW w:w="732" w:type="dxa"/>
            <w:vAlign w:val="center"/>
          </w:tcPr>
          <w:p w14:paraId="4C8759BF" w14:textId="5CE331CE" w:rsidR="004F6747" w:rsidRPr="00DB4843" w:rsidRDefault="004F6747" w:rsidP="00E454BB">
            <w:pPr>
              <w:pStyle w:val="15"/>
              <w:ind w:firstLineChars="0" w:firstLine="0"/>
              <w:jc w:val="center"/>
              <w:rPr>
                <w:sz w:val="20"/>
                <w:szCs w:val="20"/>
              </w:rPr>
            </w:pPr>
            <w:r w:rsidRPr="00DB4843">
              <w:rPr>
                <w:rFonts w:cs="Times New Roman"/>
                <w:sz w:val="20"/>
                <w:szCs w:val="20"/>
              </w:rPr>
              <w:t>22.0</w:t>
            </w:r>
          </w:p>
        </w:tc>
        <w:tc>
          <w:tcPr>
            <w:tcW w:w="733" w:type="dxa"/>
            <w:vAlign w:val="center"/>
          </w:tcPr>
          <w:p w14:paraId="7F8AC4C8" w14:textId="12FA8202"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09AC290A" w14:textId="2F5A35DC" w:rsidR="004F6747" w:rsidRPr="00DB4843" w:rsidRDefault="004F6747" w:rsidP="00E454BB">
            <w:pPr>
              <w:pStyle w:val="15"/>
              <w:ind w:firstLineChars="0" w:firstLine="0"/>
              <w:jc w:val="center"/>
              <w:rPr>
                <w:sz w:val="20"/>
                <w:szCs w:val="20"/>
              </w:rPr>
            </w:pPr>
            <w:r w:rsidRPr="00DB4843">
              <w:rPr>
                <w:rFonts w:cs="Times New Roman"/>
                <w:sz w:val="20"/>
                <w:szCs w:val="20"/>
              </w:rPr>
              <w:t>14</w:t>
            </w:r>
          </w:p>
        </w:tc>
        <w:tc>
          <w:tcPr>
            <w:tcW w:w="733" w:type="dxa"/>
            <w:vAlign w:val="center"/>
          </w:tcPr>
          <w:p w14:paraId="2CAF2C31" w14:textId="32D0F611" w:rsidR="004F6747" w:rsidRPr="00DB4843" w:rsidRDefault="004F6747" w:rsidP="00E454BB">
            <w:pPr>
              <w:pStyle w:val="15"/>
              <w:ind w:firstLineChars="0" w:firstLine="0"/>
              <w:jc w:val="center"/>
              <w:rPr>
                <w:sz w:val="20"/>
                <w:szCs w:val="20"/>
              </w:rPr>
            </w:pPr>
            <w:r w:rsidRPr="00DB4843">
              <w:rPr>
                <w:rFonts w:cs="Times New Roman"/>
                <w:sz w:val="20"/>
                <w:szCs w:val="20"/>
              </w:rPr>
              <w:t>-2</w:t>
            </w:r>
          </w:p>
        </w:tc>
        <w:tc>
          <w:tcPr>
            <w:tcW w:w="733" w:type="dxa"/>
            <w:vAlign w:val="center"/>
          </w:tcPr>
          <w:p w14:paraId="573F192F" w14:textId="157CA60C" w:rsidR="004F6747" w:rsidRPr="00DB4843" w:rsidRDefault="004F6747" w:rsidP="00E454BB">
            <w:pPr>
              <w:pStyle w:val="15"/>
              <w:ind w:firstLineChars="0" w:firstLine="0"/>
              <w:jc w:val="center"/>
              <w:rPr>
                <w:sz w:val="20"/>
                <w:szCs w:val="20"/>
              </w:rPr>
            </w:pPr>
            <w:r w:rsidRPr="00DB4843">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DB4843" w:rsidRDefault="004F6747" w:rsidP="00E454BB">
            <w:pPr>
              <w:pStyle w:val="15"/>
              <w:ind w:firstLineChars="0" w:firstLine="0"/>
              <w:jc w:val="center"/>
              <w:rPr>
                <w:sz w:val="20"/>
                <w:szCs w:val="20"/>
              </w:rPr>
            </w:pPr>
            <w:r w:rsidRPr="00DB4843">
              <w:rPr>
                <w:rFonts w:cs="Times New Roman"/>
                <w:sz w:val="20"/>
                <w:szCs w:val="20"/>
              </w:rPr>
              <w:t>25</w:t>
            </w:r>
          </w:p>
        </w:tc>
        <w:tc>
          <w:tcPr>
            <w:tcW w:w="733" w:type="dxa"/>
            <w:vAlign w:val="center"/>
          </w:tcPr>
          <w:p w14:paraId="1B3FE1DB" w14:textId="5677F3C0" w:rsidR="004F6747" w:rsidRPr="00DB4843" w:rsidRDefault="004F6747" w:rsidP="00E454BB">
            <w:pPr>
              <w:pStyle w:val="15"/>
              <w:ind w:firstLineChars="0" w:firstLine="0"/>
              <w:jc w:val="center"/>
              <w:rPr>
                <w:sz w:val="20"/>
                <w:szCs w:val="20"/>
              </w:rPr>
            </w:pPr>
            <w:r w:rsidRPr="00DB4843">
              <w:rPr>
                <w:rFonts w:cs="Times New Roman"/>
                <w:sz w:val="20"/>
                <w:szCs w:val="20"/>
              </w:rPr>
              <w:t>11.5</w:t>
            </w:r>
          </w:p>
        </w:tc>
        <w:tc>
          <w:tcPr>
            <w:tcW w:w="733" w:type="dxa"/>
            <w:vAlign w:val="center"/>
          </w:tcPr>
          <w:p w14:paraId="7CC84C5F" w14:textId="52CEDE92" w:rsidR="004F6747" w:rsidRPr="00DB4843" w:rsidRDefault="004F6747" w:rsidP="00E454BB">
            <w:pPr>
              <w:pStyle w:val="15"/>
              <w:ind w:firstLineChars="0" w:firstLine="0"/>
              <w:jc w:val="center"/>
              <w:rPr>
                <w:sz w:val="20"/>
                <w:szCs w:val="20"/>
              </w:rPr>
            </w:pPr>
            <w:r w:rsidRPr="00DB4843">
              <w:rPr>
                <w:rFonts w:cs="Times New Roman"/>
                <w:sz w:val="20"/>
                <w:szCs w:val="20"/>
              </w:rPr>
              <w:t>11.3</w:t>
            </w:r>
          </w:p>
        </w:tc>
        <w:tc>
          <w:tcPr>
            <w:tcW w:w="733" w:type="dxa"/>
            <w:vAlign w:val="center"/>
          </w:tcPr>
          <w:p w14:paraId="2B26D319" w14:textId="653D6E5D" w:rsidR="004F6747" w:rsidRPr="00DB4843" w:rsidRDefault="004F6747" w:rsidP="00E454BB">
            <w:pPr>
              <w:pStyle w:val="15"/>
              <w:ind w:firstLineChars="0" w:firstLine="0"/>
              <w:jc w:val="center"/>
              <w:rPr>
                <w:sz w:val="20"/>
                <w:szCs w:val="20"/>
              </w:rPr>
            </w:pPr>
            <w:r w:rsidRPr="00DB4843">
              <w:rPr>
                <w:rFonts w:cs="Times New Roman"/>
                <w:sz w:val="20"/>
                <w:szCs w:val="20"/>
              </w:rPr>
              <w:t>9.0</w:t>
            </w:r>
          </w:p>
        </w:tc>
        <w:tc>
          <w:tcPr>
            <w:tcW w:w="732" w:type="dxa"/>
            <w:vAlign w:val="center"/>
          </w:tcPr>
          <w:p w14:paraId="0B7D1FDB" w14:textId="00BFD223" w:rsidR="004F6747" w:rsidRPr="00DB4843" w:rsidRDefault="004F6747" w:rsidP="00E454BB">
            <w:pPr>
              <w:pStyle w:val="15"/>
              <w:ind w:firstLineChars="0" w:firstLine="0"/>
              <w:jc w:val="center"/>
              <w:rPr>
                <w:sz w:val="20"/>
                <w:szCs w:val="20"/>
              </w:rPr>
            </w:pPr>
            <w:r w:rsidRPr="00DB4843">
              <w:rPr>
                <w:rFonts w:cs="Times New Roman"/>
                <w:sz w:val="20"/>
                <w:szCs w:val="20"/>
              </w:rPr>
              <w:t>7.8</w:t>
            </w:r>
          </w:p>
        </w:tc>
        <w:tc>
          <w:tcPr>
            <w:tcW w:w="733" w:type="dxa"/>
            <w:vAlign w:val="center"/>
          </w:tcPr>
          <w:p w14:paraId="5A3BC9C2" w14:textId="59ED2EDA"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42B7EFF8" w14:textId="7B2B4C7E" w:rsidR="004F6747" w:rsidRPr="00DB4843" w:rsidRDefault="004F6747" w:rsidP="00E454BB">
            <w:pPr>
              <w:pStyle w:val="15"/>
              <w:ind w:firstLineChars="0" w:firstLine="0"/>
              <w:jc w:val="center"/>
              <w:rPr>
                <w:sz w:val="20"/>
                <w:szCs w:val="20"/>
              </w:rPr>
            </w:pPr>
            <w:r w:rsidRPr="00DB4843">
              <w:rPr>
                <w:rFonts w:cs="Times New Roman"/>
                <w:sz w:val="20"/>
                <w:szCs w:val="20"/>
              </w:rPr>
              <w:t>16</w:t>
            </w:r>
          </w:p>
        </w:tc>
        <w:tc>
          <w:tcPr>
            <w:tcW w:w="733" w:type="dxa"/>
            <w:vAlign w:val="center"/>
          </w:tcPr>
          <w:p w14:paraId="257DC46D" w14:textId="47226746" w:rsidR="004F6747" w:rsidRPr="00DB4843" w:rsidRDefault="004F6747" w:rsidP="00E454BB">
            <w:pPr>
              <w:pStyle w:val="15"/>
              <w:ind w:firstLineChars="0" w:firstLine="0"/>
              <w:jc w:val="center"/>
              <w:rPr>
                <w:sz w:val="20"/>
                <w:szCs w:val="20"/>
              </w:rPr>
            </w:pPr>
            <w:r w:rsidRPr="00DB4843">
              <w:rPr>
                <w:rFonts w:cs="Times New Roman"/>
                <w:sz w:val="20"/>
                <w:szCs w:val="20"/>
              </w:rPr>
              <w:t>1</w:t>
            </w:r>
          </w:p>
        </w:tc>
        <w:tc>
          <w:tcPr>
            <w:tcW w:w="733" w:type="dxa"/>
            <w:vAlign w:val="center"/>
          </w:tcPr>
          <w:p w14:paraId="64E56070" w14:textId="0DE0B8AE" w:rsidR="004F6747" w:rsidRPr="00DB4843" w:rsidRDefault="004F6747" w:rsidP="00E454BB">
            <w:pPr>
              <w:pStyle w:val="15"/>
              <w:ind w:firstLineChars="0" w:firstLine="0"/>
              <w:jc w:val="center"/>
              <w:rPr>
                <w:sz w:val="20"/>
                <w:szCs w:val="20"/>
              </w:rPr>
            </w:pPr>
            <w:r w:rsidRPr="00DB4843">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DB4843" w:rsidRDefault="004F6747" w:rsidP="00E454BB">
            <w:pPr>
              <w:pStyle w:val="15"/>
              <w:ind w:firstLineChars="0" w:firstLine="0"/>
              <w:jc w:val="center"/>
              <w:rPr>
                <w:sz w:val="20"/>
                <w:szCs w:val="20"/>
              </w:rPr>
            </w:pPr>
            <w:r w:rsidRPr="00DB4843">
              <w:rPr>
                <w:rFonts w:cs="Times New Roman"/>
                <w:sz w:val="20"/>
                <w:szCs w:val="20"/>
              </w:rPr>
              <w:t>18</w:t>
            </w:r>
          </w:p>
        </w:tc>
        <w:tc>
          <w:tcPr>
            <w:tcW w:w="733" w:type="dxa"/>
            <w:vAlign w:val="center"/>
          </w:tcPr>
          <w:p w14:paraId="677AE660" w14:textId="5200140B" w:rsidR="004F6747" w:rsidRPr="00DB4843" w:rsidRDefault="004F6747" w:rsidP="00E454BB">
            <w:pPr>
              <w:pStyle w:val="15"/>
              <w:ind w:firstLineChars="0" w:firstLine="0"/>
              <w:jc w:val="center"/>
              <w:rPr>
                <w:sz w:val="20"/>
                <w:szCs w:val="20"/>
              </w:rPr>
            </w:pPr>
            <w:r w:rsidRPr="00DB4843">
              <w:rPr>
                <w:rFonts w:cs="Times New Roman"/>
                <w:sz w:val="20"/>
                <w:szCs w:val="20"/>
              </w:rPr>
              <w:t>3.6</w:t>
            </w:r>
          </w:p>
        </w:tc>
        <w:tc>
          <w:tcPr>
            <w:tcW w:w="733" w:type="dxa"/>
            <w:vAlign w:val="center"/>
          </w:tcPr>
          <w:p w14:paraId="70E4CF6F" w14:textId="680DD4FE" w:rsidR="004F6747" w:rsidRPr="00DB4843" w:rsidRDefault="004F6747" w:rsidP="00E454BB">
            <w:pPr>
              <w:pStyle w:val="15"/>
              <w:ind w:firstLineChars="0" w:firstLine="0"/>
              <w:jc w:val="center"/>
              <w:rPr>
                <w:sz w:val="20"/>
                <w:szCs w:val="20"/>
              </w:rPr>
            </w:pPr>
            <w:r w:rsidRPr="00DB4843">
              <w:rPr>
                <w:rFonts w:cs="Times New Roman"/>
                <w:sz w:val="20"/>
                <w:szCs w:val="20"/>
              </w:rPr>
              <w:t>4.1</w:t>
            </w:r>
          </w:p>
        </w:tc>
        <w:tc>
          <w:tcPr>
            <w:tcW w:w="733" w:type="dxa"/>
            <w:vAlign w:val="center"/>
          </w:tcPr>
          <w:p w14:paraId="14F6B802" w14:textId="75B10842" w:rsidR="004F6747" w:rsidRPr="00DB4843" w:rsidRDefault="004F6747" w:rsidP="00E454BB">
            <w:pPr>
              <w:pStyle w:val="15"/>
              <w:ind w:firstLineChars="0" w:firstLine="0"/>
              <w:jc w:val="center"/>
              <w:rPr>
                <w:sz w:val="20"/>
                <w:szCs w:val="20"/>
              </w:rPr>
            </w:pPr>
            <w:r w:rsidRPr="00DB4843">
              <w:rPr>
                <w:rFonts w:cs="Times New Roman"/>
                <w:sz w:val="20"/>
                <w:szCs w:val="20"/>
              </w:rPr>
              <w:t>5.1</w:t>
            </w:r>
          </w:p>
        </w:tc>
        <w:tc>
          <w:tcPr>
            <w:tcW w:w="732" w:type="dxa"/>
            <w:vAlign w:val="center"/>
          </w:tcPr>
          <w:p w14:paraId="57FDE0BE" w14:textId="2396D313" w:rsidR="004F6747" w:rsidRPr="00DB4843" w:rsidRDefault="004F6747" w:rsidP="00E454BB">
            <w:pPr>
              <w:pStyle w:val="15"/>
              <w:ind w:firstLineChars="0" w:firstLine="0"/>
              <w:jc w:val="center"/>
              <w:rPr>
                <w:sz w:val="20"/>
                <w:szCs w:val="20"/>
              </w:rPr>
            </w:pPr>
            <w:r w:rsidRPr="00DB4843">
              <w:rPr>
                <w:rFonts w:cs="Times New Roman"/>
                <w:sz w:val="20"/>
                <w:szCs w:val="20"/>
              </w:rPr>
              <w:t>5.6</w:t>
            </w:r>
          </w:p>
        </w:tc>
        <w:tc>
          <w:tcPr>
            <w:tcW w:w="733" w:type="dxa"/>
            <w:vAlign w:val="center"/>
          </w:tcPr>
          <w:p w14:paraId="41A3C5D2" w14:textId="6C2C468F"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42E8D93D" w14:textId="799BC0CD"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3" w:type="dxa"/>
            <w:vAlign w:val="center"/>
          </w:tcPr>
          <w:p w14:paraId="79E2CBBA" w14:textId="67406531" w:rsidR="004F6747" w:rsidRPr="00DB4843" w:rsidRDefault="004F6747" w:rsidP="00E454BB">
            <w:pPr>
              <w:pStyle w:val="15"/>
              <w:ind w:firstLineChars="0" w:firstLine="0"/>
              <w:jc w:val="center"/>
              <w:rPr>
                <w:sz w:val="20"/>
                <w:szCs w:val="20"/>
              </w:rPr>
            </w:pPr>
            <w:r w:rsidRPr="00DB4843">
              <w:rPr>
                <w:rFonts w:cs="Times New Roman"/>
                <w:sz w:val="20"/>
                <w:szCs w:val="20"/>
              </w:rPr>
              <w:t>-13</w:t>
            </w:r>
          </w:p>
        </w:tc>
        <w:tc>
          <w:tcPr>
            <w:tcW w:w="733" w:type="dxa"/>
            <w:vAlign w:val="center"/>
          </w:tcPr>
          <w:p w14:paraId="0CAEA538" w14:textId="2C76F838" w:rsidR="004F6747" w:rsidRPr="00DB4843" w:rsidRDefault="004F6747" w:rsidP="00E454BB">
            <w:pPr>
              <w:pStyle w:val="15"/>
              <w:ind w:firstLineChars="0" w:firstLine="0"/>
              <w:jc w:val="center"/>
              <w:rPr>
                <w:sz w:val="20"/>
                <w:szCs w:val="20"/>
              </w:rPr>
            </w:pPr>
            <w:r w:rsidRPr="00DB4843">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DB4843" w:rsidRDefault="004F6747" w:rsidP="00E454BB">
            <w:pPr>
              <w:pStyle w:val="15"/>
              <w:ind w:firstLineChars="0" w:firstLine="0"/>
              <w:jc w:val="center"/>
              <w:rPr>
                <w:sz w:val="20"/>
                <w:szCs w:val="20"/>
              </w:rPr>
            </w:pPr>
            <w:r w:rsidRPr="00DB4843">
              <w:rPr>
                <w:rFonts w:cs="Times New Roman"/>
                <w:sz w:val="20"/>
                <w:szCs w:val="20"/>
              </w:rPr>
              <w:t>13</w:t>
            </w:r>
          </w:p>
        </w:tc>
        <w:tc>
          <w:tcPr>
            <w:tcW w:w="733" w:type="dxa"/>
            <w:vAlign w:val="center"/>
          </w:tcPr>
          <w:p w14:paraId="45DA4248" w14:textId="6012B426" w:rsidR="004F6747" w:rsidRPr="00DB4843" w:rsidRDefault="004F6747" w:rsidP="00E454BB">
            <w:pPr>
              <w:pStyle w:val="15"/>
              <w:ind w:firstLineChars="0" w:firstLine="0"/>
              <w:jc w:val="center"/>
              <w:rPr>
                <w:sz w:val="20"/>
                <w:szCs w:val="20"/>
              </w:rPr>
            </w:pPr>
            <w:r w:rsidRPr="00DB4843">
              <w:rPr>
                <w:rFonts w:cs="Times New Roman"/>
                <w:sz w:val="20"/>
                <w:szCs w:val="20"/>
              </w:rPr>
              <w:t>2.4</w:t>
            </w:r>
          </w:p>
        </w:tc>
        <w:tc>
          <w:tcPr>
            <w:tcW w:w="733" w:type="dxa"/>
            <w:vAlign w:val="center"/>
          </w:tcPr>
          <w:p w14:paraId="612DABA1" w14:textId="48960346"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3" w:type="dxa"/>
            <w:vAlign w:val="center"/>
          </w:tcPr>
          <w:p w14:paraId="301E39C6" w14:textId="3E087CBB"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2" w:type="dxa"/>
            <w:vAlign w:val="center"/>
          </w:tcPr>
          <w:p w14:paraId="129B2531" w14:textId="66A5E5C7" w:rsidR="004F6747" w:rsidRPr="00DB4843" w:rsidRDefault="004F6747" w:rsidP="00E454BB">
            <w:pPr>
              <w:pStyle w:val="15"/>
              <w:ind w:firstLineChars="0" w:firstLine="0"/>
              <w:jc w:val="center"/>
              <w:rPr>
                <w:sz w:val="20"/>
                <w:szCs w:val="20"/>
              </w:rPr>
            </w:pPr>
            <w:r w:rsidRPr="00DB4843">
              <w:rPr>
                <w:rFonts w:cs="Times New Roman"/>
                <w:sz w:val="20"/>
                <w:szCs w:val="20"/>
              </w:rPr>
              <w:t>4.2</w:t>
            </w:r>
          </w:p>
        </w:tc>
        <w:tc>
          <w:tcPr>
            <w:tcW w:w="733" w:type="dxa"/>
            <w:vAlign w:val="center"/>
          </w:tcPr>
          <w:p w14:paraId="64EE8E7B" w14:textId="056CE6F4"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2EDD020A" w14:textId="3DE4C215" w:rsidR="004F6747" w:rsidRPr="00DB4843" w:rsidRDefault="004F6747" w:rsidP="00E454BB">
            <w:pPr>
              <w:pStyle w:val="15"/>
              <w:ind w:firstLineChars="0" w:firstLine="0"/>
              <w:jc w:val="center"/>
              <w:rPr>
                <w:sz w:val="20"/>
                <w:szCs w:val="20"/>
              </w:rPr>
            </w:pPr>
            <w:r w:rsidRPr="00DB4843">
              <w:rPr>
                <w:rFonts w:cs="Times New Roman"/>
                <w:sz w:val="20"/>
                <w:szCs w:val="20"/>
              </w:rPr>
              <w:t>30</w:t>
            </w:r>
          </w:p>
        </w:tc>
        <w:tc>
          <w:tcPr>
            <w:tcW w:w="733" w:type="dxa"/>
            <w:vAlign w:val="center"/>
          </w:tcPr>
          <w:p w14:paraId="6FA40F0C" w14:textId="0BF67640"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03E24243" w14:textId="092327D5" w:rsidR="004F6747" w:rsidRPr="00DB4843" w:rsidRDefault="004F6747" w:rsidP="00E454BB">
            <w:pPr>
              <w:pStyle w:val="15"/>
              <w:ind w:firstLineChars="0" w:firstLine="0"/>
              <w:jc w:val="center"/>
              <w:rPr>
                <w:sz w:val="20"/>
                <w:szCs w:val="20"/>
              </w:rPr>
            </w:pPr>
            <w:r w:rsidRPr="00DB4843">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3" w:type="dxa"/>
            <w:vAlign w:val="center"/>
          </w:tcPr>
          <w:p w14:paraId="7F87BCBE" w14:textId="50F9E239" w:rsidR="004F6747" w:rsidRPr="00DB4843" w:rsidRDefault="004F6747" w:rsidP="00E454BB">
            <w:pPr>
              <w:pStyle w:val="15"/>
              <w:ind w:firstLineChars="0" w:firstLine="0"/>
              <w:jc w:val="center"/>
              <w:rPr>
                <w:sz w:val="20"/>
                <w:szCs w:val="20"/>
              </w:rPr>
            </w:pPr>
            <w:r w:rsidRPr="00DB4843">
              <w:rPr>
                <w:rFonts w:cs="Times New Roman"/>
                <w:sz w:val="20"/>
                <w:szCs w:val="20"/>
              </w:rPr>
              <w:t>7.0</w:t>
            </w:r>
          </w:p>
        </w:tc>
        <w:tc>
          <w:tcPr>
            <w:tcW w:w="733" w:type="dxa"/>
            <w:vAlign w:val="center"/>
          </w:tcPr>
          <w:p w14:paraId="1560CD52" w14:textId="1D6894CD" w:rsidR="004F6747" w:rsidRPr="00DB4843" w:rsidRDefault="004F6747" w:rsidP="00E454BB">
            <w:pPr>
              <w:pStyle w:val="15"/>
              <w:ind w:firstLineChars="0" w:firstLine="0"/>
              <w:jc w:val="center"/>
              <w:rPr>
                <w:sz w:val="20"/>
                <w:szCs w:val="20"/>
              </w:rPr>
            </w:pPr>
            <w:r w:rsidRPr="00DB4843">
              <w:rPr>
                <w:rFonts w:cs="Times New Roman"/>
                <w:sz w:val="20"/>
                <w:szCs w:val="20"/>
              </w:rPr>
              <w:t>6.1</w:t>
            </w:r>
          </w:p>
        </w:tc>
        <w:tc>
          <w:tcPr>
            <w:tcW w:w="733" w:type="dxa"/>
            <w:vAlign w:val="center"/>
          </w:tcPr>
          <w:p w14:paraId="3DB185DA" w14:textId="50214C1F"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2" w:type="dxa"/>
            <w:vAlign w:val="center"/>
          </w:tcPr>
          <w:p w14:paraId="5E68C579" w14:textId="28721E53" w:rsidR="004F6747" w:rsidRPr="00DB4843" w:rsidRDefault="004F6747" w:rsidP="00E454BB">
            <w:pPr>
              <w:pStyle w:val="15"/>
              <w:ind w:firstLineChars="0" w:firstLine="0"/>
              <w:jc w:val="center"/>
              <w:rPr>
                <w:sz w:val="20"/>
                <w:szCs w:val="20"/>
              </w:rPr>
            </w:pPr>
            <w:r w:rsidRPr="00DB4843">
              <w:rPr>
                <w:rFonts w:cs="Times New Roman"/>
                <w:sz w:val="20"/>
                <w:szCs w:val="20"/>
              </w:rPr>
              <w:t>3.9</w:t>
            </w:r>
          </w:p>
        </w:tc>
        <w:tc>
          <w:tcPr>
            <w:tcW w:w="733" w:type="dxa"/>
            <w:vAlign w:val="center"/>
          </w:tcPr>
          <w:p w14:paraId="746CA585" w14:textId="3D02208F" w:rsidR="004F6747" w:rsidRPr="00DB4843" w:rsidRDefault="004F6747" w:rsidP="00E454BB">
            <w:pPr>
              <w:pStyle w:val="15"/>
              <w:ind w:firstLineChars="0" w:firstLine="0"/>
              <w:jc w:val="center"/>
              <w:rPr>
                <w:sz w:val="20"/>
                <w:szCs w:val="20"/>
              </w:rPr>
            </w:pPr>
            <w:r w:rsidRPr="00DB4843">
              <w:rPr>
                <w:rFonts w:cs="Times New Roman"/>
                <w:sz w:val="20"/>
                <w:szCs w:val="20"/>
              </w:rPr>
              <w:t>0</w:t>
            </w:r>
          </w:p>
        </w:tc>
        <w:tc>
          <w:tcPr>
            <w:tcW w:w="733" w:type="dxa"/>
            <w:vAlign w:val="center"/>
          </w:tcPr>
          <w:p w14:paraId="0716D51C" w14:textId="15A7CF97" w:rsidR="004F6747" w:rsidRPr="00DB4843" w:rsidRDefault="004F6747" w:rsidP="00E454BB">
            <w:pPr>
              <w:pStyle w:val="15"/>
              <w:ind w:firstLineChars="0" w:firstLine="0"/>
              <w:jc w:val="center"/>
              <w:rPr>
                <w:sz w:val="20"/>
                <w:szCs w:val="20"/>
              </w:rPr>
            </w:pPr>
            <w:r w:rsidRPr="00DB4843">
              <w:rPr>
                <w:rFonts w:cs="Times New Roman"/>
                <w:sz w:val="20"/>
                <w:szCs w:val="20"/>
              </w:rPr>
              <w:t>15</w:t>
            </w:r>
          </w:p>
        </w:tc>
        <w:tc>
          <w:tcPr>
            <w:tcW w:w="733" w:type="dxa"/>
            <w:vAlign w:val="center"/>
          </w:tcPr>
          <w:p w14:paraId="11FA34F8" w14:textId="61D38BD3" w:rsidR="004F6747" w:rsidRPr="00DB4843" w:rsidRDefault="004F6747" w:rsidP="00E454BB">
            <w:pPr>
              <w:pStyle w:val="15"/>
              <w:ind w:firstLineChars="0" w:firstLine="0"/>
              <w:jc w:val="center"/>
              <w:rPr>
                <w:sz w:val="20"/>
                <w:szCs w:val="20"/>
              </w:rPr>
            </w:pPr>
            <w:r w:rsidRPr="00DB4843">
              <w:rPr>
                <w:rFonts w:cs="Times New Roman"/>
                <w:sz w:val="20"/>
                <w:szCs w:val="20"/>
              </w:rPr>
              <w:t>5</w:t>
            </w:r>
          </w:p>
        </w:tc>
        <w:tc>
          <w:tcPr>
            <w:tcW w:w="733" w:type="dxa"/>
            <w:vAlign w:val="center"/>
          </w:tcPr>
          <w:p w14:paraId="46CEBE7F" w14:textId="0BA811CB" w:rsidR="004F6747" w:rsidRPr="00DB4843" w:rsidRDefault="004F6747" w:rsidP="00E454BB">
            <w:pPr>
              <w:pStyle w:val="15"/>
              <w:ind w:firstLineChars="0" w:firstLine="0"/>
              <w:jc w:val="center"/>
              <w:rPr>
                <w:sz w:val="20"/>
                <w:szCs w:val="20"/>
              </w:rPr>
            </w:pPr>
            <w:r w:rsidRPr="00DB4843">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DB4843" w:rsidRDefault="004F6747" w:rsidP="00E454BB">
            <w:pPr>
              <w:pStyle w:val="15"/>
              <w:ind w:firstLineChars="0" w:firstLine="0"/>
              <w:jc w:val="center"/>
              <w:rPr>
                <w:sz w:val="20"/>
                <w:szCs w:val="20"/>
              </w:rPr>
            </w:pPr>
            <w:r w:rsidRPr="00DB4843">
              <w:rPr>
                <w:rFonts w:cs="Times New Roman"/>
                <w:sz w:val="20"/>
                <w:szCs w:val="20"/>
              </w:rPr>
              <w:t>11</w:t>
            </w:r>
          </w:p>
        </w:tc>
        <w:tc>
          <w:tcPr>
            <w:tcW w:w="733" w:type="dxa"/>
            <w:vAlign w:val="center"/>
          </w:tcPr>
          <w:p w14:paraId="3A7F96C4" w14:textId="4DFB146D" w:rsidR="004F6747" w:rsidRPr="00DB4843" w:rsidRDefault="004F6747" w:rsidP="00E454BB">
            <w:pPr>
              <w:pStyle w:val="15"/>
              <w:ind w:firstLineChars="0" w:firstLine="0"/>
              <w:jc w:val="center"/>
              <w:rPr>
                <w:sz w:val="20"/>
                <w:szCs w:val="20"/>
              </w:rPr>
            </w:pPr>
            <w:r w:rsidRPr="00DB4843">
              <w:rPr>
                <w:rFonts w:cs="Times New Roman"/>
                <w:sz w:val="20"/>
                <w:szCs w:val="20"/>
              </w:rPr>
              <w:t>0.2</w:t>
            </w:r>
          </w:p>
        </w:tc>
        <w:tc>
          <w:tcPr>
            <w:tcW w:w="733" w:type="dxa"/>
            <w:vAlign w:val="center"/>
          </w:tcPr>
          <w:p w14:paraId="4BC7AA01" w14:textId="344B783C" w:rsidR="004F6747" w:rsidRPr="00DB4843" w:rsidRDefault="004F6747" w:rsidP="00E454BB">
            <w:pPr>
              <w:pStyle w:val="15"/>
              <w:ind w:firstLineChars="0" w:firstLine="0"/>
              <w:jc w:val="center"/>
              <w:rPr>
                <w:sz w:val="20"/>
                <w:szCs w:val="20"/>
              </w:rPr>
            </w:pPr>
            <w:r w:rsidRPr="00DB4843">
              <w:rPr>
                <w:rFonts w:cs="Times New Roman"/>
                <w:sz w:val="20"/>
                <w:szCs w:val="20"/>
              </w:rPr>
              <w:t>0.4</w:t>
            </w:r>
          </w:p>
        </w:tc>
        <w:tc>
          <w:tcPr>
            <w:tcW w:w="733" w:type="dxa"/>
            <w:vAlign w:val="center"/>
          </w:tcPr>
          <w:p w14:paraId="45D1C92C" w14:textId="4E505915"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2" w:type="dxa"/>
            <w:vAlign w:val="center"/>
          </w:tcPr>
          <w:p w14:paraId="1C1F6A8A" w14:textId="7B7658CF" w:rsidR="004F6747" w:rsidRPr="00DB4843" w:rsidRDefault="004F6747" w:rsidP="00E454BB">
            <w:pPr>
              <w:pStyle w:val="15"/>
              <w:ind w:firstLineChars="0" w:firstLine="0"/>
              <w:jc w:val="center"/>
              <w:rPr>
                <w:sz w:val="20"/>
                <w:szCs w:val="20"/>
              </w:rPr>
            </w:pPr>
            <w:r w:rsidRPr="00DB4843">
              <w:rPr>
                <w:rFonts w:cs="Times New Roman"/>
                <w:sz w:val="20"/>
                <w:szCs w:val="20"/>
              </w:rPr>
              <w:t>3.5</w:t>
            </w:r>
          </w:p>
        </w:tc>
        <w:tc>
          <w:tcPr>
            <w:tcW w:w="733" w:type="dxa"/>
            <w:vAlign w:val="center"/>
          </w:tcPr>
          <w:p w14:paraId="7C46E388" w14:textId="063A09C5" w:rsidR="004F6747" w:rsidRPr="00DB4843" w:rsidRDefault="004F6747" w:rsidP="00E454BB">
            <w:pPr>
              <w:pStyle w:val="15"/>
              <w:ind w:firstLineChars="0" w:firstLine="0"/>
              <w:jc w:val="center"/>
              <w:rPr>
                <w:sz w:val="20"/>
                <w:szCs w:val="20"/>
              </w:rPr>
            </w:pPr>
            <w:r w:rsidRPr="00DB4843">
              <w:rPr>
                <w:rFonts w:cs="Times New Roman"/>
                <w:sz w:val="20"/>
                <w:szCs w:val="20"/>
              </w:rPr>
              <w:t>10</w:t>
            </w:r>
          </w:p>
        </w:tc>
        <w:tc>
          <w:tcPr>
            <w:tcW w:w="733" w:type="dxa"/>
            <w:vAlign w:val="center"/>
          </w:tcPr>
          <w:p w14:paraId="4693C979" w14:textId="7B9574BF" w:rsidR="004F6747" w:rsidRPr="00DB4843" w:rsidRDefault="004F6747" w:rsidP="00E454BB">
            <w:pPr>
              <w:pStyle w:val="15"/>
              <w:ind w:firstLineChars="0" w:firstLine="0"/>
              <w:jc w:val="center"/>
              <w:rPr>
                <w:sz w:val="20"/>
                <w:szCs w:val="20"/>
              </w:rPr>
            </w:pPr>
            <w:r w:rsidRPr="00DB4843">
              <w:rPr>
                <w:rFonts w:cs="Times New Roman"/>
                <w:sz w:val="20"/>
                <w:szCs w:val="20"/>
              </w:rPr>
              <w:t>18</w:t>
            </w:r>
          </w:p>
        </w:tc>
        <w:tc>
          <w:tcPr>
            <w:tcW w:w="733" w:type="dxa"/>
            <w:vAlign w:val="center"/>
          </w:tcPr>
          <w:p w14:paraId="2EA5048B" w14:textId="2FACCDB5" w:rsidR="004F6747" w:rsidRPr="00DB4843" w:rsidRDefault="004F6747" w:rsidP="00E454BB">
            <w:pPr>
              <w:pStyle w:val="15"/>
              <w:ind w:firstLineChars="0" w:firstLine="0"/>
              <w:jc w:val="center"/>
              <w:rPr>
                <w:sz w:val="20"/>
                <w:szCs w:val="20"/>
              </w:rPr>
            </w:pPr>
            <w:r w:rsidRPr="00DB4843">
              <w:rPr>
                <w:rFonts w:cs="Times New Roman"/>
                <w:sz w:val="20"/>
                <w:szCs w:val="20"/>
              </w:rPr>
              <w:t>-5</w:t>
            </w:r>
          </w:p>
        </w:tc>
        <w:tc>
          <w:tcPr>
            <w:tcW w:w="733" w:type="dxa"/>
            <w:vAlign w:val="center"/>
          </w:tcPr>
          <w:p w14:paraId="0BAC1D52" w14:textId="135C5839" w:rsidR="004F6747" w:rsidRPr="00DB4843" w:rsidRDefault="004F6747" w:rsidP="00E454BB">
            <w:pPr>
              <w:pStyle w:val="15"/>
              <w:ind w:firstLineChars="0" w:firstLine="0"/>
              <w:jc w:val="center"/>
              <w:rPr>
                <w:sz w:val="20"/>
                <w:szCs w:val="20"/>
              </w:rPr>
            </w:pPr>
            <w:r w:rsidRPr="00DB4843">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DB4843" w:rsidRDefault="004F6747" w:rsidP="00E454BB">
            <w:pPr>
              <w:pStyle w:val="15"/>
              <w:ind w:firstLineChars="0" w:firstLine="0"/>
              <w:jc w:val="center"/>
              <w:rPr>
                <w:sz w:val="20"/>
                <w:szCs w:val="20"/>
              </w:rPr>
            </w:pPr>
            <w:r w:rsidRPr="00DB4843">
              <w:rPr>
                <w:rFonts w:cs="Times New Roman"/>
                <w:sz w:val="20"/>
                <w:szCs w:val="20"/>
              </w:rPr>
              <w:t>7</w:t>
            </w:r>
          </w:p>
        </w:tc>
        <w:tc>
          <w:tcPr>
            <w:tcW w:w="733" w:type="dxa"/>
            <w:vAlign w:val="center"/>
          </w:tcPr>
          <w:p w14:paraId="33549330" w14:textId="209B24B5" w:rsidR="004F6747" w:rsidRPr="00DB4843" w:rsidRDefault="004F6747" w:rsidP="00E454BB">
            <w:pPr>
              <w:pStyle w:val="15"/>
              <w:ind w:firstLineChars="0" w:firstLine="0"/>
              <w:jc w:val="center"/>
              <w:rPr>
                <w:sz w:val="20"/>
                <w:szCs w:val="20"/>
              </w:rPr>
            </w:pPr>
            <w:r w:rsidRPr="00DB4843">
              <w:rPr>
                <w:rFonts w:cs="Times New Roman"/>
                <w:sz w:val="20"/>
                <w:szCs w:val="20"/>
              </w:rPr>
              <w:t>8.1</w:t>
            </w:r>
          </w:p>
        </w:tc>
        <w:tc>
          <w:tcPr>
            <w:tcW w:w="733" w:type="dxa"/>
            <w:vAlign w:val="center"/>
          </w:tcPr>
          <w:p w14:paraId="4E9F63E4" w14:textId="7ADBF131" w:rsidR="004F6747" w:rsidRPr="00DB4843" w:rsidRDefault="004F6747" w:rsidP="00E454BB">
            <w:pPr>
              <w:pStyle w:val="15"/>
              <w:ind w:firstLineChars="0" w:firstLine="0"/>
              <w:jc w:val="center"/>
              <w:rPr>
                <w:sz w:val="20"/>
                <w:szCs w:val="20"/>
              </w:rPr>
            </w:pPr>
            <w:r w:rsidRPr="00DB4843">
              <w:rPr>
                <w:rFonts w:cs="Times New Roman"/>
                <w:sz w:val="20"/>
                <w:szCs w:val="20"/>
              </w:rPr>
              <w:t>5.1</w:t>
            </w:r>
          </w:p>
        </w:tc>
        <w:tc>
          <w:tcPr>
            <w:tcW w:w="733" w:type="dxa"/>
            <w:vAlign w:val="center"/>
          </w:tcPr>
          <w:p w14:paraId="53C80F4C" w14:textId="62C0E2E7" w:rsidR="004F6747" w:rsidRPr="00DB4843" w:rsidRDefault="004F6747" w:rsidP="00E454BB">
            <w:pPr>
              <w:pStyle w:val="15"/>
              <w:ind w:firstLineChars="0" w:firstLine="0"/>
              <w:jc w:val="center"/>
              <w:rPr>
                <w:sz w:val="20"/>
                <w:szCs w:val="20"/>
              </w:rPr>
            </w:pPr>
            <w:r w:rsidRPr="00DB4843">
              <w:rPr>
                <w:rFonts w:cs="Times New Roman"/>
                <w:sz w:val="20"/>
                <w:szCs w:val="20"/>
              </w:rPr>
              <w:t>4.3</w:t>
            </w:r>
          </w:p>
        </w:tc>
        <w:tc>
          <w:tcPr>
            <w:tcW w:w="732" w:type="dxa"/>
            <w:vAlign w:val="center"/>
          </w:tcPr>
          <w:p w14:paraId="3CFFBEE9" w14:textId="1CCDACBC" w:rsidR="004F6747" w:rsidRPr="00DB4843" w:rsidRDefault="004F6747" w:rsidP="00E454BB">
            <w:pPr>
              <w:pStyle w:val="15"/>
              <w:ind w:firstLineChars="0" w:firstLine="0"/>
              <w:jc w:val="center"/>
              <w:rPr>
                <w:sz w:val="20"/>
                <w:szCs w:val="20"/>
              </w:rPr>
            </w:pPr>
            <w:r w:rsidRPr="00DB4843">
              <w:rPr>
                <w:rFonts w:cs="Times New Roman"/>
                <w:sz w:val="20"/>
                <w:szCs w:val="20"/>
              </w:rPr>
              <w:t>2.2</w:t>
            </w:r>
          </w:p>
        </w:tc>
        <w:tc>
          <w:tcPr>
            <w:tcW w:w="733" w:type="dxa"/>
            <w:vAlign w:val="center"/>
          </w:tcPr>
          <w:p w14:paraId="3A4BC47D" w14:textId="19686298"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07BDD312" w14:textId="549B20D5" w:rsidR="004F6747" w:rsidRPr="00DB4843" w:rsidRDefault="004F6747" w:rsidP="00E454BB">
            <w:pPr>
              <w:pStyle w:val="15"/>
              <w:ind w:firstLineChars="0" w:firstLine="0"/>
              <w:jc w:val="center"/>
              <w:rPr>
                <w:sz w:val="20"/>
                <w:szCs w:val="20"/>
              </w:rPr>
            </w:pPr>
            <w:r w:rsidRPr="00DB4843">
              <w:rPr>
                <w:rFonts w:cs="Times New Roman"/>
                <w:sz w:val="20"/>
                <w:szCs w:val="20"/>
              </w:rPr>
              <w:t>12</w:t>
            </w:r>
          </w:p>
        </w:tc>
        <w:tc>
          <w:tcPr>
            <w:tcW w:w="733" w:type="dxa"/>
            <w:vAlign w:val="center"/>
          </w:tcPr>
          <w:p w14:paraId="1856FCFC" w14:textId="5E476D62"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5C33FFCD" w14:textId="753C38EB" w:rsidR="004F6747" w:rsidRPr="00DB4843" w:rsidRDefault="004F6747" w:rsidP="00E454BB">
            <w:pPr>
              <w:pStyle w:val="15"/>
              <w:ind w:firstLineChars="0" w:firstLine="0"/>
              <w:jc w:val="center"/>
              <w:rPr>
                <w:sz w:val="20"/>
                <w:szCs w:val="20"/>
              </w:rPr>
            </w:pPr>
            <w:r w:rsidRPr="00DB4843">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DB4843" w:rsidRDefault="004F6747" w:rsidP="00E454BB">
            <w:pPr>
              <w:pStyle w:val="15"/>
              <w:ind w:firstLineChars="0" w:firstLine="0"/>
              <w:jc w:val="center"/>
              <w:rPr>
                <w:sz w:val="20"/>
                <w:szCs w:val="20"/>
              </w:rPr>
            </w:pPr>
            <w:r w:rsidRPr="00DB4843">
              <w:rPr>
                <w:rFonts w:cs="Times New Roman"/>
                <w:sz w:val="20"/>
                <w:szCs w:val="20"/>
              </w:rPr>
              <w:t>6</w:t>
            </w:r>
          </w:p>
        </w:tc>
        <w:tc>
          <w:tcPr>
            <w:tcW w:w="733" w:type="dxa"/>
            <w:vAlign w:val="center"/>
          </w:tcPr>
          <w:p w14:paraId="2ABE03CE" w14:textId="694C1BF1" w:rsidR="004F6747" w:rsidRPr="00DB4843" w:rsidRDefault="004F6747" w:rsidP="00E454BB">
            <w:pPr>
              <w:pStyle w:val="15"/>
              <w:ind w:firstLineChars="0" w:firstLine="0"/>
              <w:jc w:val="center"/>
              <w:rPr>
                <w:sz w:val="20"/>
                <w:szCs w:val="20"/>
              </w:rPr>
            </w:pPr>
            <w:r w:rsidRPr="00DB4843">
              <w:rPr>
                <w:rFonts w:cs="Times New Roman"/>
                <w:sz w:val="20"/>
                <w:szCs w:val="20"/>
              </w:rPr>
              <w:t>7.6</w:t>
            </w:r>
          </w:p>
        </w:tc>
        <w:tc>
          <w:tcPr>
            <w:tcW w:w="733" w:type="dxa"/>
            <w:vAlign w:val="center"/>
          </w:tcPr>
          <w:p w14:paraId="56A4CC87" w14:textId="27D8EC61" w:rsidR="004F6747" w:rsidRPr="00DB4843" w:rsidRDefault="004F6747" w:rsidP="00E454BB">
            <w:pPr>
              <w:pStyle w:val="15"/>
              <w:ind w:firstLineChars="0" w:firstLine="0"/>
              <w:jc w:val="center"/>
              <w:rPr>
                <w:sz w:val="20"/>
                <w:szCs w:val="20"/>
              </w:rPr>
            </w:pPr>
            <w:r w:rsidRPr="00DB4843">
              <w:rPr>
                <w:rFonts w:cs="Times New Roman"/>
                <w:sz w:val="20"/>
                <w:szCs w:val="20"/>
              </w:rPr>
              <w:t>4.8</w:t>
            </w:r>
          </w:p>
        </w:tc>
        <w:tc>
          <w:tcPr>
            <w:tcW w:w="733" w:type="dxa"/>
            <w:vAlign w:val="center"/>
          </w:tcPr>
          <w:p w14:paraId="0B4736F4" w14:textId="47F11A6E" w:rsidR="004F6747" w:rsidRPr="00DB4843" w:rsidRDefault="004F6747" w:rsidP="00E454BB">
            <w:pPr>
              <w:pStyle w:val="15"/>
              <w:ind w:firstLineChars="0" w:firstLine="0"/>
              <w:jc w:val="center"/>
              <w:rPr>
                <w:sz w:val="20"/>
                <w:szCs w:val="20"/>
              </w:rPr>
            </w:pPr>
            <w:r w:rsidRPr="00DB4843">
              <w:rPr>
                <w:rFonts w:cs="Times New Roman"/>
                <w:sz w:val="20"/>
                <w:szCs w:val="20"/>
              </w:rPr>
              <w:t>3.8</w:t>
            </w:r>
          </w:p>
        </w:tc>
        <w:tc>
          <w:tcPr>
            <w:tcW w:w="732" w:type="dxa"/>
            <w:vAlign w:val="center"/>
          </w:tcPr>
          <w:p w14:paraId="4613F54C" w14:textId="078FDBF6" w:rsidR="004F6747" w:rsidRPr="00DB4843" w:rsidRDefault="004F6747" w:rsidP="00E454BB">
            <w:pPr>
              <w:pStyle w:val="15"/>
              <w:ind w:firstLineChars="0" w:firstLine="0"/>
              <w:jc w:val="center"/>
              <w:rPr>
                <w:sz w:val="20"/>
                <w:szCs w:val="20"/>
              </w:rPr>
            </w:pPr>
            <w:r w:rsidRPr="00DB4843">
              <w:rPr>
                <w:rFonts w:cs="Times New Roman"/>
                <w:sz w:val="20"/>
                <w:szCs w:val="20"/>
              </w:rPr>
              <w:t>1.9</w:t>
            </w:r>
          </w:p>
        </w:tc>
        <w:tc>
          <w:tcPr>
            <w:tcW w:w="733" w:type="dxa"/>
            <w:vAlign w:val="center"/>
          </w:tcPr>
          <w:p w14:paraId="06B64977" w14:textId="34F6125B" w:rsidR="004F6747" w:rsidRPr="00DB4843" w:rsidRDefault="004F6747" w:rsidP="00E454BB">
            <w:pPr>
              <w:pStyle w:val="15"/>
              <w:ind w:firstLineChars="0" w:firstLine="0"/>
              <w:jc w:val="center"/>
              <w:rPr>
                <w:sz w:val="20"/>
                <w:szCs w:val="20"/>
              </w:rPr>
            </w:pPr>
            <w:r w:rsidRPr="00DB4843">
              <w:rPr>
                <w:rFonts w:cs="Times New Roman"/>
                <w:sz w:val="20"/>
                <w:szCs w:val="20"/>
              </w:rPr>
              <w:t>-4</w:t>
            </w:r>
          </w:p>
        </w:tc>
        <w:tc>
          <w:tcPr>
            <w:tcW w:w="733" w:type="dxa"/>
            <w:vAlign w:val="center"/>
          </w:tcPr>
          <w:p w14:paraId="1A2D2071" w14:textId="5F2B0A6B" w:rsidR="004F6747" w:rsidRPr="00DB4843" w:rsidRDefault="004F6747" w:rsidP="00E454BB">
            <w:pPr>
              <w:pStyle w:val="15"/>
              <w:ind w:firstLineChars="0" w:firstLine="0"/>
              <w:jc w:val="center"/>
              <w:rPr>
                <w:sz w:val="20"/>
                <w:szCs w:val="20"/>
              </w:rPr>
            </w:pPr>
            <w:r w:rsidRPr="00DB4843">
              <w:rPr>
                <w:rFonts w:cs="Times New Roman"/>
                <w:sz w:val="20"/>
                <w:szCs w:val="20"/>
              </w:rPr>
              <w:t>21</w:t>
            </w:r>
          </w:p>
        </w:tc>
        <w:tc>
          <w:tcPr>
            <w:tcW w:w="733" w:type="dxa"/>
            <w:vAlign w:val="center"/>
          </w:tcPr>
          <w:p w14:paraId="50424A18" w14:textId="113B9127" w:rsidR="004F6747" w:rsidRPr="00DB4843" w:rsidRDefault="004F6747" w:rsidP="00E454BB">
            <w:pPr>
              <w:pStyle w:val="15"/>
              <w:ind w:firstLineChars="0" w:firstLine="0"/>
              <w:jc w:val="center"/>
              <w:rPr>
                <w:sz w:val="20"/>
                <w:szCs w:val="20"/>
              </w:rPr>
            </w:pPr>
            <w:r w:rsidRPr="00DB4843">
              <w:rPr>
                <w:rFonts w:cs="Times New Roman"/>
                <w:sz w:val="20"/>
                <w:szCs w:val="20"/>
              </w:rPr>
              <w:t>-3</w:t>
            </w:r>
          </w:p>
        </w:tc>
        <w:tc>
          <w:tcPr>
            <w:tcW w:w="733" w:type="dxa"/>
            <w:vAlign w:val="center"/>
          </w:tcPr>
          <w:p w14:paraId="1A2159A8" w14:textId="353C3652" w:rsidR="004F6747" w:rsidRPr="00DB4843" w:rsidRDefault="004F6747" w:rsidP="00E454BB">
            <w:pPr>
              <w:pStyle w:val="15"/>
              <w:ind w:firstLineChars="0" w:firstLine="0"/>
              <w:jc w:val="center"/>
              <w:rPr>
                <w:sz w:val="20"/>
                <w:szCs w:val="20"/>
              </w:rPr>
            </w:pPr>
            <w:r w:rsidRPr="00DB4843">
              <w:rPr>
                <w:rFonts w:cs="Times New Roman"/>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135E0B9B"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6FDC0EDC" w:rsidR="003A6033" w:rsidRPr="000E12CD" w:rsidRDefault="00AB2916" w:rsidP="00F32076">
      <w:pPr>
        <w:pStyle w:val="15"/>
        <w:ind w:firstLine="480"/>
      </w:pPr>
      <w:proofErr w:type="gramStart"/>
      <w:r>
        <w:rPr>
          <w:rFonts w:hint="eastAsia"/>
        </w:rPr>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w:t>
      </w:r>
      <w:r w:rsidR="001E65C2" w:rsidRPr="000E12CD">
        <w:t>為轉型的首要對象。</w:t>
      </w:r>
      <w:r w:rsidR="00346DC8" w:rsidRPr="000E12CD">
        <w:t>聯合國提出「</w:t>
      </w:r>
      <w:r w:rsidR="00346DC8" w:rsidRPr="000E12CD">
        <w:t>2050</w:t>
      </w:r>
      <w:r w:rsidR="00346DC8" w:rsidRPr="000E12CD">
        <w:t>年</w:t>
      </w:r>
      <w:proofErr w:type="gramStart"/>
      <w:r w:rsidR="00346DC8" w:rsidRPr="000E12CD">
        <w:t>全球淨零排放</w:t>
      </w:r>
      <w:proofErr w:type="gramEnd"/>
      <w:r w:rsidR="00346DC8" w:rsidRPr="000E12CD">
        <w:t>」願景</w:t>
      </w:r>
      <w:r w:rsidR="005B090E" w:rsidRPr="000E12CD">
        <w:rPr>
          <w:rFonts w:hint="eastAsia"/>
        </w:rPr>
        <w:t>、</w:t>
      </w:r>
      <w:r w:rsidR="00AE147E" w:rsidRPr="000E12CD">
        <w:t>歐盟</w:t>
      </w:r>
      <w:r w:rsidR="000A0025" w:rsidRPr="000E12CD">
        <w:rPr>
          <w:rFonts w:hint="eastAsia"/>
        </w:rPr>
        <w:t>亦</w:t>
      </w:r>
      <w:r w:rsidR="00AE147E" w:rsidRPr="000E12CD">
        <w:t>推動「數位產品護照」</w:t>
      </w:r>
      <w:r w:rsidR="00100916" w:rsidRPr="000E12CD">
        <w:t>（</w:t>
      </w:r>
      <w:r w:rsidR="00100916" w:rsidRPr="000E12CD">
        <w:t>Digital Product Passport</w:t>
      </w:r>
      <w:r w:rsidR="00100916" w:rsidRPr="000E12CD">
        <w:t>）</w:t>
      </w:r>
      <w:r w:rsidR="00AE147E" w:rsidRPr="000E12CD">
        <w:t>與「永續產品</w:t>
      </w:r>
      <w:r w:rsidR="00104765" w:rsidRPr="000E12CD">
        <w:rPr>
          <w:rFonts w:hint="eastAsia"/>
        </w:rPr>
        <w:t>生態</w:t>
      </w:r>
      <w:r w:rsidR="00AE147E" w:rsidRPr="000E12CD">
        <w:t>設計規範</w:t>
      </w:r>
      <w:r w:rsidR="00F94649" w:rsidRPr="000E12CD">
        <w:rPr>
          <w:rFonts w:hint="eastAsia"/>
        </w:rPr>
        <w:t>（</w:t>
      </w:r>
      <w:r w:rsidR="00F94649" w:rsidRPr="000E12CD">
        <w:t>ESPR</w:t>
      </w:r>
      <w:r w:rsidR="00F94649" w:rsidRPr="000E12CD">
        <w:rPr>
          <w:rFonts w:hint="eastAsia"/>
        </w:rPr>
        <w:t>）</w:t>
      </w:r>
      <w:r w:rsidR="00AE147E" w:rsidRPr="000E12CD">
        <w:t>」，</w:t>
      </w:r>
      <w:r w:rsidR="007D0CDA" w:rsidRPr="000E12CD">
        <w:rPr>
          <w:rFonts w:hint="eastAsia"/>
        </w:rPr>
        <w:t>要求</w:t>
      </w:r>
      <w:r w:rsidR="00AE147E" w:rsidRPr="000E12CD">
        <w:t>產品需揭露原料成分、碳足跡與可回收性資訊，對</w:t>
      </w:r>
      <w:r w:rsidR="004A0A39" w:rsidRPr="000E12CD">
        <w:rPr>
          <w:rFonts w:hint="eastAsia"/>
        </w:rPr>
        <w:t>紡織出口</w:t>
      </w:r>
      <w:r w:rsidR="00AE147E" w:rsidRPr="000E12CD">
        <w:t>形成技術與制度門檻。</w:t>
      </w:r>
      <w:r w:rsidR="00346DC8" w:rsidRPr="000E12CD">
        <w:t>台灣環保署</w:t>
      </w:r>
      <w:r w:rsidR="00E72B0F" w:rsidRPr="000E12CD">
        <w:rPr>
          <w:rFonts w:hint="eastAsia"/>
        </w:rPr>
        <w:t>亦</w:t>
      </w:r>
      <w:r w:rsidR="00346DC8" w:rsidRPr="000E12CD">
        <w:t>於</w:t>
      </w:r>
      <w:r w:rsidR="00346DC8" w:rsidRPr="000E12CD">
        <w:t>2021</w:t>
      </w:r>
      <w:r w:rsidR="00346DC8" w:rsidRPr="000E12CD">
        <w:t>年發布的</w:t>
      </w:r>
      <w:r w:rsidR="00532536" w:rsidRPr="000E12CD">
        <w:rPr>
          <w:rFonts w:hint="eastAsia"/>
        </w:rPr>
        <w:t>「</w:t>
      </w:r>
      <w:r w:rsidR="00346DC8" w:rsidRPr="000E12CD">
        <w:t>台灣</w:t>
      </w:r>
      <w:r w:rsidR="00346DC8" w:rsidRPr="000E12CD">
        <w:t>2050</w:t>
      </w:r>
      <w:proofErr w:type="gramStart"/>
      <w:r w:rsidR="00346DC8" w:rsidRPr="000E12CD">
        <w:t>淨零排放</w:t>
      </w:r>
      <w:proofErr w:type="gramEnd"/>
      <w:r w:rsidR="00346DC8" w:rsidRPr="000E12CD">
        <w:t>路徑</w:t>
      </w:r>
      <w:r w:rsidR="00AD31C7" w:rsidRPr="000E12CD">
        <w:rPr>
          <w:rFonts w:hint="eastAsia"/>
        </w:rPr>
        <w:t>」</w:t>
      </w:r>
      <w:r w:rsidR="00346DC8" w:rsidRPr="000E12CD">
        <w:t>，</w:t>
      </w:r>
      <w:r w:rsidR="003349FF" w:rsidRPr="000E12CD">
        <w:rPr>
          <w:rFonts w:hint="eastAsia"/>
        </w:rPr>
        <w:t>指出</w:t>
      </w:r>
      <w:r w:rsidR="00154F06" w:rsidRPr="000E12CD">
        <w:rPr>
          <w:rFonts w:hint="eastAsia"/>
        </w:rPr>
        <w:t>涵蓋</w:t>
      </w:r>
      <w:r w:rsidR="00346DC8" w:rsidRPr="000E12CD">
        <w:t>紡織</w:t>
      </w:r>
      <w:r w:rsidR="001345B1" w:rsidRPr="000E12CD">
        <w:rPr>
          <w:rFonts w:hint="eastAsia"/>
        </w:rPr>
        <w:t>、石化、鋼鐵、電子、水泥、造紙等六大重點產業</w:t>
      </w:r>
      <w:r w:rsidR="00954A1E" w:rsidRPr="000E12CD">
        <w:rPr>
          <w:rFonts w:hint="eastAsia"/>
        </w:rPr>
        <w:t>需</w:t>
      </w:r>
      <w:r w:rsidR="00346DC8" w:rsidRPr="000E12CD">
        <w:t>從「製程改善、能源轉換、循環經濟」</w:t>
      </w:r>
      <w:r w:rsidR="00E6421D" w:rsidRPr="000E12CD">
        <w:rPr>
          <w:rFonts w:hint="eastAsia"/>
        </w:rPr>
        <w:t>等</w:t>
      </w:r>
      <w:r w:rsidR="00346DC8" w:rsidRPr="000E12CD">
        <w:t>方向著手，</w:t>
      </w:r>
      <w:r w:rsidR="00BC370F" w:rsidRPr="000E12CD">
        <w:rPr>
          <w:rFonts w:hint="eastAsia"/>
        </w:rPr>
        <w:t>製程改善</w:t>
      </w:r>
      <w:r w:rsidR="00130CEB" w:rsidRPr="000E12CD">
        <w:rPr>
          <w:rFonts w:hint="eastAsia"/>
        </w:rPr>
        <w:t>對應如汰換設備、導入智慧節能管理工具，並</w:t>
      </w:r>
      <w:proofErr w:type="gramStart"/>
      <w:r w:rsidR="00130CEB" w:rsidRPr="000E12CD">
        <w:rPr>
          <w:rFonts w:hint="eastAsia"/>
        </w:rPr>
        <w:t>往減碳</w:t>
      </w:r>
      <w:proofErr w:type="gramEnd"/>
      <w:r w:rsidR="00130CEB" w:rsidRPr="000E12CD">
        <w:rPr>
          <w:rFonts w:hint="eastAsia"/>
        </w:rPr>
        <w:t>的生產技術發展</w:t>
      </w:r>
      <w:r w:rsidR="009426D0" w:rsidRPr="000E12CD">
        <w:rPr>
          <w:rFonts w:hint="eastAsia"/>
        </w:rPr>
        <w:t>；</w:t>
      </w:r>
      <w:r w:rsidR="00130CEB" w:rsidRPr="000E12CD">
        <w:rPr>
          <w:rFonts w:hint="eastAsia"/>
        </w:rPr>
        <w:t>而</w:t>
      </w:r>
      <w:r w:rsidR="00BC370F" w:rsidRPr="000E12CD">
        <w:t>能源轉換</w:t>
      </w:r>
      <w:r w:rsidR="00BC370F" w:rsidRPr="000E12CD">
        <w:rPr>
          <w:rFonts w:hint="eastAsia"/>
        </w:rPr>
        <w:t>則</w:t>
      </w:r>
      <w:r w:rsidR="00DF3DDE" w:rsidRPr="000E12CD">
        <w:rPr>
          <w:rFonts w:hint="eastAsia"/>
        </w:rPr>
        <w:t>強調</w:t>
      </w:r>
      <w:r w:rsidR="00BC370F" w:rsidRPr="000E12CD">
        <w:rPr>
          <w:rFonts w:hint="eastAsia"/>
        </w:rPr>
        <w:t>擴大使用天然氣</w:t>
      </w:r>
      <w:r w:rsidR="0085531A" w:rsidRPr="000E12CD">
        <w:rPr>
          <w:rFonts w:hint="eastAsia"/>
        </w:rPr>
        <w:t>使用占比，</w:t>
      </w:r>
      <w:r w:rsidR="003667BA" w:rsidRPr="000E12CD">
        <w:rPr>
          <w:rFonts w:hint="eastAsia"/>
        </w:rPr>
        <w:t>並</w:t>
      </w:r>
      <w:r w:rsidR="001A0919" w:rsidRPr="000E12CD">
        <w:rPr>
          <w:rFonts w:hint="eastAsia"/>
        </w:rPr>
        <w:t>提高</w:t>
      </w:r>
      <w:r w:rsidR="00BC370F" w:rsidRPr="000E12CD">
        <w:rPr>
          <w:rFonts w:hint="eastAsia"/>
        </w:rPr>
        <w:t>綠色、無碳能源</w:t>
      </w:r>
      <w:r w:rsidR="00246031" w:rsidRPr="000E12CD">
        <w:rPr>
          <w:rFonts w:hint="eastAsia"/>
        </w:rPr>
        <w:t>如太陽能、風力發電之</w:t>
      </w:r>
      <w:r w:rsidR="00BC370F" w:rsidRPr="000E12CD">
        <w:rPr>
          <w:rFonts w:hint="eastAsia"/>
        </w:rPr>
        <w:t>使用</w:t>
      </w:r>
      <w:r w:rsidR="00124553" w:rsidRPr="000E12CD">
        <w:rPr>
          <w:rFonts w:hint="eastAsia"/>
        </w:rPr>
        <w:t>率</w:t>
      </w:r>
      <w:r w:rsidR="002E3AAD" w:rsidRPr="000E12CD">
        <w:rPr>
          <w:rFonts w:hint="eastAsia"/>
        </w:rPr>
        <w:t>；</w:t>
      </w:r>
      <w:r w:rsidR="0085531A" w:rsidRPr="000E12CD">
        <w:rPr>
          <w:rFonts w:hint="eastAsia"/>
        </w:rPr>
        <w:t>循環經濟是指</w:t>
      </w:r>
      <w:r w:rsidR="00DC5C66" w:rsidRPr="000E12CD">
        <w:rPr>
          <w:rFonts w:hint="eastAsia"/>
        </w:rPr>
        <w:t>優先選擇與提高</w:t>
      </w:r>
      <w:r w:rsidR="00305669" w:rsidRPr="000E12CD">
        <w:rPr>
          <w:rFonts w:hint="eastAsia"/>
        </w:rPr>
        <w:t>循環再生之原料</w:t>
      </w:r>
      <w:r w:rsidR="00DC5C66" w:rsidRPr="000E12CD">
        <w:rPr>
          <w:rFonts w:hint="eastAsia"/>
        </w:rPr>
        <w:t>之</w:t>
      </w:r>
      <w:r w:rsidR="00676016" w:rsidRPr="000E12CD">
        <w:rPr>
          <w:rFonts w:hint="eastAsia"/>
        </w:rPr>
        <w:t>使用</w:t>
      </w:r>
      <w:proofErr w:type="gramStart"/>
      <w:r w:rsidR="00DC5C66" w:rsidRPr="000E12CD">
        <w:rPr>
          <w:rFonts w:hint="eastAsia"/>
        </w:rPr>
        <w:t>佔</w:t>
      </w:r>
      <w:proofErr w:type="gramEnd"/>
      <w:r w:rsidR="00DC5C66" w:rsidRPr="000E12CD">
        <w:rPr>
          <w:rFonts w:hint="eastAsia"/>
        </w:rPr>
        <w:t>比</w:t>
      </w:r>
      <w:r w:rsidR="00305669" w:rsidRPr="000E12CD">
        <w:rPr>
          <w:rFonts w:hint="eastAsia"/>
        </w:rPr>
        <w:t>，</w:t>
      </w:r>
      <w:r w:rsidR="00AE3819" w:rsidRPr="000E12CD">
        <w:rPr>
          <w:rFonts w:hint="eastAsia"/>
        </w:rPr>
        <w:t>以上三種策略與行動</w:t>
      </w:r>
      <w:r w:rsidR="00BC3936" w:rsidRPr="000E12CD">
        <w:rPr>
          <w:rFonts w:hint="eastAsia"/>
        </w:rPr>
        <w:t>為</w:t>
      </w:r>
      <w:r w:rsidR="00AE3819" w:rsidRPr="000E12CD">
        <w:rPr>
          <w:rFonts w:hint="eastAsia"/>
        </w:rPr>
        <w:t>紡織業提出具體</w:t>
      </w:r>
      <w:proofErr w:type="gramStart"/>
      <w:r w:rsidR="00AE3819" w:rsidRPr="000E12CD">
        <w:rPr>
          <w:rFonts w:hint="eastAsia"/>
        </w:rPr>
        <w:t>的減碳與</w:t>
      </w:r>
      <w:proofErr w:type="gramEnd"/>
      <w:r w:rsidR="00AE3819" w:rsidRPr="000E12CD">
        <w:rPr>
          <w:rFonts w:hint="eastAsia"/>
        </w:rPr>
        <w:t>永續方向</w:t>
      </w:r>
      <w:r w:rsidR="00346DC8" w:rsidRPr="000E12CD">
        <w:t>。</w:t>
      </w:r>
    </w:p>
    <w:p w14:paraId="5005E668" w14:textId="03A817E5" w:rsidR="00F50806" w:rsidRPr="000E12CD" w:rsidRDefault="00F50806" w:rsidP="00CE474B">
      <w:pPr>
        <w:pStyle w:val="15"/>
        <w:ind w:firstLine="480"/>
      </w:pPr>
      <w:r w:rsidRPr="000E12CD">
        <w:t>台灣紡織業以中小企業為主，面臨</w:t>
      </w:r>
      <w:r w:rsidR="00CE10B0" w:rsidRPr="000E12CD">
        <w:rPr>
          <w:rFonts w:hint="eastAsia"/>
        </w:rPr>
        <w:t>著</w:t>
      </w:r>
      <w:r w:rsidRPr="000E12CD">
        <w:t>資源有限、</w:t>
      </w:r>
      <w:r w:rsidR="00ED02B2" w:rsidRPr="000E12CD">
        <w:t>高</w:t>
      </w:r>
      <w:r w:rsidRPr="000E12CD">
        <w:t>轉型成本、技術人才</w:t>
      </w:r>
      <w:r w:rsidR="001C065D" w:rsidRPr="000E12CD">
        <w:rPr>
          <w:rFonts w:hint="eastAsia"/>
        </w:rPr>
        <w:t>短</w:t>
      </w:r>
      <w:r w:rsidR="00F30580" w:rsidRPr="000E12CD">
        <w:rPr>
          <w:rFonts w:hint="eastAsia"/>
        </w:rPr>
        <w:t>缺與</w:t>
      </w:r>
      <w:r w:rsidRPr="000E12CD">
        <w:t>斷層等挑戰，導致</w:t>
      </w:r>
      <w:r w:rsidR="008D3E0C" w:rsidRPr="000E12CD">
        <w:rPr>
          <w:rFonts w:hint="eastAsia"/>
        </w:rPr>
        <w:t>產業</w:t>
      </w:r>
      <w:r w:rsidR="00CD282E" w:rsidRPr="000E12CD">
        <w:rPr>
          <w:rFonts w:hint="eastAsia"/>
        </w:rPr>
        <w:t>轉型與永續</w:t>
      </w:r>
      <w:r w:rsidRPr="000E12CD">
        <w:t>進度</w:t>
      </w:r>
      <w:proofErr w:type="gramStart"/>
      <w:r w:rsidRPr="000E12CD">
        <w:t>明顯滯</w:t>
      </w:r>
      <w:proofErr w:type="gramEnd"/>
      <w:r w:rsidRPr="000E12CD">
        <w:t>後。</w:t>
      </w:r>
      <w:r w:rsidR="00803BA9" w:rsidRPr="000E12CD">
        <w:rPr>
          <w:rFonts w:hint="eastAsia"/>
        </w:rPr>
        <w:t>另</w:t>
      </w:r>
      <w:r w:rsidR="005717CB" w:rsidRPr="000E12CD">
        <w:rPr>
          <w:rFonts w:hint="eastAsia"/>
        </w:rPr>
        <w:t>不同於</w:t>
      </w:r>
      <w:r w:rsidRPr="000E12CD">
        <w:t>歐美</w:t>
      </w:r>
      <w:r w:rsidR="003D3CCA" w:rsidRPr="000E12CD">
        <w:rPr>
          <w:rFonts w:hint="eastAsia"/>
        </w:rPr>
        <w:t>等國</w:t>
      </w:r>
      <w:r w:rsidRPr="000E12CD">
        <w:t>發展自主品牌、</w:t>
      </w:r>
      <w:r w:rsidR="00FC71CA" w:rsidRPr="000E12CD">
        <w:rPr>
          <w:rFonts w:hint="eastAsia"/>
        </w:rPr>
        <w:t>主張</w:t>
      </w:r>
      <w:r w:rsidRPr="000E12CD">
        <w:t>產品設</w:t>
      </w:r>
      <w:r w:rsidR="00835D96" w:rsidRPr="000E12CD">
        <w:rPr>
          <w:rFonts w:hint="eastAsia"/>
        </w:rPr>
        <w:t>計</w:t>
      </w:r>
      <w:r w:rsidRPr="000E12CD">
        <w:t>的高附加價值策略，台灣</w:t>
      </w:r>
      <w:r w:rsidR="00AE5654" w:rsidRPr="000E12CD">
        <w:rPr>
          <w:rFonts w:hint="eastAsia"/>
        </w:rPr>
        <w:t>紡織</w:t>
      </w:r>
      <w:r w:rsidRPr="000E12CD">
        <w:t>長期以代工為主，缺乏品牌經營</w:t>
      </w:r>
      <w:r w:rsidR="00D138E8" w:rsidRPr="000E12CD">
        <w:rPr>
          <w:rFonts w:hint="eastAsia"/>
        </w:rPr>
        <w:t>與產品設計經驗</w:t>
      </w:r>
      <w:r w:rsidR="00F10B8A" w:rsidRPr="000E12CD">
        <w:rPr>
          <w:rFonts w:hint="eastAsia"/>
        </w:rPr>
        <w:t>，</w:t>
      </w:r>
      <w:r w:rsidR="00AB3EBE" w:rsidRPr="000E12CD">
        <w:rPr>
          <w:rFonts w:hint="eastAsia"/>
        </w:rPr>
        <w:t>致</w:t>
      </w:r>
      <w:r w:rsidRPr="000E12CD">
        <w:t>使</w:t>
      </w:r>
      <w:r w:rsidR="00012159" w:rsidRPr="000E12CD">
        <w:rPr>
          <w:rFonts w:hint="eastAsia"/>
        </w:rPr>
        <w:t>台灣</w:t>
      </w:r>
      <w:r w:rsidRPr="000E12CD">
        <w:t>難以掌握</w:t>
      </w:r>
      <w:r w:rsidR="00485618" w:rsidRPr="000E12CD">
        <w:rPr>
          <w:rFonts w:hint="eastAsia"/>
        </w:rPr>
        <w:t>國際</w:t>
      </w:r>
      <w:r w:rsidRPr="000E12CD">
        <w:t>市場主導權</w:t>
      </w:r>
      <w:r w:rsidR="002F272C" w:rsidRPr="000E12CD">
        <w:rPr>
          <w:rFonts w:hint="eastAsia"/>
        </w:rPr>
        <w:t>，</w:t>
      </w:r>
      <w:r w:rsidR="00ED70F9" w:rsidRPr="000E12CD">
        <w:rPr>
          <w:rFonts w:hint="eastAsia"/>
        </w:rPr>
        <w:t>且產業既有文化</w:t>
      </w:r>
      <w:r w:rsidR="0074501F" w:rsidRPr="000E12CD">
        <w:t>多強調</w:t>
      </w:r>
      <w:r w:rsidR="00697FCE" w:rsidRPr="000E12CD">
        <w:rPr>
          <w:rFonts w:hint="eastAsia"/>
        </w:rPr>
        <w:t>供貨</w:t>
      </w:r>
      <w:r w:rsidR="0074501F" w:rsidRPr="000E12CD">
        <w:t>穩定與生產效率，此種供給導向模式雖可支撐穩定輸出，卻容易忽略終端使用者的實際需求與市場趨勢，造成產銷落差與資源浪費。</w:t>
      </w:r>
    </w:p>
    <w:p w14:paraId="7BD8F237" w14:textId="3AE3E668" w:rsidR="00D66554" w:rsidRDefault="00D85E7A" w:rsidP="00252701">
      <w:pPr>
        <w:pStyle w:val="15"/>
        <w:ind w:firstLine="480"/>
      </w:pPr>
      <w:r w:rsidRPr="000E12CD">
        <w:rPr>
          <w:rFonts w:hint="eastAsia"/>
        </w:rPr>
        <w:t>供應鏈協作方面</w:t>
      </w:r>
      <w:r w:rsidR="00F32076" w:rsidRPr="000E12CD">
        <w:t>，</w:t>
      </w:r>
      <w:r w:rsidR="00B876AA" w:rsidRPr="000E12CD">
        <w:rPr>
          <w:rFonts w:hint="eastAsia"/>
        </w:rPr>
        <w:t>過去產業</w:t>
      </w:r>
      <w:r w:rsidR="00A66547" w:rsidRPr="000E12CD">
        <w:rPr>
          <w:rFonts w:hint="eastAsia"/>
        </w:rPr>
        <w:t>流程中</w:t>
      </w:r>
      <w:r w:rsidR="00B876AA" w:rsidRPr="000E12CD">
        <w:rPr>
          <w:rFonts w:hint="eastAsia"/>
        </w:rPr>
        <w:t>高度</w:t>
      </w:r>
      <w:r w:rsidR="00F32076" w:rsidRPr="000E12CD">
        <w:t>依賴</w:t>
      </w:r>
      <w:proofErr w:type="gramStart"/>
      <w:r w:rsidR="00F32076" w:rsidRPr="000E12CD">
        <w:t>實體樣布進行</w:t>
      </w:r>
      <w:proofErr w:type="gramEnd"/>
      <w:r w:rsidR="00F32076" w:rsidRPr="000E12CD">
        <w:t>接單與展示，不僅資訊傳遞效率低落</w:t>
      </w:r>
      <w:r w:rsidR="00D65BE7" w:rsidRPr="000E12CD">
        <w:rPr>
          <w:rFonts w:hint="eastAsia"/>
        </w:rPr>
        <w:t>、促使高</w:t>
      </w:r>
      <w:r w:rsidR="00F32076" w:rsidRPr="000E12CD">
        <w:t>營運成本，</w:t>
      </w:r>
      <w:r w:rsidR="009A3684" w:rsidRPr="000E12CD">
        <w:rPr>
          <w:rFonts w:hint="eastAsia"/>
        </w:rPr>
        <w:t>亦</w:t>
      </w:r>
      <w:r w:rsidR="00121A06" w:rsidRPr="000E12CD">
        <w:t>難以支撐快速變動</w:t>
      </w:r>
      <w:r w:rsidR="00833026" w:rsidRPr="000E12CD">
        <w:rPr>
          <w:rFonts w:hint="eastAsia"/>
        </w:rPr>
        <w:t>市場</w:t>
      </w:r>
      <w:r w:rsidR="00121A06" w:rsidRPr="000E12CD">
        <w:t>節奏</w:t>
      </w:r>
      <w:r w:rsidR="00F32076" w:rsidRPr="000E12CD">
        <w:t>。</w:t>
      </w:r>
      <w:proofErr w:type="gramStart"/>
      <w:r w:rsidR="003D67CF" w:rsidRPr="000E12CD">
        <w:t>此外</w:t>
      </w:r>
      <w:r w:rsidR="003D67CF" w:rsidRPr="003D67CF">
        <w:t>，</w:t>
      </w:r>
      <w:proofErr w:type="gramEnd"/>
      <w:r w:rsidR="003D67CF" w:rsidRPr="003D67CF">
        <w:t>全</w:t>
      </w:r>
      <w:r w:rsidR="003D67CF" w:rsidRPr="003D67CF">
        <w:lastRenderedPageBreak/>
        <w:t>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0352E6B" w:rsidR="00042ED2" w:rsidRDefault="00D66554" w:rsidP="00770A0C">
      <w:pPr>
        <w:pStyle w:val="151"/>
      </w:pPr>
      <w:r w:rsidRPr="00D66554">
        <w:t>綜合上述觀察，</w:t>
      </w:r>
      <w:r w:rsidR="001E0929">
        <w:rPr>
          <w:rFonts w:hint="eastAsia"/>
        </w:rPr>
        <w:t>本研究</w:t>
      </w:r>
      <w:r w:rsidR="00AD3C36">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D53A89E" w14:textId="1C8E4998"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292731">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6D54682B" w:rsidR="003C67E9" w:rsidRDefault="003C67E9" w:rsidP="003C67E9">
      <w:pPr>
        <w:pStyle w:val="2"/>
      </w:pPr>
      <w:bookmarkStart w:id="52" w:name="_Toc201152763"/>
      <w:r>
        <w:rPr>
          <w:rFonts w:hint="eastAsia"/>
        </w:rPr>
        <w:lastRenderedPageBreak/>
        <w:t>4.</w:t>
      </w:r>
      <w:r w:rsidR="00520B59">
        <w:rPr>
          <w:rFonts w:hint="eastAsia"/>
        </w:rPr>
        <w:t>2</w:t>
      </w:r>
      <w:r w:rsidR="00C95B78">
        <w:rPr>
          <w:rFonts w:hint="eastAsia"/>
        </w:rPr>
        <w:t xml:space="preserve"> </w:t>
      </w:r>
      <w:r>
        <w:rPr>
          <w:rFonts w:hint="eastAsia"/>
        </w:rPr>
        <w:t>全球</w:t>
      </w:r>
      <w:r w:rsidRPr="00B54A4B">
        <w:t>紡織產業轉型現況</w:t>
      </w:r>
      <w:bookmarkEnd w:id="52"/>
    </w:p>
    <w:p w14:paraId="3BF20028" w14:textId="13B4E7E6" w:rsidR="0063111E" w:rsidRPr="002B4414" w:rsidRDefault="003C67E9" w:rsidP="003C67E9">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w:t>
      </w:r>
      <w:r w:rsidRPr="002B4414">
        <w:t>價值</w:t>
      </w:r>
      <w:r w:rsidRPr="002B4414">
        <w:rPr>
          <w:rFonts w:hint="eastAsia"/>
        </w:rPr>
        <w:t>之重要產業</w:t>
      </w:r>
      <w:r w:rsidRPr="002B4414">
        <w:t>。此一線性導向的快速</w:t>
      </w:r>
      <w:r w:rsidR="00967739" w:rsidRPr="002B4414">
        <w:rPr>
          <w:rFonts w:hint="eastAsia"/>
        </w:rPr>
        <w:t>生產</w:t>
      </w:r>
      <w:r w:rsidR="005938A1" w:rsidRPr="002B4414">
        <w:rPr>
          <w:rFonts w:hint="eastAsia"/>
        </w:rPr>
        <w:t>、高庫存</w:t>
      </w:r>
      <w:r w:rsidRPr="002B4414">
        <w:rPr>
          <w:rFonts w:hint="eastAsia"/>
        </w:rPr>
        <w:t>的產業文化</w:t>
      </w:r>
      <w:r w:rsidRPr="002B4414">
        <w:t>亦導致資源</w:t>
      </w:r>
      <w:r w:rsidRPr="002B4414">
        <w:rPr>
          <w:rFonts w:hint="eastAsia"/>
        </w:rPr>
        <w:t>過度</w:t>
      </w:r>
      <w:r w:rsidRPr="002B4414">
        <w:t>消耗</w:t>
      </w:r>
      <w:r w:rsidRPr="002B4414">
        <w:rPr>
          <w:rFonts w:hint="eastAsia"/>
        </w:rPr>
        <w:t>與環境汙染的問題，使得紡織業在</w:t>
      </w:r>
      <w:r w:rsidRPr="002B4414">
        <w:t>永續與循環經濟的浪潮下，面臨</w:t>
      </w:r>
      <w:r w:rsidRPr="002B4414">
        <w:rPr>
          <w:rFonts w:hint="eastAsia"/>
        </w:rPr>
        <w:t>著</w:t>
      </w:r>
      <w:r w:rsidRPr="002B4414">
        <w:t>前所未有</w:t>
      </w:r>
      <w:r w:rsidRPr="002B4414">
        <w:rPr>
          <w:rFonts w:hint="eastAsia"/>
        </w:rPr>
        <w:t>之</w:t>
      </w:r>
      <w:r w:rsidRPr="002B4414">
        <w:t>轉型壓力</w:t>
      </w:r>
      <w:r w:rsidRPr="002B4414">
        <w:rPr>
          <w:rFonts w:hint="eastAsia"/>
        </w:rPr>
        <w:t>。</w:t>
      </w:r>
    </w:p>
    <w:p w14:paraId="15368989" w14:textId="4E024393" w:rsidR="003C67E9" w:rsidRPr="002B4414" w:rsidRDefault="00AD3C36" w:rsidP="003C67E9">
      <w:pPr>
        <w:pStyle w:val="15"/>
        <w:ind w:firstLine="480"/>
      </w:pPr>
      <w:r w:rsidRPr="002B4414">
        <w:rPr>
          <w:rFonts w:hint="eastAsia"/>
          <w:noProof/>
        </w:rPr>
        <w:drawing>
          <wp:anchor distT="0" distB="0" distL="114300" distR="114300" simplePos="0" relativeHeight="251664384" behindDoc="0" locked="0" layoutInCell="1" allowOverlap="1" wp14:anchorId="2F0FA0E4" wp14:editId="66094EE1">
            <wp:simplePos x="0" y="0"/>
            <wp:positionH relativeFrom="margin">
              <wp:posOffset>762635</wp:posOffset>
            </wp:positionH>
            <wp:positionV relativeFrom="paragraph">
              <wp:posOffset>2648341</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14:sizeRelH relativeFrom="margin">
              <wp14:pctWidth>0</wp14:pctWidth>
            </wp14:sizeRelH>
            <wp14:sizeRelV relativeFrom="margin">
              <wp14:pctHeight>0</wp14:pctHeight>
            </wp14:sizeRelV>
          </wp:anchor>
        </w:drawing>
      </w:r>
      <w:r w:rsidR="003C67E9" w:rsidRPr="002B4414">
        <w:t>根據聯合國環境規劃署（</w:t>
      </w:r>
      <w:r w:rsidR="003C67E9" w:rsidRPr="002B4414">
        <w:t xml:space="preserve">United Nations Environment </w:t>
      </w:r>
      <w:proofErr w:type="spellStart"/>
      <w:r w:rsidR="003C67E9" w:rsidRPr="002B4414">
        <w:t>Programme</w:t>
      </w:r>
      <w:proofErr w:type="spellEnd"/>
      <w:r w:rsidR="003C67E9" w:rsidRPr="002B4414">
        <w:t xml:space="preserve"> </w:t>
      </w:r>
      <w:r w:rsidR="003C67E9" w:rsidRPr="002B4414">
        <w:rPr>
          <w:rFonts w:hint="eastAsia"/>
        </w:rPr>
        <w:t xml:space="preserve">, </w:t>
      </w:r>
      <w:r w:rsidR="003C67E9" w:rsidRPr="002B4414">
        <w:t>UNEP</w:t>
      </w:r>
      <w:r w:rsidR="003C67E9" w:rsidRPr="002B4414">
        <w:t>）</w:t>
      </w:r>
      <w:r w:rsidR="003C67E9" w:rsidRPr="002B4414">
        <w:rPr>
          <w:rFonts w:hint="eastAsia"/>
        </w:rPr>
        <w:t>2023</w:t>
      </w:r>
      <w:r w:rsidR="003C67E9" w:rsidRPr="002B4414">
        <w:rPr>
          <w:rFonts w:hint="eastAsia"/>
        </w:rPr>
        <w:t>年的</w:t>
      </w:r>
      <w:r w:rsidR="003C67E9" w:rsidRPr="002B4414">
        <w:t>「永續與循環紡織全球藍圖」</w:t>
      </w:r>
      <w:r w:rsidR="00D46D4D" w:rsidRPr="002B4414">
        <w:rPr>
          <w:rFonts w:hint="eastAsia"/>
        </w:rPr>
        <w:t>指出</w:t>
      </w:r>
      <w:r w:rsidR="003C67E9" w:rsidRPr="002B4414">
        <w:rPr>
          <w:rFonts w:hint="eastAsia"/>
        </w:rPr>
        <w:t>，全球紡織</w:t>
      </w:r>
      <w:r w:rsidR="003C67E9" w:rsidRPr="002B4414">
        <w:t>產業每年耗用超過</w:t>
      </w:r>
      <w:r w:rsidR="003C67E9" w:rsidRPr="002B4414">
        <w:t>215</w:t>
      </w:r>
      <w:r w:rsidR="003C67E9" w:rsidRPr="002B4414">
        <w:t>兆公升的水資源</w:t>
      </w:r>
      <w:r w:rsidR="003C67E9" w:rsidRPr="002B4414">
        <w:rPr>
          <w:rFonts w:hint="eastAsia"/>
        </w:rPr>
        <w:t>、</w:t>
      </w:r>
      <w:r w:rsidR="003C67E9" w:rsidRPr="002B4414">
        <w:t>占全球</w:t>
      </w:r>
      <w:r w:rsidR="003C67E9" w:rsidRPr="002B4414">
        <w:rPr>
          <w:rFonts w:hint="eastAsia"/>
        </w:rPr>
        <w:t>海洋</w:t>
      </w:r>
      <w:r w:rsidR="003C67E9" w:rsidRPr="002B4414">
        <w:t>微塑膠汙染比重達</w:t>
      </w:r>
      <w:r w:rsidR="003C67E9" w:rsidRPr="002B4414">
        <w:t>9%</w:t>
      </w:r>
      <w:r w:rsidR="003C67E9" w:rsidRPr="002B4414">
        <w:t>，造成約</w:t>
      </w:r>
      <w:r w:rsidR="003C67E9" w:rsidRPr="002B4414">
        <w:t>2</w:t>
      </w:r>
      <w:r w:rsidR="003C67E9" w:rsidRPr="002B4414">
        <w:t>～</w:t>
      </w:r>
      <w:r w:rsidR="003C67E9" w:rsidRPr="002B4414">
        <w:t>8%</w:t>
      </w:r>
      <w:r w:rsidR="003C67E9" w:rsidRPr="002B4414">
        <w:t>全球溫室氣體排放，突顯</w:t>
      </w:r>
      <w:r w:rsidR="003C67E9" w:rsidRPr="002B4414">
        <w:rPr>
          <w:rFonts w:hint="eastAsia"/>
        </w:rPr>
        <w:t>出</w:t>
      </w:r>
      <w:r w:rsidR="003C67E9" w:rsidRPr="002B4414">
        <w:t>過度生產與過度消費所引發的資源浪費與管理困境</w:t>
      </w:r>
      <w:r w:rsidR="003C67E9" w:rsidRPr="002B4414">
        <w:rPr>
          <w:rFonts w:hint="eastAsia"/>
        </w:rPr>
        <w:t>。雖然</w:t>
      </w:r>
      <w:r w:rsidR="003C67E9" w:rsidRPr="002B4414">
        <w:t>全球紡織</w:t>
      </w:r>
      <w:r w:rsidR="00A003E4" w:rsidRPr="002B4414">
        <w:rPr>
          <w:rFonts w:hint="eastAsia"/>
        </w:rPr>
        <w:t>產業</w:t>
      </w:r>
      <w:r w:rsidR="003C67E9" w:rsidRPr="002B4414">
        <w:t>在經濟發展與</w:t>
      </w:r>
      <w:r w:rsidR="003C67E9" w:rsidRPr="002B4414">
        <w:rPr>
          <w:rFonts w:hint="eastAsia"/>
        </w:rPr>
        <w:t>多元價值</w:t>
      </w:r>
      <w:r w:rsidR="003C67E9" w:rsidRPr="002B4414">
        <w:t>創造中扮演</w:t>
      </w:r>
      <w:r w:rsidR="003C67E9" w:rsidRPr="002B4414">
        <w:rPr>
          <w:rFonts w:hint="eastAsia"/>
        </w:rPr>
        <w:t>著</w:t>
      </w:r>
      <w:r w:rsidR="003C67E9" w:rsidRPr="002B4414">
        <w:t>關鍵角色，</w:t>
      </w:r>
      <w:r w:rsidR="003C67E9" w:rsidRPr="002B4414">
        <w:rPr>
          <w:rFonts w:hint="eastAsia"/>
        </w:rPr>
        <w:t>卻</w:t>
      </w:r>
      <w:r w:rsidR="003C67E9" w:rsidRPr="002B4414">
        <w:t>也對氣候變遷、生物多樣性喪失與</w:t>
      </w:r>
      <w:r w:rsidR="003C67E9" w:rsidRPr="002B4414">
        <w:rPr>
          <w:rFonts w:hint="eastAsia"/>
        </w:rPr>
        <w:t>環境</w:t>
      </w:r>
      <w:r w:rsidR="003C67E9" w:rsidRPr="002B4414">
        <w:t>污染等「三重地球危機」構成重大威脅。</w:t>
      </w:r>
      <w:r w:rsidR="003C67E9" w:rsidRPr="002B4414">
        <w:rPr>
          <w:rFonts w:hint="eastAsia"/>
        </w:rPr>
        <w:t>因此</w:t>
      </w:r>
      <w:r w:rsidR="003C67E9" w:rsidRPr="002B4414">
        <w:t>，</w:t>
      </w:r>
      <w:r w:rsidR="003C67E9" w:rsidRPr="002B4414">
        <w:t>UNEP</w:t>
      </w:r>
      <w:r w:rsidR="003C67E9" w:rsidRPr="002B4414">
        <w:rPr>
          <w:rFonts w:hint="eastAsia"/>
        </w:rPr>
        <w:t>於此藍圖中</w:t>
      </w:r>
      <w:r w:rsidR="003C67E9" w:rsidRPr="002B4414">
        <w:t>提出三項具體優先行動方向，作為全球紡織推動永續轉型的策略核心</w:t>
      </w:r>
      <w:r w:rsidR="003C67E9" w:rsidRPr="002B4414">
        <w:rPr>
          <w:rFonts w:hint="eastAsia"/>
        </w:rPr>
        <w:t>，如圖</w:t>
      </w:r>
      <w:r w:rsidR="003C67E9" w:rsidRPr="002B4414">
        <w:rPr>
          <w:rFonts w:hint="eastAsia"/>
        </w:rPr>
        <w:t>4</w:t>
      </w:r>
      <w:r w:rsidR="006C55AD" w:rsidRPr="002B4414">
        <w:rPr>
          <w:rFonts w:hint="eastAsia"/>
        </w:rPr>
        <w:t>.2</w:t>
      </w:r>
      <w:r w:rsidR="003C67E9" w:rsidRPr="002B4414">
        <w:rPr>
          <w:rFonts w:hint="eastAsia"/>
        </w:rPr>
        <w:t>-1</w:t>
      </w:r>
      <w:r w:rsidR="003C67E9" w:rsidRPr="002B4414">
        <w:rPr>
          <w:rFonts w:hint="eastAsia"/>
        </w:rPr>
        <w:t>所示</w:t>
      </w:r>
      <w:r w:rsidR="003C67E9" w:rsidRPr="002B4414">
        <w:t>：</w:t>
      </w:r>
    </w:p>
    <w:p w14:paraId="684718D2" w14:textId="43254201" w:rsidR="003C67E9" w:rsidRDefault="009F45B9" w:rsidP="00AD23B1">
      <w:pPr>
        <w:pStyle w:val="afff0"/>
      </w:pPr>
      <w:r>
        <w:rPr>
          <w:rFonts w:hint="eastAsia"/>
        </w:rPr>
        <w:t>圖</w:t>
      </w:r>
      <w:r w:rsidR="008A7D9B">
        <w:rPr>
          <w:rFonts w:hint="eastAsia"/>
        </w:rPr>
        <w:t xml:space="preserve"> </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sidR="00292731">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03494DCC" w:rsidR="00AC62E2" w:rsidRDefault="003C67E9" w:rsidP="006D75E3">
      <w:pPr>
        <w:pStyle w:val="afff5"/>
      </w:pPr>
      <w:r>
        <w:rPr>
          <w:rFonts w:hint="eastAsia"/>
        </w:rPr>
        <w:t>資料來源：</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2B4414" w:rsidRDefault="003C67E9" w:rsidP="00F73141">
      <w:pPr>
        <w:pStyle w:val="151"/>
        <w:numPr>
          <w:ilvl w:val="0"/>
          <w:numId w:val="19"/>
        </w:numPr>
        <w:rPr>
          <w:color w:val="auto"/>
        </w:rPr>
      </w:pPr>
      <w:r w:rsidRPr="004408BD">
        <w:lastRenderedPageBreak/>
        <w:t>改變消費</w:t>
      </w:r>
      <w:r w:rsidRPr="002B4414">
        <w:rPr>
          <w:color w:val="auto"/>
        </w:rPr>
        <w:t>模式（</w:t>
      </w:r>
      <w:r w:rsidRPr="002B4414">
        <w:rPr>
          <w:color w:val="auto"/>
        </w:rPr>
        <w:t>Changing Consumption Patterns</w:t>
      </w:r>
      <w:r w:rsidRPr="002B4414">
        <w:rPr>
          <w:color w:val="auto"/>
        </w:rPr>
        <w:t>）</w:t>
      </w:r>
    </w:p>
    <w:p w14:paraId="39753757" w14:textId="31FF1789" w:rsidR="003C67E9" w:rsidRPr="002B4414" w:rsidRDefault="003C67E9" w:rsidP="003C67E9">
      <w:pPr>
        <w:pStyle w:val="15"/>
        <w:ind w:firstLine="480"/>
      </w:pPr>
      <w:r w:rsidRPr="002B4414">
        <w:t>透過租賃、二手交易、維修服務等</w:t>
      </w:r>
      <w:r w:rsidRPr="002B4414">
        <w:rPr>
          <w:rFonts w:hint="eastAsia"/>
        </w:rPr>
        <w:t>，推廣</w:t>
      </w:r>
      <w:r w:rsidRPr="002B4414">
        <w:t>創新商業模式與消費者教育</w:t>
      </w:r>
      <w:r w:rsidRPr="002B4414">
        <w:rPr>
          <w:rFonts w:hint="eastAsia"/>
        </w:rPr>
        <w:t>，以</w:t>
      </w:r>
      <w:r w:rsidRPr="002B4414">
        <w:t>延長產品使用</w:t>
      </w:r>
      <w:r w:rsidRPr="002B4414">
        <w:rPr>
          <w:rFonts w:hint="eastAsia"/>
        </w:rPr>
        <w:t>壽命</w:t>
      </w:r>
      <w:r w:rsidRPr="002B4414">
        <w:t>，</w:t>
      </w:r>
      <w:r w:rsidRPr="002B4414">
        <w:rPr>
          <w:rFonts w:hint="eastAsia"/>
        </w:rPr>
        <w:t>並推廣</w:t>
      </w:r>
      <w:r w:rsidRPr="002B4414">
        <w:t>數位產品護照</w:t>
      </w:r>
      <w:r w:rsidRPr="002B4414">
        <w:rPr>
          <w:rFonts w:hint="eastAsia"/>
        </w:rPr>
        <w:t>落地應用，提升</w:t>
      </w:r>
      <w:r w:rsidRPr="002B4414">
        <w:t>資訊透明度與</w:t>
      </w:r>
      <w:r w:rsidRPr="002B4414">
        <w:rPr>
          <w:rFonts w:hint="eastAsia"/>
        </w:rPr>
        <w:t>創造</w:t>
      </w:r>
      <w:r w:rsidRPr="002B4414">
        <w:t>永續</w:t>
      </w:r>
      <w:r w:rsidRPr="002B4414">
        <w:rPr>
          <w:rFonts w:hint="eastAsia"/>
        </w:rPr>
        <w:t>性</w:t>
      </w:r>
      <w:r w:rsidRPr="002B4414">
        <w:t>消費。</w:t>
      </w:r>
    </w:p>
    <w:p w14:paraId="60D8CC29" w14:textId="77777777" w:rsidR="003C67E9" w:rsidRPr="002B4414" w:rsidRDefault="003C67E9" w:rsidP="002428CD">
      <w:pPr>
        <w:pStyle w:val="151"/>
        <w:numPr>
          <w:ilvl w:val="0"/>
          <w:numId w:val="19"/>
        </w:numPr>
        <w:rPr>
          <w:color w:val="auto"/>
        </w:rPr>
      </w:pPr>
      <w:r w:rsidRPr="002B4414">
        <w:rPr>
          <w:color w:val="auto"/>
        </w:rPr>
        <w:t>改善生產實踐（</w:t>
      </w:r>
      <w:r w:rsidRPr="002B4414">
        <w:rPr>
          <w:color w:val="auto"/>
        </w:rPr>
        <w:t>Improving Production Practices</w:t>
      </w:r>
      <w:r w:rsidRPr="002B4414">
        <w:rPr>
          <w:color w:val="auto"/>
        </w:rPr>
        <w:t>）</w:t>
      </w:r>
    </w:p>
    <w:p w14:paraId="781D2CA3" w14:textId="77777777" w:rsidR="003C67E9" w:rsidRPr="002B4414" w:rsidRDefault="003C67E9" w:rsidP="003C67E9">
      <w:pPr>
        <w:pStyle w:val="15"/>
        <w:ind w:firstLine="480"/>
      </w:pPr>
      <w:r w:rsidRPr="002B4414">
        <w:rPr>
          <w:rFonts w:hint="eastAsia"/>
        </w:rPr>
        <w:t>推廣製造過程中的</w:t>
      </w:r>
      <w:r w:rsidRPr="002B4414">
        <w:t>節能節水、替代有害化學品、強化廢棄物處理與勞動</w:t>
      </w:r>
      <w:r w:rsidRPr="002B4414">
        <w:rPr>
          <w:rFonts w:hint="eastAsia"/>
        </w:rPr>
        <w:t>權益</w:t>
      </w:r>
      <w:r w:rsidRPr="002B4414">
        <w:t>保障，鼓勵</w:t>
      </w:r>
      <w:r w:rsidRPr="002B4414">
        <w:rPr>
          <w:rFonts w:hint="eastAsia"/>
        </w:rPr>
        <w:t>品牌與製造商選擇</w:t>
      </w:r>
      <w:r w:rsidRPr="002B4414">
        <w:t>可回收與再生材料。</w:t>
      </w:r>
    </w:p>
    <w:p w14:paraId="12467110" w14:textId="77777777" w:rsidR="003C67E9" w:rsidRPr="002B4414" w:rsidRDefault="003C67E9" w:rsidP="003C67E9">
      <w:pPr>
        <w:pStyle w:val="15"/>
        <w:numPr>
          <w:ilvl w:val="0"/>
          <w:numId w:val="18"/>
        </w:numPr>
        <w:ind w:firstLineChars="0"/>
      </w:pPr>
      <w:r w:rsidRPr="002B4414">
        <w:t>投資系統基礎設施（</w:t>
      </w:r>
      <w:r w:rsidRPr="002B4414">
        <w:t>Investing in Infrastructure</w:t>
      </w:r>
      <w:r w:rsidRPr="002B4414">
        <w:t>）</w:t>
      </w:r>
    </w:p>
    <w:p w14:paraId="336C326D" w14:textId="77777777" w:rsidR="003C67E9" w:rsidRPr="002B4414" w:rsidRDefault="003C67E9" w:rsidP="003C67E9">
      <w:pPr>
        <w:pStyle w:val="15"/>
        <w:ind w:firstLine="480"/>
      </w:pPr>
      <w:r w:rsidRPr="002B4414">
        <w:t>建構</w:t>
      </w:r>
      <w:r w:rsidRPr="002B4414">
        <w:rPr>
          <w:rFonts w:hint="eastAsia"/>
        </w:rPr>
        <w:t>完整</w:t>
      </w:r>
      <w:r w:rsidRPr="002B4414">
        <w:t>回收與分類體系、資料共享平台與供應鏈追蹤機制，並制定循環設計與回收</w:t>
      </w:r>
      <w:r w:rsidRPr="002B4414">
        <w:rPr>
          <w:rFonts w:hint="eastAsia"/>
        </w:rPr>
        <w:t>相關</w:t>
      </w:r>
      <w:r w:rsidRPr="002B4414">
        <w:t>政策與標準。</w:t>
      </w:r>
    </w:p>
    <w:p w14:paraId="58D7619A" w14:textId="77777777" w:rsidR="003C67E9" w:rsidRPr="002B4414" w:rsidRDefault="003C67E9" w:rsidP="003C67E9">
      <w:pPr>
        <w:pStyle w:val="15"/>
        <w:ind w:firstLine="480"/>
      </w:pPr>
      <w:r w:rsidRPr="002B4414">
        <w:t>除了</w:t>
      </w:r>
      <w:r w:rsidRPr="002B4414">
        <w:rPr>
          <w:rFonts w:hint="eastAsia"/>
        </w:rPr>
        <w:t>上述</w:t>
      </w:r>
      <w:r w:rsidRPr="002B4414">
        <w:t>永續壓力外，全球紡織產業在實踐循環經濟與永續轉型時，亦面臨多層次結構性的挑戰</w:t>
      </w:r>
      <w:r w:rsidRPr="002B4414">
        <w:rPr>
          <w:rFonts w:hint="eastAsia"/>
        </w:rPr>
        <w:t>。</w:t>
      </w:r>
      <w:r w:rsidRPr="002B4414">
        <w:t>UNEP</w:t>
      </w:r>
      <w:r w:rsidRPr="002B4414">
        <w:t>報告亦指出，</w:t>
      </w:r>
      <w:r w:rsidRPr="002B4414">
        <w:rPr>
          <w:rFonts w:hint="eastAsia"/>
        </w:rPr>
        <w:t>目前</w:t>
      </w:r>
      <w:r w:rsidRPr="002B4414">
        <w:t>品牌商與零售商的永續</w:t>
      </w:r>
      <w:r w:rsidRPr="002B4414">
        <w:rPr>
          <w:rFonts w:hint="eastAsia"/>
        </w:rPr>
        <w:t>貢獻</w:t>
      </w:r>
      <w:r w:rsidRPr="002B4414">
        <w:t>多停留在產品層級，例如使用有機棉、導入環保材質等</w:t>
      </w:r>
      <w:r w:rsidRPr="002B4414">
        <w:rPr>
          <w:rFonts w:hint="eastAsia"/>
        </w:rPr>
        <w:t>，缺乏對</w:t>
      </w:r>
      <w:r w:rsidRPr="002B4414">
        <w:t>整體營運流程與</w:t>
      </w:r>
      <w:r w:rsidRPr="002B4414">
        <w:rPr>
          <w:rFonts w:hint="eastAsia"/>
        </w:rPr>
        <w:t>紡織</w:t>
      </w:r>
      <w:r w:rsidRPr="002B4414">
        <w:t>供應鏈</w:t>
      </w:r>
      <w:r w:rsidRPr="002B4414">
        <w:rPr>
          <w:rFonts w:hint="eastAsia"/>
        </w:rPr>
        <w:t>協作</w:t>
      </w:r>
      <w:r w:rsidRPr="002B4414">
        <w:t>制度的根本</w:t>
      </w:r>
      <w:r w:rsidRPr="002B4414">
        <w:rPr>
          <w:rFonts w:hint="eastAsia"/>
        </w:rPr>
        <w:t>性</w:t>
      </w:r>
      <w:r w:rsidRPr="002B4414">
        <w:t>改革</w:t>
      </w:r>
      <w:r w:rsidRPr="002B4414">
        <w:rPr>
          <w:rFonts w:hint="eastAsia"/>
        </w:rPr>
        <w:t>。</w:t>
      </w:r>
    </w:p>
    <w:p w14:paraId="59C84143" w14:textId="5C2969B7" w:rsidR="003C67E9" w:rsidRPr="002B4414" w:rsidRDefault="003C67E9" w:rsidP="003C67E9">
      <w:pPr>
        <w:pStyle w:val="15"/>
        <w:ind w:firstLine="480"/>
      </w:pPr>
      <w:proofErr w:type="gramStart"/>
      <w:r w:rsidRPr="002B4414">
        <w:rPr>
          <w:rFonts w:hint="eastAsia"/>
        </w:rPr>
        <w:t>此外，</w:t>
      </w:r>
      <w:proofErr w:type="gramEnd"/>
      <w:r w:rsidRPr="002B4414">
        <w:t>多數企業的永續承諾高度依賴自我揭露（</w:t>
      </w:r>
      <w:r w:rsidRPr="002B4414">
        <w:rPr>
          <w:rFonts w:hint="eastAsia"/>
        </w:rPr>
        <w:t>S</w:t>
      </w:r>
      <w:r w:rsidRPr="002B4414">
        <w:t>elf-disclosure</w:t>
      </w:r>
      <w:r w:rsidRPr="002B4414">
        <w:t>）或外部認證機構之稽核，欠缺統一與可信的監測標準，使資訊透明與責任追蹤無法真正落實。</w:t>
      </w:r>
      <w:r w:rsidRPr="002B4414">
        <w:rPr>
          <w:rFonts w:hint="eastAsia"/>
        </w:rPr>
        <w:t>而</w:t>
      </w:r>
      <w:r w:rsidRPr="002B4414">
        <w:t>創新</w:t>
      </w:r>
      <w:r w:rsidRPr="002B4414">
        <w:rPr>
          <w:rFonts w:hint="eastAsia"/>
        </w:rPr>
        <w:t>業</w:t>
      </w:r>
      <w:r w:rsidRPr="002B4414">
        <w:t>者與回收業者</w:t>
      </w:r>
      <w:r w:rsidRPr="002B4414">
        <w:rPr>
          <w:rFonts w:hint="eastAsia"/>
        </w:rPr>
        <w:t>的</w:t>
      </w:r>
      <w:r w:rsidRPr="002B4414">
        <w:t>挑戰則來自資金取得困難、缺乏政策</w:t>
      </w:r>
      <w:r w:rsidRPr="002B4414">
        <w:rPr>
          <w:rFonts w:hint="eastAsia"/>
        </w:rPr>
        <w:t>支持與</w:t>
      </w:r>
      <w:r w:rsidRPr="002B4414">
        <w:t>標準規範、技術</w:t>
      </w:r>
      <w:r w:rsidR="00242925" w:rsidRPr="002B4414">
        <w:rPr>
          <w:rFonts w:hint="eastAsia"/>
        </w:rPr>
        <w:t>精進</w:t>
      </w:r>
      <w:r w:rsidRPr="002B4414">
        <w:t>門檻高，回收材料</w:t>
      </w:r>
      <w:r w:rsidR="006C78F3" w:rsidRPr="002B4414">
        <w:rPr>
          <w:rFonts w:hint="eastAsia"/>
        </w:rPr>
        <w:t>於</w:t>
      </w:r>
      <w:r w:rsidRPr="002B4414">
        <w:t>市場流通</w:t>
      </w:r>
      <w:r w:rsidR="006C78F3" w:rsidRPr="002B4414">
        <w:rPr>
          <w:rFonts w:hint="eastAsia"/>
        </w:rPr>
        <w:t>時</w:t>
      </w:r>
      <w:r w:rsidRPr="002B4414">
        <w:rPr>
          <w:rFonts w:hint="eastAsia"/>
        </w:rPr>
        <w:t>因分</w:t>
      </w:r>
      <w:r w:rsidRPr="002B4414">
        <w:t>類標準</w:t>
      </w:r>
      <w:r w:rsidRPr="002B4414">
        <w:rPr>
          <w:rFonts w:hint="eastAsia"/>
        </w:rPr>
        <w:t>尚</w:t>
      </w:r>
      <w:r w:rsidRPr="002B4414">
        <w:t>未統一，</w:t>
      </w:r>
      <w:r w:rsidR="000C4240" w:rsidRPr="002B4414">
        <w:rPr>
          <w:rFonts w:hint="eastAsia"/>
        </w:rPr>
        <w:t>造成</w:t>
      </w:r>
      <w:r w:rsidRPr="002B4414">
        <w:t>低回收效率，也使得產品</w:t>
      </w:r>
      <w:r w:rsidRPr="002B4414">
        <w:rPr>
          <w:rFonts w:hint="eastAsia"/>
        </w:rPr>
        <w:t>循環再製的</w:t>
      </w:r>
      <w:r w:rsidRPr="002B4414">
        <w:t>模式難以擴大</w:t>
      </w:r>
      <w:r w:rsidRPr="002B4414">
        <w:rPr>
          <w:rFonts w:hint="eastAsia"/>
        </w:rPr>
        <w:t>應用</w:t>
      </w:r>
      <w:r w:rsidRPr="002B4414">
        <w:t>。</w:t>
      </w:r>
    </w:p>
    <w:p w14:paraId="448B552F" w14:textId="0E84225A" w:rsidR="003C67E9" w:rsidRDefault="003C67E9" w:rsidP="00AC62E2">
      <w:pPr>
        <w:pStyle w:val="15"/>
        <w:ind w:firstLine="480"/>
      </w:pPr>
      <w:r w:rsidRPr="002B4414">
        <w:rPr>
          <w:rFonts w:hint="eastAsia"/>
        </w:rPr>
        <w:t>產業</w:t>
      </w:r>
      <w:r w:rsidR="00D96D45" w:rsidRPr="002B4414">
        <w:rPr>
          <w:rFonts w:hint="eastAsia"/>
        </w:rPr>
        <w:t>創新與</w:t>
      </w:r>
      <w:r w:rsidRPr="002B4414">
        <w:rPr>
          <w:rFonts w:hint="eastAsia"/>
        </w:rPr>
        <w:t>轉型</w:t>
      </w:r>
      <w:r w:rsidRPr="002B4414">
        <w:t>若無法透過政策與技術手段有效整合產業鏈中不同利害關係人，將難以推動規模化的循環創新</w:t>
      </w:r>
      <w:r w:rsidRPr="002B4414">
        <w:rPr>
          <w:rFonts w:hint="eastAsia"/>
        </w:rPr>
        <w:t>，更加</w:t>
      </w:r>
      <w:proofErr w:type="gramStart"/>
      <w:r w:rsidRPr="002B4414">
        <w:t>凸</w:t>
      </w:r>
      <w:proofErr w:type="gramEnd"/>
      <w:r w:rsidRPr="002B4414">
        <w:t>顯</w:t>
      </w:r>
      <w:r w:rsidRPr="002B4414">
        <w:rPr>
          <w:rFonts w:hint="eastAsia"/>
        </w:rPr>
        <w:t>紡織產業</w:t>
      </w:r>
      <w:r w:rsidRPr="002B4414">
        <w:t>導入數位技術以整合供應鏈資訊、提高</w:t>
      </w:r>
      <w:r w:rsidR="00561EE7" w:rsidRPr="002B4414">
        <w:rPr>
          <w:rFonts w:hint="eastAsia"/>
        </w:rPr>
        <w:t>資訊</w:t>
      </w:r>
      <w:r w:rsidRPr="002B4414">
        <w:t>可追溯性與促進跨角色</w:t>
      </w:r>
      <w:r w:rsidR="004E6729" w:rsidRPr="002B4414">
        <w:rPr>
          <w:rFonts w:hint="eastAsia"/>
        </w:rPr>
        <w:t>合作</w:t>
      </w:r>
      <w:r w:rsidRPr="002B4414">
        <w:t>的必</w:t>
      </w:r>
      <w:r w:rsidRPr="00580F30">
        <w:t>要性</w:t>
      </w:r>
      <w:r w:rsidRPr="00580F30">
        <w:rPr>
          <w:rFonts w:hint="eastAsia"/>
        </w:rPr>
        <w:t>。</w:t>
      </w:r>
      <w:r>
        <w:br w:type="page"/>
      </w:r>
    </w:p>
    <w:p w14:paraId="5887FED2" w14:textId="32F22AA4" w:rsidR="00953384" w:rsidRDefault="00953384" w:rsidP="00953384">
      <w:pPr>
        <w:pStyle w:val="2"/>
      </w:pPr>
      <w:bookmarkStart w:id="53" w:name="_Toc201152764"/>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53"/>
    </w:p>
    <w:p w14:paraId="01C4C6DE" w14:textId="6238AC98" w:rsidR="00194F15" w:rsidRPr="00627E8F" w:rsidRDefault="004961BB" w:rsidP="00A975E1">
      <w:pPr>
        <w:pStyle w:val="15"/>
        <w:ind w:firstLine="480"/>
      </w:pPr>
      <w:r>
        <w:rPr>
          <w:rFonts w:hint="eastAsia"/>
        </w:rPr>
        <w:t>台</w:t>
      </w:r>
      <w:r w:rsidR="00E01724" w:rsidRPr="000313A1">
        <w:t>灣通用紡織科</w:t>
      </w:r>
      <w:r w:rsidR="00E01724" w:rsidRPr="00627E8F">
        <w:t>技股份有限公司</w:t>
      </w:r>
      <w:proofErr w:type="gramStart"/>
      <w:r w:rsidR="00E01724" w:rsidRPr="00627E8F">
        <w:rPr>
          <w:rFonts w:hint="eastAsia"/>
        </w:rPr>
        <w:t>（</w:t>
      </w:r>
      <w:proofErr w:type="spellStart"/>
      <w:proofErr w:type="gramEnd"/>
      <w:r w:rsidR="00E01724" w:rsidRPr="00627E8F">
        <w:t>Frontier.coo</w:t>
      </w:r>
      <w:r w:rsidR="005C53AA" w:rsidRPr="00627E8F">
        <w:rPr>
          <w:rFonts w:hint="eastAsia"/>
        </w:rPr>
        <w:t>l</w:t>
      </w:r>
      <w:proofErr w:type="spellEnd"/>
      <w:proofErr w:type="gramStart"/>
      <w:r w:rsidR="00E01724" w:rsidRPr="00627E8F">
        <w:rPr>
          <w:rFonts w:hint="eastAsia"/>
        </w:rPr>
        <w:t>）</w:t>
      </w:r>
      <w:proofErr w:type="gramEnd"/>
      <w:r w:rsidR="00BA4DB9" w:rsidRPr="00627E8F">
        <w:rPr>
          <w:rFonts w:hint="eastAsia"/>
        </w:rPr>
        <w:t>創立於</w:t>
      </w:r>
      <w:r w:rsidR="00CA0714" w:rsidRPr="00627E8F">
        <w:t>2020</w:t>
      </w:r>
      <w:r w:rsidR="00CA0714" w:rsidRPr="00627E8F">
        <w:t>年</w:t>
      </w:r>
      <w:r w:rsidR="00095CCA" w:rsidRPr="00627E8F">
        <w:t>，是一家專注於</w:t>
      </w:r>
      <w:r w:rsidR="00C1684B" w:rsidRPr="00627E8F">
        <w:rPr>
          <w:rFonts w:hint="eastAsia"/>
        </w:rPr>
        <w:t>推動</w:t>
      </w:r>
      <w:r w:rsidR="00095CCA" w:rsidRPr="00627E8F">
        <w:t>紡織產業數位轉型的雲端軟體服務公</w:t>
      </w:r>
      <w:r w:rsidR="00967B58" w:rsidRPr="00627E8F">
        <w:rPr>
          <w:rFonts w:hint="eastAsia"/>
        </w:rPr>
        <w:t>。</w:t>
      </w:r>
      <w:r w:rsidR="007E15FF" w:rsidRPr="00627E8F">
        <w:rPr>
          <w:rFonts w:hint="eastAsia"/>
        </w:rPr>
        <w:t>公司</w:t>
      </w:r>
      <w:r w:rsidR="00170A5D" w:rsidRPr="00627E8F">
        <w:t>主要以</w:t>
      </w:r>
      <w:r w:rsidR="00170A5D" w:rsidRPr="00627E8F">
        <w:t>SaaS</w:t>
      </w:r>
      <w:r w:rsidR="00170A5D" w:rsidRPr="00627E8F">
        <w:t>模式提供</w:t>
      </w:r>
      <w:r w:rsidR="0055320F" w:rsidRPr="00627E8F">
        <w:t>完整的數位解決方案，涵蓋實體布片數位掃描技術、雲端布料管理、</w:t>
      </w:r>
      <w:r w:rsidR="0055320F" w:rsidRPr="00627E8F">
        <w:t>3D</w:t>
      </w:r>
      <w:r w:rsidR="0055320F" w:rsidRPr="00627E8F">
        <w:t>設計整合應用，以及橫跨布料供應端與時尚品牌端的協作與溝通平台。</w:t>
      </w:r>
      <w:proofErr w:type="spellStart"/>
      <w:r w:rsidR="00194F15" w:rsidRPr="00627E8F">
        <w:t>Frontier.cool</w:t>
      </w:r>
      <w:proofErr w:type="spellEnd"/>
      <w:r w:rsidR="00194F15" w:rsidRPr="00627E8F">
        <w:t>的核心願景是透過科技創新連結</w:t>
      </w:r>
      <w:r w:rsidR="00E46FAB" w:rsidRPr="00627E8F">
        <w:t>全球紡織供應鏈與品牌</w:t>
      </w:r>
      <w:r w:rsidR="00E46FAB" w:rsidRPr="00627E8F">
        <w:rPr>
          <w:rFonts w:hint="eastAsia"/>
        </w:rPr>
        <w:t>端</w:t>
      </w:r>
      <w:r w:rsidR="00194F15" w:rsidRPr="00627E8F">
        <w:t>，實現智慧製造與永續轉型的產業升級。</w:t>
      </w:r>
    </w:p>
    <w:p w14:paraId="6C2702F5" w14:textId="04293B12" w:rsidR="0091421F" w:rsidRPr="00627E8F" w:rsidRDefault="00AC6E27" w:rsidP="00884023">
      <w:pPr>
        <w:pStyle w:val="15"/>
        <w:ind w:firstLine="480"/>
      </w:pPr>
      <w:proofErr w:type="spellStart"/>
      <w:r w:rsidRPr="00627E8F">
        <w:t>Frontier.coo</w:t>
      </w:r>
      <w:r w:rsidRPr="00627E8F">
        <w:rPr>
          <w:rFonts w:hint="eastAsia"/>
        </w:rPr>
        <w:t>l</w:t>
      </w:r>
      <w:proofErr w:type="spellEnd"/>
      <w:r w:rsidRPr="00627E8F">
        <w:rPr>
          <w:rFonts w:hint="eastAsia"/>
        </w:rPr>
        <w:t>旗下之</w:t>
      </w:r>
      <w:r w:rsidR="0091421F" w:rsidRPr="00627E8F">
        <w:t>核心產品</w:t>
      </w:r>
      <w:proofErr w:type="spellStart"/>
      <w:r w:rsidR="0091421F" w:rsidRPr="00627E8F">
        <w:t>TextileCloud</w:t>
      </w:r>
      <w:proofErr w:type="spellEnd"/>
      <w:r w:rsidR="0091421F" w:rsidRPr="00627E8F">
        <w:t>™</w:t>
      </w:r>
      <w:r w:rsidR="0091421F" w:rsidRPr="00627E8F">
        <w:t>雲端</w:t>
      </w:r>
      <w:r w:rsidR="008467C0" w:rsidRPr="00627E8F">
        <w:t>布料管理平台</w:t>
      </w:r>
      <w:r w:rsidR="0091421F" w:rsidRPr="00627E8F">
        <w:t>，透過</w:t>
      </w:r>
      <w:r w:rsidR="0091421F" w:rsidRPr="00627E8F">
        <w:t>AI</w:t>
      </w:r>
      <w:r w:rsidR="0091421F" w:rsidRPr="00627E8F">
        <w:t>與</w:t>
      </w:r>
      <w:r w:rsidR="006E4592" w:rsidRPr="00627E8F">
        <w:rPr>
          <w:rFonts w:hint="eastAsia"/>
        </w:rPr>
        <w:t>機器學習</w:t>
      </w:r>
      <w:r w:rsidR="0091421F" w:rsidRPr="00627E8F">
        <w:t>演算法，可將實體布料轉換為具物理特性的數位布片</w:t>
      </w:r>
      <w:r w:rsidR="00857912" w:rsidRPr="00627E8F">
        <w:rPr>
          <w:rFonts w:hint="eastAsia"/>
        </w:rPr>
        <w:t>檔案</w:t>
      </w:r>
      <w:r w:rsidR="0091421F" w:rsidRPr="00627E8F">
        <w:t>，並儲存於雲端資料庫中，</w:t>
      </w:r>
      <w:r w:rsidR="003F5969" w:rsidRPr="00627E8F">
        <w:rPr>
          <w:rFonts w:hint="eastAsia"/>
        </w:rPr>
        <w:t>供</w:t>
      </w:r>
      <w:r w:rsidR="0091421F" w:rsidRPr="00627E8F">
        <w:t>2D</w:t>
      </w:r>
      <w:r w:rsidR="0091421F" w:rsidRPr="00627E8F">
        <w:t>與</w:t>
      </w:r>
      <w:r w:rsidR="0091421F" w:rsidRPr="00627E8F">
        <w:t>3D</w:t>
      </w:r>
      <w:r w:rsidR="0091421F" w:rsidRPr="00627E8F">
        <w:t>成衣設計</w:t>
      </w:r>
      <w:r w:rsidR="003F5969" w:rsidRPr="00627E8F">
        <w:rPr>
          <w:rFonts w:hint="eastAsia"/>
        </w:rPr>
        <w:t>應用</w:t>
      </w:r>
      <w:r w:rsidR="006B2941" w:rsidRPr="00627E8F">
        <w:rPr>
          <w:rFonts w:hint="eastAsia"/>
        </w:rPr>
        <w:t>，</w:t>
      </w:r>
      <w:r w:rsidR="005B500F" w:rsidRPr="00627E8F">
        <w:t>減少</w:t>
      </w:r>
      <w:r w:rsidR="008E1A9E" w:rsidRPr="00627E8F">
        <w:t>過去</w:t>
      </w:r>
      <w:r w:rsidR="008E1A9E" w:rsidRPr="00627E8F">
        <w:rPr>
          <w:rFonts w:hint="eastAsia"/>
        </w:rPr>
        <w:t>產業</w:t>
      </w:r>
      <w:r w:rsidR="008E1A9E" w:rsidRPr="00627E8F">
        <w:t>仰賴</w:t>
      </w:r>
      <w:r w:rsidR="005B500F" w:rsidRPr="00627E8F">
        <w:t>實體樣布往返</w:t>
      </w:r>
      <w:r w:rsidR="008E1A9E" w:rsidRPr="00627E8F">
        <w:rPr>
          <w:rFonts w:hint="eastAsia"/>
        </w:rPr>
        <w:t>寄送</w:t>
      </w:r>
      <w:r w:rsidR="005B500F" w:rsidRPr="00627E8F">
        <w:t>與重複打樣所造成的時間與資源浪費</w:t>
      </w:r>
      <w:r w:rsidR="00884023" w:rsidRPr="00627E8F">
        <w:rPr>
          <w:rFonts w:hint="eastAsia"/>
        </w:rPr>
        <w:t>。</w:t>
      </w:r>
      <w:r w:rsidR="0091421F" w:rsidRPr="00627E8F">
        <w:t>特別在</w:t>
      </w:r>
      <w:r w:rsidR="0091421F" w:rsidRPr="00627E8F">
        <w:t>2020</w:t>
      </w:r>
      <w:r w:rsidR="0091421F" w:rsidRPr="00627E8F">
        <w:t>年</w:t>
      </w:r>
      <w:proofErr w:type="gramStart"/>
      <w:r w:rsidR="0091421F" w:rsidRPr="00627E8F">
        <w:t>疫</w:t>
      </w:r>
      <w:proofErr w:type="gramEnd"/>
      <w:r w:rsidR="0091421F" w:rsidRPr="00627E8F">
        <w:t>情爆發</w:t>
      </w:r>
      <w:proofErr w:type="gramStart"/>
      <w:r w:rsidR="0091421F" w:rsidRPr="00627E8F">
        <w:t>期間，</w:t>
      </w:r>
      <w:proofErr w:type="gramEnd"/>
      <w:r w:rsidR="0091421F" w:rsidRPr="00627E8F">
        <w:t>全球物流受阻、供應鏈斷</w:t>
      </w:r>
      <w:r w:rsidR="00DE04EE" w:rsidRPr="00627E8F">
        <w:rPr>
          <w:rFonts w:hint="eastAsia"/>
        </w:rPr>
        <w:t>裂</w:t>
      </w:r>
      <w:r w:rsidR="0091421F" w:rsidRPr="00627E8F">
        <w:t>的情況下，更</w:t>
      </w:r>
      <w:r w:rsidR="00030429" w:rsidRPr="00627E8F">
        <w:rPr>
          <w:rFonts w:hint="eastAsia"/>
        </w:rPr>
        <w:t>凸顯</w:t>
      </w:r>
      <w:r w:rsidR="0091421F" w:rsidRPr="00627E8F">
        <w:t>布料數位化與遠距設計協作的必要性，</w:t>
      </w:r>
      <w:r w:rsidR="008A39BF" w:rsidRPr="00627E8F">
        <w:t>促使產業加速導入數位技術</w:t>
      </w:r>
      <w:r w:rsidR="0091421F" w:rsidRPr="00627E8F">
        <w:t>。</w:t>
      </w:r>
    </w:p>
    <w:p w14:paraId="100FA8E9" w14:textId="6724E03C" w:rsidR="004E20AE" w:rsidRPr="00627E8F" w:rsidRDefault="002F6B0A" w:rsidP="00A975E1">
      <w:pPr>
        <w:pStyle w:val="15"/>
        <w:ind w:firstLine="480"/>
      </w:pPr>
      <w:proofErr w:type="spellStart"/>
      <w:r w:rsidRPr="00627E8F">
        <w:t>Frontier.cool</w:t>
      </w:r>
      <w:proofErr w:type="spellEnd"/>
      <w:r w:rsidR="000B2B80" w:rsidRPr="00627E8F">
        <w:t>亦積極回應產業長期以「供給導向」為主的營運模式問題，</w:t>
      </w:r>
      <w:r w:rsidRPr="00627E8F">
        <w:t>「供給導向」模式</w:t>
      </w:r>
      <w:r w:rsidR="00986491" w:rsidRPr="00627E8F">
        <w:rPr>
          <w:rFonts w:hint="eastAsia"/>
        </w:rPr>
        <w:t>常</w:t>
      </w:r>
      <w:r w:rsidRPr="00627E8F">
        <w:t>在市場需求尚未明確</w:t>
      </w:r>
      <w:r w:rsidR="00097F70" w:rsidRPr="00627E8F">
        <w:rPr>
          <w:rFonts w:hint="eastAsia"/>
        </w:rPr>
        <w:t>就</w:t>
      </w:r>
      <w:r w:rsidR="002F38B6" w:rsidRPr="00627E8F">
        <w:t>量產</w:t>
      </w:r>
      <w:r w:rsidRPr="00627E8F">
        <w:t>布料與服裝製作，導致高庫存與資源浪費。</w:t>
      </w:r>
      <w:proofErr w:type="spellStart"/>
      <w:r w:rsidRPr="00627E8F">
        <w:t>Frontier.cool</w:t>
      </w:r>
      <w:proofErr w:type="spellEnd"/>
      <w:r w:rsidRPr="00627E8F">
        <w:t>倡議以「需求導向」取代</w:t>
      </w:r>
      <w:r w:rsidR="007D50DE" w:rsidRPr="00627E8F">
        <w:rPr>
          <w:rFonts w:hint="eastAsia"/>
        </w:rPr>
        <w:t>而代之</w:t>
      </w:r>
      <w:r w:rsidRPr="00627E8F">
        <w:t>，並透過平台中</w:t>
      </w:r>
      <w:r w:rsidRPr="00627E8F">
        <w:t>AI</w:t>
      </w:r>
      <w:r w:rsidRPr="00627E8F">
        <w:t>與資料分析功能，</w:t>
      </w:r>
      <w:r w:rsidR="00B81FA0" w:rsidRPr="00627E8F">
        <w:t>協助品牌在設計初期預測市場趨勢、</w:t>
      </w:r>
      <w:r w:rsidR="00407C10" w:rsidRPr="00627E8F">
        <w:rPr>
          <w:rFonts w:hint="eastAsia"/>
        </w:rPr>
        <w:t>加速</w:t>
      </w:r>
      <w:r w:rsidR="00B81FA0" w:rsidRPr="00627E8F">
        <w:t>決策流程</w:t>
      </w:r>
      <w:r w:rsidR="00A8773F" w:rsidRPr="00627E8F">
        <w:t>；設計師則能透過整合的</w:t>
      </w:r>
      <w:r w:rsidR="00976A08" w:rsidRPr="00627E8F">
        <w:rPr>
          <w:rFonts w:hint="eastAsia"/>
        </w:rPr>
        <w:t>平台工具</w:t>
      </w:r>
      <w:proofErr w:type="gramStart"/>
      <w:r w:rsidR="003E4241" w:rsidRPr="00627E8F">
        <w:rPr>
          <w:rFonts w:hint="eastAsia"/>
        </w:rPr>
        <w:t>來跨域協作</w:t>
      </w:r>
      <w:proofErr w:type="gramEnd"/>
      <w:r w:rsidR="00B55049" w:rsidRPr="00627E8F">
        <w:rPr>
          <w:rFonts w:hint="eastAsia"/>
        </w:rPr>
        <w:t>，</w:t>
      </w:r>
      <w:r w:rsidR="00B55049" w:rsidRPr="00627E8F">
        <w:t>快速</w:t>
      </w:r>
      <w:r w:rsidR="00752CEE" w:rsidRPr="00627E8F">
        <w:rPr>
          <w:rFonts w:hint="eastAsia"/>
        </w:rPr>
        <w:t>產出</w:t>
      </w:r>
      <w:r w:rsidR="00B55049" w:rsidRPr="00627E8F">
        <w:t>概念圖、激發創意</w:t>
      </w:r>
      <w:r w:rsidR="00A8773F" w:rsidRPr="00627E8F">
        <w:t>；而</w:t>
      </w:r>
      <w:proofErr w:type="gramStart"/>
      <w:r w:rsidR="00A8773F" w:rsidRPr="00627E8F">
        <w:t>製造端</w:t>
      </w:r>
      <w:r w:rsidR="009110DF" w:rsidRPr="00627E8F">
        <w:rPr>
          <w:rFonts w:hint="eastAsia"/>
        </w:rPr>
        <w:t>便可</w:t>
      </w:r>
      <w:proofErr w:type="gramEnd"/>
      <w:r w:rsidR="00A8773F" w:rsidRPr="00627E8F">
        <w:t>在確定銷售訂單後才啟動生產，使整體流程由「設計－製造－銷售」轉變為「設計－銷售－製造」，避免過度生產</w:t>
      </w:r>
      <w:r w:rsidR="00AF2D38" w:rsidRPr="00627E8F">
        <w:rPr>
          <w:rFonts w:hint="eastAsia"/>
        </w:rPr>
        <w:t>與高庫存的經營風險</w:t>
      </w:r>
      <w:r w:rsidR="00A8773F" w:rsidRPr="00627E8F">
        <w:t>，邁向</w:t>
      </w:r>
      <w:r w:rsidR="009A5B30" w:rsidRPr="00627E8F">
        <w:rPr>
          <w:rFonts w:hint="eastAsia"/>
        </w:rPr>
        <w:t>產業</w:t>
      </w:r>
      <w:r w:rsidR="00A8773F" w:rsidRPr="00627E8F">
        <w:t>「零庫存」的永續營運模式。</w:t>
      </w:r>
    </w:p>
    <w:p w14:paraId="550F5764" w14:textId="7F5DD93A" w:rsidR="004E20AE" w:rsidRPr="00627E8F" w:rsidRDefault="004E20AE" w:rsidP="00882CF6">
      <w:pPr>
        <w:pStyle w:val="15"/>
        <w:ind w:firstLine="480"/>
      </w:pPr>
      <w:proofErr w:type="spellStart"/>
      <w:r w:rsidRPr="00627E8F">
        <w:t>TextileCloud</w:t>
      </w:r>
      <w:proofErr w:type="spellEnd"/>
      <w:r w:rsidRPr="00627E8F">
        <w:t>™</w:t>
      </w:r>
      <w:r w:rsidRPr="00627E8F">
        <w:t>平台功能</w:t>
      </w:r>
      <w:r w:rsidR="00E04E4F" w:rsidRPr="00627E8F">
        <w:rPr>
          <w:rFonts w:hint="eastAsia"/>
        </w:rPr>
        <w:t>涵蓋</w:t>
      </w:r>
      <w:r w:rsidRPr="00627E8F">
        <w:t>雲端素材管理系統、遠端多角色協作</w:t>
      </w:r>
      <w:r w:rsidR="00E04E4F" w:rsidRPr="00627E8F">
        <w:rPr>
          <w:rFonts w:hint="eastAsia"/>
        </w:rPr>
        <w:t>工具</w:t>
      </w:r>
      <w:r w:rsidR="00A203F0" w:rsidRPr="00627E8F">
        <w:rPr>
          <w:rFonts w:hint="eastAsia"/>
        </w:rPr>
        <w:t>、</w:t>
      </w:r>
      <w:r w:rsidRPr="00627E8F">
        <w:t>即時庫存與訂單追蹤系統</w:t>
      </w:r>
      <w:r w:rsidR="0082630E" w:rsidRPr="00627E8F">
        <w:rPr>
          <w:rFonts w:hint="eastAsia"/>
        </w:rPr>
        <w:t>，</w:t>
      </w:r>
      <w:r w:rsidR="00DB5693" w:rsidRPr="00627E8F">
        <w:rPr>
          <w:rFonts w:hint="eastAsia"/>
        </w:rPr>
        <w:t>而</w:t>
      </w:r>
      <w:r w:rsidR="0082630E" w:rsidRPr="00627E8F">
        <w:rPr>
          <w:rFonts w:hint="eastAsia"/>
        </w:rPr>
        <w:t>數位布片素材</w:t>
      </w:r>
      <w:r w:rsidR="00DB5693" w:rsidRPr="00627E8F">
        <w:rPr>
          <w:rFonts w:hint="eastAsia"/>
        </w:rPr>
        <w:t>亦</w:t>
      </w:r>
      <w:r w:rsidR="0082630E" w:rsidRPr="00627E8F">
        <w:rPr>
          <w:rFonts w:hint="eastAsia"/>
        </w:rPr>
        <w:t>可應用於</w:t>
      </w:r>
      <w:r w:rsidR="0082630E" w:rsidRPr="00627E8F">
        <w:rPr>
          <w:rFonts w:hint="eastAsia"/>
        </w:rPr>
        <w:t>3D</w:t>
      </w:r>
      <w:r w:rsidR="0082630E" w:rsidRPr="00627E8F">
        <w:rPr>
          <w:rFonts w:hint="eastAsia"/>
        </w:rPr>
        <w:t>設計系統中</w:t>
      </w:r>
      <w:r w:rsidR="003A4B06" w:rsidRPr="00627E8F">
        <w:rPr>
          <w:rFonts w:hint="eastAsia"/>
        </w:rPr>
        <w:t>，</w:t>
      </w:r>
      <w:r w:rsidR="00834419" w:rsidRPr="00627E8F">
        <w:t>加快產品設計週期與市場應變能力</w:t>
      </w:r>
      <w:r w:rsidR="003F4400" w:rsidRPr="00627E8F">
        <w:rPr>
          <w:rFonts w:hint="eastAsia"/>
        </w:rPr>
        <w:t>，</w:t>
      </w:r>
      <w:r w:rsidR="00792EE0" w:rsidRPr="00627E8F">
        <w:rPr>
          <w:rFonts w:hint="eastAsia"/>
        </w:rPr>
        <w:t>使</w:t>
      </w:r>
      <w:r w:rsidRPr="00627E8F">
        <w:t>紡織業者能即時掌握產品進度</w:t>
      </w:r>
      <w:r w:rsidR="007851FF" w:rsidRPr="00627E8F">
        <w:rPr>
          <w:rFonts w:hint="eastAsia"/>
        </w:rPr>
        <w:t>以</w:t>
      </w:r>
      <w:r w:rsidRPr="00627E8F">
        <w:t>快速回應短單與急單，</w:t>
      </w:r>
      <w:r w:rsidRPr="00627E8F">
        <w:lastRenderedPageBreak/>
        <w:t>提升生產彈性</w:t>
      </w:r>
      <w:r w:rsidR="007D497E" w:rsidRPr="00627E8F">
        <w:rPr>
          <w:rFonts w:hint="eastAsia"/>
        </w:rPr>
        <w:t>、</w:t>
      </w:r>
      <w:r w:rsidRPr="00627E8F">
        <w:t>降低溝通成本</w:t>
      </w:r>
      <w:r w:rsidR="007D497E" w:rsidRPr="00627E8F">
        <w:rPr>
          <w:rFonts w:hint="eastAsia"/>
        </w:rPr>
        <w:t>和</w:t>
      </w:r>
      <w:r w:rsidRPr="00627E8F">
        <w:t>資源耗損</w:t>
      </w:r>
      <w:r w:rsidR="00B06A33" w:rsidRPr="00627E8F">
        <w:t>，</w:t>
      </w:r>
      <w:r w:rsidR="00C0521E" w:rsidRPr="00627E8F">
        <w:t>落實</w:t>
      </w:r>
      <w:r w:rsidR="00C0521E" w:rsidRPr="00627E8F">
        <w:t>ESG</w:t>
      </w:r>
      <w:r w:rsidR="00C0521E" w:rsidRPr="00627E8F">
        <w:t>的環境與效率責任</w:t>
      </w:r>
      <w:r w:rsidRPr="00627E8F">
        <w:t>。</w:t>
      </w:r>
    </w:p>
    <w:p w14:paraId="5BBDD234" w14:textId="378D4385" w:rsidR="00B026D0" w:rsidRDefault="00B467BF" w:rsidP="00B026D0">
      <w:pPr>
        <w:pStyle w:val="15"/>
        <w:ind w:firstLine="480"/>
      </w:pPr>
      <w:proofErr w:type="spellStart"/>
      <w:r w:rsidRPr="00627E8F">
        <w:t>Frontier.cool</w:t>
      </w:r>
      <w:proofErr w:type="spellEnd"/>
      <w:r w:rsidR="00585680" w:rsidRPr="00627E8F">
        <w:t>藉由數位</w:t>
      </w:r>
      <w:r w:rsidR="00585680" w:rsidRPr="00627E8F">
        <w:rPr>
          <w:rFonts w:hint="eastAsia"/>
        </w:rPr>
        <w:t>創新平台</w:t>
      </w:r>
      <w:r w:rsidR="00585680" w:rsidRPr="00627E8F">
        <w:t>為中介節點</w:t>
      </w:r>
      <w:r w:rsidR="0034163D" w:rsidRPr="00627E8F">
        <w:t>，解決以</w:t>
      </w:r>
      <w:r w:rsidR="00AC5F0D" w:rsidRPr="00627E8F">
        <w:rPr>
          <w:rFonts w:hint="eastAsia"/>
        </w:rPr>
        <w:t>往供應鏈之間</w:t>
      </w:r>
      <w:r w:rsidR="0034163D" w:rsidRPr="00627E8F">
        <w:t>資訊落差與溝通斷層的問題</w:t>
      </w:r>
      <w:r w:rsidR="005F47ED" w:rsidRPr="00627E8F">
        <w:rPr>
          <w:rFonts w:hint="eastAsia"/>
        </w:rPr>
        <w:t>，並</w:t>
      </w:r>
      <w:r w:rsidR="0034163D" w:rsidRPr="00627E8F">
        <w:t>積極與全球</w:t>
      </w:r>
      <w:r w:rsidR="00954B4D" w:rsidRPr="00627E8F">
        <w:rPr>
          <w:rFonts w:hint="eastAsia"/>
        </w:rPr>
        <w:t>產業</w:t>
      </w:r>
      <w:r w:rsidR="00F03F99" w:rsidRPr="00627E8F">
        <w:rPr>
          <w:rFonts w:hint="eastAsia"/>
        </w:rPr>
        <w:t>夥伴合作</w:t>
      </w:r>
      <w:r w:rsidR="0034163D" w:rsidRPr="00627E8F">
        <w:t>，</w:t>
      </w:r>
      <w:r w:rsidR="00585680" w:rsidRPr="00627E8F">
        <w:rPr>
          <w:rFonts w:hint="eastAsia"/>
        </w:rPr>
        <w:t>如</w:t>
      </w:r>
      <w:r w:rsidR="00D57161" w:rsidRPr="00627E8F">
        <w:t>台灣紡拓會、台灣紡織數位升級發展協會（</w:t>
      </w:r>
      <w:r w:rsidR="00D57161" w:rsidRPr="00627E8F">
        <w:t>AADT</w:t>
      </w:r>
      <w:r w:rsidR="00D57161" w:rsidRPr="00627E8F">
        <w:t>）</w:t>
      </w:r>
      <w:r w:rsidR="00D57161" w:rsidRPr="00627E8F">
        <w:rPr>
          <w:rFonts w:hint="eastAsia"/>
        </w:rPr>
        <w:t>、</w:t>
      </w:r>
      <w:r w:rsidR="0034163D" w:rsidRPr="00627E8F">
        <w:t>越南紡織協會、</w:t>
      </w:r>
      <w:r w:rsidR="000530A2" w:rsidRPr="00627E8F">
        <w:t>印度</w:t>
      </w:r>
      <w:r w:rsidR="000530A2" w:rsidRPr="00627E8F">
        <w:t>TAI</w:t>
      </w:r>
      <w:r w:rsidR="000530A2" w:rsidRPr="00627E8F">
        <w:t>、印尼</w:t>
      </w:r>
      <w:r w:rsidR="000530A2" w:rsidRPr="00627E8F">
        <w:t>RTL</w:t>
      </w:r>
      <w:r w:rsidR="0034163D" w:rsidRPr="00627E8F">
        <w:t>等組織，</w:t>
      </w:r>
      <w:r w:rsidR="00CD5AF7" w:rsidRPr="00627E8F">
        <w:t>深化平台國際化程度與產業滲透力</w:t>
      </w:r>
      <w:r w:rsidR="0097789C" w:rsidRPr="00627E8F">
        <w:rPr>
          <w:rFonts w:hint="eastAsia"/>
        </w:rPr>
        <w:t>；</w:t>
      </w:r>
      <w:r w:rsidR="007C7EEF" w:rsidRPr="00627E8F">
        <w:rPr>
          <w:rFonts w:hint="eastAsia"/>
        </w:rPr>
        <w:t>技術方面則</w:t>
      </w:r>
      <w:r w:rsidR="00E86C5D" w:rsidRPr="00627E8F">
        <w:rPr>
          <w:rFonts w:hint="eastAsia"/>
        </w:rPr>
        <w:t>並</w:t>
      </w:r>
      <w:r w:rsidR="00B026D0" w:rsidRPr="00627E8F">
        <w:t>與德國</w:t>
      </w:r>
      <w:r w:rsidR="00B62CEB" w:rsidRPr="00627E8F">
        <w:rPr>
          <w:rFonts w:hint="eastAsia"/>
        </w:rPr>
        <w:t>布片硬體掃描商</w:t>
      </w:r>
      <w:r w:rsidR="00B026D0" w:rsidRPr="00627E8F">
        <w:t>VIZOO</w:t>
      </w:r>
      <w:r w:rsidR="00B026D0" w:rsidRPr="00627E8F">
        <w:t>、瑞士</w:t>
      </w:r>
      <w:r w:rsidR="00D649D1" w:rsidRPr="00627E8F">
        <w:rPr>
          <w:rFonts w:hint="eastAsia"/>
        </w:rPr>
        <w:t>3D</w:t>
      </w:r>
      <w:r w:rsidR="00D649D1" w:rsidRPr="00627E8F">
        <w:rPr>
          <w:rFonts w:hint="cs"/>
        </w:rPr>
        <w:t>數位掃描業者</w:t>
      </w:r>
      <w:r w:rsidR="00F9370D" w:rsidRPr="00627E8F">
        <w:rPr>
          <w:rFonts w:hint="cs"/>
        </w:rPr>
        <w:t xml:space="preserve">So Real </w:t>
      </w:r>
      <w:proofErr w:type="spellStart"/>
      <w:r w:rsidR="00F9370D" w:rsidRPr="00627E8F">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r w:rsidR="00FA3A51">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w:t>
      </w:r>
      <w:proofErr w:type="gramStart"/>
      <w:r w:rsidR="00641F87" w:rsidRPr="00641F87">
        <w:t>挹</w:t>
      </w:r>
      <w:proofErr w:type="gramEnd"/>
      <w:r w:rsidR="00641F87" w:rsidRPr="00641F87">
        <w:t>注</w:t>
      </w:r>
      <w:r w:rsidR="00B026D0" w:rsidRPr="00B8589F">
        <w:t>，為台灣</w:t>
      </w:r>
      <w:r w:rsidR="00394685" w:rsidRPr="00394685">
        <w:t>具代表性的數位紡織創新企業</w:t>
      </w:r>
      <w:r w:rsidR="00B026D0" w:rsidRPr="00B8589F">
        <w:t>。</w:t>
      </w:r>
    </w:p>
    <w:p w14:paraId="5FE164B2" w14:textId="09BC2261" w:rsidR="00472FAF" w:rsidRDefault="00216C59" w:rsidP="008E6671">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w:t>
      </w:r>
      <w:proofErr w:type="gramStart"/>
      <w:r w:rsidR="00472FAF" w:rsidRPr="00472FAF">
        <w:t>碳排監控</w:t>
      </w:r>
      <w:proofErr w:type="gramEnd"/>
      <w:r w:rsidR="00472FAF" w:rsidRPr="00472FAF">
        <w:t>、生成式</w:t>
      </w:r>
      <w:r w:rsidR="003A601B">
        <w:rPr>
          <w:rFonts w:hint="eastAsia"/>
        </w:rPr>
        <w:t>素材</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02E42D83" w14:textId="77777777" w:rsidR="008E6671" w:rsidRDefault="008E6671">
      <w:pPr>
        <w:widowControl/>
        <w:ind w:firstLineChars="0" w:firstLine="0"/>
      </w:pPr>
      <w:r>
        <w:br w:type="page"/>
      </w:r>
    </w:p>
    <w:p w14:paraId="1511D0FB" w14:textId="5F03C9EF"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292731">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167"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pPr>
            <w:r w:rsidRPr="00101249">
              <w:t>2017</w:t>
            </w:r>
          </w:p>
        </w:tc>
        <w:tc>
          <w:tcPr>
            <w:tcW w:w="7167"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167"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54" w:name="_Toc201152765"/>
      <w:r>
        <w:rPr>
          <w:rFonts w:hint="eastAsia"/>
        </w:rPr>
        <w:lastRenderedPageBreak/>
        <w:t>第五章、個案分析</w:t>
      </w:r>
      <w:bookmarkEnd w:id="54"/>
    </w:p>
    <w:p w14:paraId="2CA70D62" w14:textId="599FACD2" w:rsidR="001A7C22" w:rsidRDefault="00953384" w:rsidP="001A7C22">
      <w:pPr>
        <w:pStyle w:val="2"/>
      </w:pPr>
      <w:bookmarkStart w:id="55" w:name="_Toc201152766"/>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55"/>
      <w:proofErr w:type="gramEnd"/>
    </w:p>
    <w:p w14:paraId="5C2657B9" w14:textId="128BFEFF" w:rsidR="003016F8" w:rsidRDefault="003016F8" w:rsidP="003016F8">
      <w:pPr>
        <w:pStyle w:val="3"/>
      </w:pPr>
      <w:bookmarkStart w:id="56" w:name="_Toc201152767"/>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6"/>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7" w:name="_Toc201152768"/>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62B30B14"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那你如果就只是為了滿足消費者的不確定需求就多訂，</w:t>
      </w:r>
      <w:r w:rsidR="00DD3D7B" w:rsidRPr="003A0CF0">
        <w:rPr>
          <w:rFonts w:hint="eastAsia"/>
        </w:rPr>
        <w:t>就</w:t>
      </w:r>
      <w:r w:rsidRPr="003A0CF0">
        <w:rPr>
          <w:rFonts w:hint="eastAsia"/>
        </w:rPr>
        <w:t>讓工廠浪費了很多很多的資源去</w:t>
      </w:r>
      <w:r w:rsidRPr="003A0CF0">
        <w:rPr>
          <w:rFonts w:hint="eastAsia"/>
        </w:rPr>
        <w:lastRenderedPageBreak/>
        <w:t>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1E9D091F"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06B2092A"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8" w:name="_Toc201152769"/>
      <w:r>
        <w:rPr>
          <w:rFonts w:hint="eastAsia"/>
        </w:rPr>
        <w:t>5.1.3</w:t>
      </w:r>
      <w:r w:rsidR="002C7C9B">
        <w:rPr>
          <w:rFonts w:hint="eastAsia"/>
        </w:rPr>
        <w:t xml:space="preserve"> </w:t>
      </w:r>
      <w:r>
        <w:rPr>
          <w:rFonts w:hint="eastAsia"/>
        </w:rPr>
        <w:t>目的</w:t>
      </w:r>
      <w:bookmarkEnd w:id="58"/>
    </w:p>
    <w:p w14:paraId="6799DDAE" w14:textId="44083E4C" w:rsidR="007D1403" w:rsidRDefault="007D1403" w:rsidP="00410D6D">
      <w:pPr>
        <w:pStyle w:val="a0"/>
      </w:pPr>
      <w:r>
        <w:t>打造零庫存願景，</w:t>
      </w:r>
      <w:r w:rsidR="00981C91" w:rsidRPr="00981C91">
        <w:t>從布料數位化開始的創新改革</w:t>
      </w:r>
    </w:p>
    <w:p w14:paraId="6A3A27A7" w14:textId="7463EE03"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數位技術預先呈現</w:t>
      </w:r>
      <w:r w:rsidR="00DB0613">
        <w:rPr>
          <w:rFonts w:hint="eastAsia"/>
        </w:rPr>
        <w:t>與模擬試穿</w:t>
      </w:r>
      <w:r w:rsidR="002F25D0">
        <w:t>，</w:t>
      </w:r>
      <w:r w:rsidR="00E10614" w:rsidRPr="00E10614">
        <w:t>讓消費者在產品尚未生產前即能瀏覽、選購，企業則可依據實</w:t>
      </w:r>
      <w:r w:rsidR="00E10614" w:rsidRPr="00E10614">
        <w:lastRenderedPageBreak/>
        <w:t>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w:t>
      </w:r>
      <w:proofErr w:type="gramStart"/>
      <w:r>
        <w:t>最</w:t>
      </w:r>
      <w:proofErr w:type="gramEnd"/>
      <w:r>
        <w:t>源頭的「實體布片掃描技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w:t>
      </w:r>
      <w:proofErr w:type="gramStart"/>
      <w:r>
        <w:t>樣布浪費</w:t>
      </w:r>
      <w:proofErr w:type="gramEnd"/>
      <w:r>
        <w:t>、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55F4979"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w:t>
      </w:r>
      <w:r w:rsidRPr="00596587">
        <w:rPr>
          <w:rFonts w:hint="eastAsia"/>
        </w:rPr>
        <w:lastRenderedPageBreak/>
        <w:t>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3B8E2189" w14:textId="77777777" w:rsidR="001002A6" w:rsidRDefault="001002A6" w:rsidP="001002A6">
      <w:pPr>
        <w:pStyle w:val="15"/>
        <w:ind w:firstLine="480"/>
      </w:pPr>
    </w:p>
    <w:p w14:paraId="0FC36C5B" w14:textId="36F0D984" w:rsidR="00864174" w:rsidRDefault="00D95E77" w:rsidP="00524AAA">
      <w:pPr>
        <w:pStyle w:val="affc"/>
      </w:pPr>
      <w:bookmarkStart w:id="59"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292731">
        <w:rPr>
          <w:noProof/>
        </w:rPr>
        <w:t>1</w:t>
      </w:r>
      <w:r>
        <w:fldChar w:fldCharType="end"/>
      </w:r>
      <w:r w:rsidR="00EB3E12">
        <w:rPr>
          <w:rFonts w:hint="eastAsia"/>
        </w:rPr>
        <w:t xml:space="preserve"> </w:t>
      </w:r>
      <w:r w:rsidR="00864174">
        <w:rPr>
          <w:rFonts w:hint="eastAsia"/>
        </w:rPr>
        <w:t>能動性分析表</w:t>
      </w:r>
      <w:bookmarkEnd w:id="5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36704D89" w14:textId="77777777" w:rsidR="00EB713A" w:rsidRDefault="00EB713A" w:rsidP="00C52A49">
      <w:pPr>
        <w:pStyle w:val="afff5"/>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60" w:name="_Toc201152770"/>
      <w:r>
        <w:lastRenderedPageBreak/>
        <w:t xml:space="preserve">5.2 </w:t>
      </w:r>
      <w:r>
        <w:t>第一階段：</w:t>
      </w:r>
      <w:r w:rsidR="009B6738">
        <w:rPr>
          <w:rFonts w:hint="eastAsia"/>
        </w:rPr>
        <w:t>開源與協作</w:t>
      </w:r>
      <w:bookmarkEnd w:id="60"/>
    </w:p>
    <w:p w14:paraId="7B61FAA2" w14:textId="7C09188F" w:rsidR="004E127E" w:rsidRPr="007A3DF7" w:rsidRDefault="004E127E" w:rsidP="007A3DF7">
      <w:pPr>
        <w:pStyle w:val="3"/>
        <w:rPr>
          <w:bCs/>
          <w:sz w:val="28"/>
          <w:szCs w:val="28"/>
        </w:rPr>
      </w:pPr>
      <w:bookmarkStart w:id="61" w:name="_Toc201152771"/>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2" w:name="_Toc201152772"/>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2"/>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0294AFFC"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可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lastRenderedPageBreak/>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3" w:name="_Toc201152773"/>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610CF675"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w:t>
      </w:r>
      <w:proofErr w:type="gramStart"/>
      <w:r>
        <w:t>準保留並自動</w:t>
      </w:r>
      <w:proofErr w:type="gramEnd"/>
      <w:r>
        <w:t>分類。</w:t>
      </w:r>
    </w:p>
    <w:p w14:paraId="2B798D9C" w14:textId="21B35C70" w:rsidR="00730642" w:rsidRDefault="006A7FA3" w:rsidP="00440EAD">
      <w:pPr>
        <w:pStyle w:val="15"/>
        <w:ind w:firstLine="480"/>
      </w:pPr>
      <w:r>
        <w:rPr>
          <w:rFonts w:hint="eastAsia"/>
        </w:rPr>
        <w:t>布片</w:t>
      </w:r>
      <w:r w:rsidR="00634783">
        <w:rPr>
          <w:rFonts w:hint="eastAsia"/>
        </w:rPr>
        <w:t>掃描</w:t>
      </w:r>
      <w:r w:rsidR="00B42586">
        <w:t>技術的關鍵價值在於數位科技帶來的「標準化」特性</w:t>
      </w:r>
      <w:proofErr w:type="gramStart"/>
      <w:r w:rsidR="00B42586">
        <w:t>—</w:t>
      </w:r>
      <w:proofErr w:type="gramEnd"/>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p>
    <w:p w14:paraId="1D4075F9" w14:textId="4512BE1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7F2796">
        <w:rPr>
          <w:rFonts w:hint="eastAsia"/>
        </w:rPr>
        <w:t>更</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效果更</w:t>
      </w:r>
      <w:r>
        <w:lastRenderedPageBreak/>
        <w:t>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64" w:name="_Toc201152774"/>
      <w:r w:rsidRPr="004E127E">
        <w:t>5.2</w:t>
      </w:r>
      <w:r>
        <w:rPr>
          <w:rFonts w:hint="eastAsia"/>
        </w:rPr>
        <w:t>.4</w:t>
      </w:r>
      <w:r w:rsidR="002C7C9B">
        <w:rPr>
          <w:rFonts w:hint="eastAsia"/>
        </w:rPr>
        <w:t xml:space="preserve"> </w:t>
      </w:r>
      <w:r>
        <w:rPr>
          <w:rFonts w:hint="eastAsia"/>
        </w:rPr>
        <w:t>深耕運用</w:t>
      </w:r>
      <w:bookmarkEnd w:id="64"/>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w:t>
      </w:r>
      <w:r w:rsidRPr="006E3B6E">
        <w:lastRenderedPageBreak/>
        <w:t>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0C09FC4A"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個工廠都有印表機，印表機上都會有一個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5" w:name="_Toc201152775"/>
      <w:r w:rsidRPr="004E127E">
        <w:lastRenderedPageBreak/>
        <w:t>5.2</w:t>
      </w:r>
      <w:r>
        <w:rPr>
          <w:rFonts w:hint="eastAsia"/>
        </w:rPr>
        <w:t>.5</w:t>
      </w:r>
      <w:r w:rsidR="002C7C9B">
        <w:rPr>
          <w:rFonts w:hint="eastAsia"/>
        </w:rPr>
        <w:t xml:space="preserve"> </w:t>
      </w:r>
      <w:r w:rsidR="00313D06">
        <w:rPr>
          <w:rFonts w:hint="eastAsia"/>
        </w:rPr>
        <w:t>創新探索</w:t>
      </w:r>
      <w:bookmarkEnd w:id="6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77777777"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r w:rsidR="00095D45">
        <w:rPr>
          <w:rStyle w:val="150"/>
          <w:rFonts w:hint="eastAsia"/>
        </w:rPr>
        <w:t>紋理貼圖</w:t>
      </w:r>
      <w:r w:rsidR="00694F39" w:rsidRPr="00733AC4">
        <w:rPr>
          <w:rStyle w:val="150"/>
          <w:rFonts w:hint="eastAsia"/>
        </w:rPr>
        <w:t>結果</w:t>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7E0C20"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proofErr w:type="gramStart"/>
      <w:r w:rsidR="008C277F" w:rsidRPr="008C277F">
        <w:rPr>
          <w:rStyle w:val="150"/>
          <w:rFonts w:hint="eastAsia"/>
        </w:rPr>
        <w:t>粗糙度貼圖</w:t>
      </w:r>
      <w:proofErr w:type="gramEnd"/>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B84044">
        <w:rPr>
          <w:rFonts w:hint="eastAsia"/>
        </w:rPr>
        <w:t>等</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很</w:t>
      </w:r>
      <w:r w:rsidRPr="007E5939">
        <w:rPr>
          <w:rFonts w:hint="eastAsia"/>
        </w:rPr>
        <w:lastRenderedPageBreak/>
        <w:t>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6" w:name="_Toc201152776"/>
      <w:r w:rsidRPr="004E127E">
        <w:t>5.2</w:t>
      </w:r>
      <w:r>
        <w:rPr>
          <w:rFonts w:hint="eastAsia"/>
        </w:rPr>
        <w:t>.6</w:t>
      </w:r>
      <w:r w:rsidR="002C7C9B">
        <w:rPr>
          <w:rFonts w:hint="eastAsia"/>
        </w:rPr>
        <w:t xml:space="preserve"> </w:t>
      </w:r>
      <w:r>
        <w:rPr>
          <w:rFonts w:hint="eastAsia"/>
        </w:rPr>
        <w:t>平衡機制</w:t>
      </w:r>
      <w:bookmarkEnd w:id="66"/>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w:t>
      </w:r>
      <w:proofErr w:type="gramStart"/>
      <w:r w:rsidR="00D71ED7">
        <w:rPr>
          <w:rFonts w:hint="eastAsia"/>
        </w:rPr>
        <w:t>布片欲創新</w:t>
      </w:r>
      <w:proofErr w:type="gramEnd"/>
      <w:r w:rsidR="00D71ED7">
        <w:rPr>
          <w:rFonts w:hint="eastAsia"/>
        </w:rPr>
        <w:t>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2737E14E"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783532C2"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4898501F" w:rsidR="00D37301" w:rsidRDefault="00821C8D" w:rsidP="00821C8D">
      <w:pPr>
        <w:pStyle w:val="afff0"/>
      </w:pPr>
      <w:bookmarkStart w:id="67"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292731">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7"/>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68" w:name="_Toc201152777"/>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8"/>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lastRenderedPageBreak/>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68CC8F25" w:rsidR="00A41AB3" w:rsidRDefault="00276287" w:rsidP="00524AAA">
      <w:pPr>
        <w:pStyle w:val="affc"/>
      </w:pPr>
      <w:bookmarkStart w:id="69"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292731">
        <w:rPr>
          <w:noProof/>
        </w:rPr>
        <w:t>1</w:t>
      </w:r>
      <w:r>
        <w:fldChar w:fldCharType="end"/>
      </w:r>
      <w:r w:rsidR="00386A85">
        <w:rPr>
          <w:rFonts w:hint="eastAsia"/>
        </w:rPr>
        <w:t xml:space="preserve"> </w:t>
      </w:r>
      <w:r w:rsidR="00E71984">
        <w:rPr>
          <w:rFonts w:hint="eastAsia"/>
        </w:rPr>
        <w:t>第一階段個案分析表</w:t>
      </w:r>
      <w:bookmarkEnd w:id="69"/>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40771F20"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57C0B0F"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獲得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w:t>
            </w:r>
            <w:proofErr w:type="gramStart"/>
            <w:r w:rsidR="0040059B">
              <w:rPr>
                <w:rFonts w:hint="eastAsia"/>
              </w:rPr>
              <w:t>布片</w:t>
            </w:r>
            <w:r w:rsidR="006E6781">
              <w:rPr>
                <w:rFonts w:hint="eastAsia"/>
              </w:rPr>
              <w:t>欲</w:t>
            </w:r>
            <w:r w:rsidR="0040059B">
              <w:rPr>
                <w:rFonts w:hint="eastAsia"/>
              </w:rPr>
              <w:t>創新</w:t>
            </w:r>
            <w:proofErr w:type="gramEnd"/>
            <w:r w:rsidR="0040059B">
              <w:rPr>
                <w:rFonts w:hint="eastAsia"/>
              </w:rPr>
              <w:t>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751C1B70" w14:textId="5D745770" w:rsidR="00A41AB3" w:rsidRPr="00C834BE" w:rsidRDefault="005928F2" w:rsidP="005928F2">
            <w:pPr>
              <w:pStyle w:val="151"/>
            </w:pPr>
            <w:r w:rsidRPr="005928F2">
              <w:rPr>
                <w:rFonts w:hint="eastAsia"/>
              </w:rPr>
              <w:t>打造紡織產業數位協作平台，滿足布料開發、設計、展示與交易</w:t>
            </w:r>
            <w:r w:rsidR="00DC4C0A">
              <w:rPr>
                <w:rFonts w:hint="eastAsia"/>
              </w:rPr>
              <w:t>。</w:t>
            </w:r>
            <w:r w:rsidR="00A41AB3"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70" w:name="_Toc201152778"/>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70"/>
    </w:p>
    <w:p w14:paraId="7D60BCCA" w14:textId="264E8B20" w:rsidR="00051C78" w:rsidRDefault="00051C78" w:rsidP="005E090C">
      <w:pPr>
        <w:pStyle w:val="3"/>
      </w:pPr>
      <w:bookmarkStart w:id="71" w:name="_Toc20115277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1"/>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4BB2767F" w:rsidR="001A7C22" w:rsidRPr="008E4B1E"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2" w:name="_Toc20115278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2"/>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sidRPr="00792EE3">
        <w:rPr>
          <w:rFonts w:hint="eastAsia"/>
          <w:color w:val="EE0000"/>
          <w:highlight w:val="yellow"/>
        </w:rPr>
        <w:t>經營</w:t>
      </w:r>
      <w:r w:rsidR="00715407" w:rsidRPr="00792EE3">
        <w:rPr>
          <w:rFonts w:hint="eastAsia"/>
          <w:color w:val="EE0000"/>
          <w:highlight w:val="yellow"/>
        </w:rPr>
        <w:t>模式</w:t>
      </w:r>
      <w:r w:rsidR="005B150D" w:rsidRPr="00792EE3">
        <w:rPr>
          <w:color w:val="EE0000"/>
          <w:highlight w:val="yellow"/>
        </w:rPr>
        <w:t>轉向</w:t>
      </w:r>
      <w:r w:rsidR="005B150D" w:rsidRPr="00FC39BC">
        <w:rPr>
          <w:color w:val="EE0000"/>
        </w:rPr>
        <w:t>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lastRenderedPageBreak/>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267F45D9" w:rsidR="00BF0870" w:rsidRDefault="00BF0870" w:rsidP="0053635C">
      <w:pPr>
        <w:pStyle w:val="15"/>
        <w:ind w:firstLine="480"/>
      </w:pPr>
      <w:r>
        <w:t>這樣的策略不只是解決單點問題，更</w:t>
      </w:r>
      <w:r w:rsidR="00D91ABF">
        <w:rPr>
          <w:rFonts w:hint="eastAsia"/>
        </w:rPr>
        <w:t>加</w:t>
      </w:r>
      <w:r w:rsidRPr="00FC39BC">
        <w:rPr>
          <w:color w:val="EE0000"/>
        </w:rPr>
        <w:t>回應了紡織產業從布料開發、生產到產品銷售</w:t>
      </w:r>
      <w:proofErr w:type="gramStart"/>
      <w:r w:rsidRPr="00FC39BC">
        <w:rPr>
          <w:color w:val="EE0000"/>
        </w:rPr>
        <w:t>之間「</w:t>
      </w:r>
      <w:proofErr w:type="gramEnd"/>
      <w:r w:rsidRPr="00FC39BC">
        <w:rPr>
          <w:color w:val="EE0000"/>
        </w:rPr>
        <w:t>環環相扣」的實際生態需求</w:t>
      </w:r>
      <w:r>
        <w:t>，</w:t>
      </w:r>
      <w:r w:rsidR="00FC39BC">
        <w:rPr>
          <w:rFonts w:hint="eastAsia"/>
        </w:rPr>
        <w:t>強化了</w:t>
      </w:r>
      <w:proofErr w:type="spellStart"/>
      <w:r w:rsidR="000657A7">
        <w:rPr>
          <w:rFonts w:hint="eastAsia"/>
        </w:rPr>
        <w:t>F</w:t>
      </w:r>
      <w:r w:rsidR="00AE275B">
        <w:rPr>
          <w:rFonts w:hint="eastAsia"/>
        </w:rPr>
        <w:t>rontier.cool</w:t>
      </w:r>
      <w:proofErr w:type="spellEnd"/>
      <w:r w:rsidR="00FC39BC">
        <w:rPr>
          <w:rFonts w:hint="eastAsia"/>
        </w:rPr>
        <w:t>團隊</w:t>
      </w:r>
      <w:r>
        <w:t>試圖以</w:t>
      </w:r>
      <w:r w:rsidR="00396606">
        <w:rPr>
          <w:rFonts w:hint="eastAsia"/>
        </w:rPr>
        <w:t>數位創新技術</w:t>
      </w:r>
      <w:r>
        <w:t>串連起整條供應鏈，建立一套可持續發展的數位轉型</w:t>
      </w:r>
      <w:r w:rsidR="00396606">
        <w:rPr>
          <w:rFonts w:hint="eastAsia"/>
        </w:rPr>
        <w:t>方案</w:t>
      </w:r>
      <w:r w:rsidR="00167923">
        <w:rPr>
          <w:rFonts w:hint="eastAsia"/>
        </w:rPr>
        <w:t>的行動</w:t>
      </w:r>
      <w: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4412ED88"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sidRPr="003369BD">
        <w:rPr>
          <w:rFonts w:hint="eastAsia"/>
          <w:color w:val="EE0000"/>
        </w:rPr>
        <w:t>團隊能</w:t>
      </w:r>
      <w:r w:rsidR="00F37054" w:rsidRPr="003369BD">
        <w:rPr>
          <w:color w:val="EE0000"/>
        </w:rPr>
        <w:t>因應不同</w:t>
      </w:r>
      <w:r w:rsidR="007319B1" w:rsidRPr="003369BD">
        <w:rPr>
          <w:rFonts w:hint="eastAsia"/>
          <w:color w:val="EE0000"/>
        </w:rPr>
        <w:t>使用者</w:t>
      </w:r>
      <w:r w:rsidR="00F37054" w:rsidRPr="003369BD">
        <w:rPr>
          <w:color w:val="EE0000"/>
        </w:rPr>
        <w:t>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F37054" w:rsidRPr="00F37054">
        <w:t>。</w:t>
      </w:r>
    </w:p>
    <w:p w14:paraId="6F594695" w14:textId="68F9F114"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大平台就變成了私有平台的概念，我們就幫adidas像的廠商去做sourcing、只在他供應鏈裡面去做adidas的機制，這樣子客製</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73" w:name="_Toc201152781"/>
      <w:r w:rsidR="001A4581" w:rsidRPr="007D7A67">
        <w:rPr>
          <w:rFonts w:hint="eastAsia"/>
        </w:rPr>
        <w:t>探索可供性</w:t>
      </w:r>
      <w:bookmarkEnd w:id="7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4C5A136D" w14:textId="066D9F71" w:rsidR="001A345A" w:rsidRDefault="008057E3" w:rsidP="000833B8">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w:t>
      </w:r>
      <w:r w:rsidR="00727A71" w:rsidRPr="00727A71">
        <w:rPr>
          <w:rFonts w:hint="eastAsia"/>
        </w:rPr>
        <w:lastRenderedPageBreak/>
        <w:t>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68F5777B"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56F3EE7C" w:rsidR="00520775" w:rsidRDefault="00520775" w:rsidP="00410D6D">
      <w:pPr>
        <w:pStyle w:val="a0"/>
      </w:pPr>
      <w:r w:rsidRPr="00520775">
        <w:t>API</w:t>
      </w:r>
      <w:r w:rsidRPr="00520775">
        <w:t>串接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r w:rsidRPr="003167A0">
        <w:t>3D</w:t>
      </w:r>
      <w:r w:rsidRPr="003167A0">
        <w:t>設計工具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74" w:name="_Toc20115278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F050D5" w:rsidRPr="002D0667">
        <w:rPr>
          <w:rFonts w:hint="eastAsia"/>
          <w:color w:val="EE0000"/>
        </w:rPr>
        <w:t>並</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r w:rsidRPr="00F07692">
        <w:t>，</w:t>
      </w:r>
      <w:r w:rsidRPr="001F2FBF">
        <w:t>承接</w:t>
      </w:r>
      <w:r w:rsidRPr="001F2FBF">
        <w:t>MIT</w:t>
      </w:r>
      <w:r w:rsidRPr="001F2FBF">
        <w:t>提供的演算法基礎與</w:t>
      </w:r>
      <w:r w:rsidRPr="001F2FBF">
        <w:lastRenderedPageBreak/>
        <w:t>Source Code</w:t>
      </w:r>
      <w:r w:rsidRPr="001F2FBF">
        <w:t>，</w:t>
      </w:r>
      <w:r w:rsidR="001B7930">
        <w:rPr>
          <w:rFonts w:hint="eastAsia"/>
        </w:rPr>
        <w:t>致力於提升</w:t>
      </w:r>
      <w:r w:rsidRPr="00F07692">
        <w:t>各類布料在掃描過程中的圖像辨識與分類技術。</w:t>
      </w:r>
    </w:p>
    <w:p w14:paraId="72D4837D" w14:textId="7EBB9900"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5" w:name="_Toc201152783"/>
      <w:r w:rsidRPr="001F1D23">
        <w:rPr>
          <w:rFonts w:hint="eastAsia"/>
        </w:rPr>
        <w:lastRenderedPageBreak/>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5"/>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29616336"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4C24B4">
        <w:rPr>
          <w:rFonts w:hint="eastAsia"/>
          <w:color w:val="EE0000"/>
        </w:rPr>
        <w:t>、</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延伸至時尚產業的</w:t>
      </w:r>
      <w:r w:rsidR="00A05C1A" w:rsidRPr="005A6B7D">
        <w:t>3D</w:t>
      </w:r>
      <w:r w:rsidR="00A05C1A" w:rsidRPr="005A6B7D">
        <w:t>打樣與虛擬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r w:rsidR="00B463E6" w:rsidRPr="003C7326">
        <w:t>虛擬試穿與設計流程，</w:t>
      </w:r>
      <w:r w:rsidR="00B463E6" w:rsidRPr="00CC1C32">
        <w:rPr>
          <w:color w:val="EE0000"/>
        </w:rPr>
        <w:t>提升布料在設計端的互動性與實用價值</w:t>
      </w:r>
      <w:r w:rsidR="00B463E6" w:rsidRPr="00B463E6">
        <w:t>。</w:t>
      </w:r>
    </w:p>
    <w:p w14:paraId="50886CA0" w14:textId="77777777" w:rsidR="00E5113A"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06359672"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w:t>
      </w:r>
      <w:r w:rsidR="00DD3813" w:rsidRPr="004B66CC">
        <w:rPr>
          <w:color w:val="EE0000"/>
        </w:rPr>
        <w:lastRenderedPageBreak/>
        <w:t>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6" w:name="_Toc201152784"/>
      <w:r>
        <w:rPr>
          <w:rFonts w:hint="eastAsia"/>
        </w:rPr>
        <w:t xml:space="preserve">5.3.6 </w:t>
      </w:r>
      <w:r w:rsidR="002766EC" w:rsidRPr="002766EC">
        <w:rPr>
          <w:rFonts w:hint="eastAsia"/>
        </w:rPr>
        <w:t>平衡機制</w:t>
      </w:r>
      <w:bookmarkEnd w:id="76"/>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2049F95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A02D0F">
        <w:rPr>
          <w:rFonts w:hint="eastAsia"/>
        </w:rPr>
        <w:t>，擴大平台的商業與協作價值</w:t>
      </w:r>
      <w:r w:rsidR="00DA008C" w:rsidRPr="00DA008C">
        <w:t>。</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7BEB3398" w:rsidR="008E19B3" w:rsidRDefault="00316F7D" w:rsidP="00E92BD7">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831CC18" w:rsidR="00D3696C" w:rsidRPr="00992135" w:rsidRDefault="00355132" w:rsidP="00355132">
      <w:pPr>
        <w:pStyle w:val="afff0"/>
      </w:pPr>
      <w:bookmarkStart w:id="77"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292731">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7"/>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8" w:name="_Toc20115278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8"/>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lastRenderedPageBreak/>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A3F0DA0"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243B0717" w:rsidR="00B7462D" w:rsidRDefault="00ED4919" w:rsidP="00524AAA">
      <w:pPr>
        <w:pStyle w:val="affc"/>
      </w:pPr>
      <w:bookmarkStart w:id="79"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292731">
        <w:rPr>
          <w:noProof/>
        </w:rPr>
        <w:t>1</w:t>
      </w:r>
      <w:r>
        <w:fldChar w:fldCharType="end"/>
      </w:r>
      <w:r w:rsidR="00CF0D22">
        <w:rPr>
          <w:rFonts w:hint="eastAsia"/>
        </w:rPr>
        <w:t xml:space="preserve"> </w:t>
      </w:r>
      <w:r w:rsidR="00B7462D">
        <w:rPr>
          <w:rFonts w:hint="eastAsia"/>
        </w:rPr>
        <w:t>第二階段個案分析表</w:t>
      </w:r>
      <w:bookmarkEnd w:id="79"/>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6D2300"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3A7EF277" w14:textId="6A450019" w:rsidR="00E756EC" w:rsidRDefault="00E756EC" w:rsidP="00E756EC">
      <w:pPr>
        <w:pStyle w:val="afff5"/>
      </w:pPr>
      <w:r>
        <w:rPr>
          <w:rFonts w:hint="eastAsia"/>
        </w:rPr>
        <w:t>資料來源：本研究整理</w:t>
      </w:r>
    </w:p>
    <w:p w14:paraId="18B0ADF5" w14:textId="3328934D" w:rsidR="001A7C22" w:rsidRDefault="00E756EC" w:rsidP="00B40126">
      <w:pPr>
        <w:pStyle w:val="2"/>
      </w:pPr>
      <w:bookmarkStart w:id="80" w:name="_Toc201152786"/>
      <w:r>
        <w:rPr>
          <w:rFonts w:hint="eastAsia"/>
        </w:rPr>
        <w:lastRenderedPageBreak/>
        <w:t xml:space="preserve">5.4 </w:t>
      </w:r>
      <w:r>
        <w:rPr>
          <w:rFonts w:hint="eastAsia"/>
        </w:rPr>
        <w:t>第三階段：銷售與推廣</w:t>
      </w:r>
      <w:bookmarkEnd w:id="80"/>
    </w:p>
    <w:p w14:paraId="62AA08FC" w14:textId="38CE5051" w:rsidR="00935AE0" w:rsidRPr="00935AE0" w:rsidRDefault="00C7046A" w:rsidP="00C7046A">
      <w:pPr>
        <w:pStyle w:val="3"/>
      </w:pPr>
      <w:bookmarkStart w:id="81" w:name="_Toc201152787"/>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1"/>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4E7FB832"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w:t>
      </w:r>
      <w:r w:rsidRPr="00E50032">
        <w:rPr>
          <w:color w:val="EE0000"/>
        </w:rPr>
        <w:t>對供應商而言，數位化的核心價值在於提升銷售效率與成本效益，而非單純的資料保護</w:t>
      </w:r>
      <w:r w:rsidR="0088484F">
        <w:rPr>
          <w:rFonts w:hint="eastAsia"/>
        </w:rPr>
        <w:t>。</w:t>
      </w:r>
    </w:p>
    <w:p w14:paraId="17D43F44" w14:textId="156BBB5C" w:rsidR="00F87669" w:rsidRDefault="00082C11" w:rsidP="0008207B">
      <w:pPr>
        <w:pStyle w:val="15"/>
        <w:ind w:firstLine="480"/>
      </w:pPr>
      <w:r w:rsidRPr="00082C11">
        <w:t>透過數位布片技術，產品的細節、質感與紋理皆能以高品質的數位化形式完整呈現在平台上，使得原本仰賴實體樣本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2" w:name="_Toc201152788"/>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2"/>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676912D7"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紡織產業對銷售支援與市場推廣需求，</w:t>
      </w:r>
      <w:proofErr w:type="spellStart"/>
      <w:r w:rsidR="005B5488" w:rsidRPr="005B5488">
        <w:t>Frontier.cool</w:t>
      </w:r>
      <w:proofErr w:type="spellEnd"/>
      <w:r w:rsidR="005B5488" w:rsidRPr="005B5488">
        <w:t>迅速調整經營策略，展開新一輪的功能</w:t>
      </w:r>
      <w:r w:rsidR="005B5488">
        <w:rPr>
          <w:rFonts w:hint="eastAsia"/>
        </w:rPr>
        <w:t>強化</w:t>
      </w:r>
      <w:r w:rsidR="005B5488" w:rsidRPr="005B5488">
        <w:t>與平台轉型</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5B5488"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32A769AE" w14:textId="05FAAA08" w:rsidR="00111622" w:rsidRDefault="00111622" w:rsidP="00516F7A">
      <w:pPr>
        <w:pStyle w:val="15"/>
        <w:ind w:firstLine="480"/>
      </w:pPr>
    </w:p>
    <w:p w14:paraId="254EF165" w14:textId="4EEB17BE" w:rsidR="009138EA" w:rsidRDefault="000B1D71" w:rsidP="00205F11">
      <w:pPr>
        <w:pStyle w:val="aff4"/>
        <w:ind w:left="360" w:right="360" w:firstLine="480"/>
      </w:pPr>
      <w:r w:rsidRPr="000B1D71">
        <w:rPr>
          <w:rFonts w:hint="eastAsia"/>
        </w:rPr>
        <w:lastRenderedPageBreak/>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5F648F46" w14:textId="2F6BBAC9" w:rsidR="006D5BE3" w:rsidRDefault="00721836" w:rsidP="00650EBD">
      <w:pPr>
        <w:pStyle w:val="15"/>
        <w:ind w:firstLine="480"/>
      </w:pPr>
      <w:proofErr w:type="spellStart"/>
      <w:r w:rsidRPr="00721836">
        <w:t>Frontier.cool</w:t>
      </w:r>
      <w:proofErr w:type="spellEnd"/>
      <w:r w:rsidRPr="00BC462C">
        <w:rPr>
          <w:color w:val="EE0000"/>
        </w:rPr>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w:t>
      </w:r>
      <w:r w:rsidR="00BC462C">
        <w:rPr>
          <w:rFonts w:hint="eastAsia"/>
        </w:rPr>
        <w:t>與品牌商的協作方式</w:t>
      </w:r>
      <w:r w:rsidR="0046593C" w:rsidRPr="00555C74">
        <w:t>，逐漸轉型為</w:t>
      </w:r>
      <w:r w:rsidR="0046593C" w:rsidRPr="00830772">
        <w:rPr>
          <w:color w:val="EE0000"/>
        </w:rPr>
        <w:t>兼具展示、推廣與交易功能的全方位商務平台</w:t>
      </w:r>
      <w:r w:rsidR="0046593C" w:rsidRPr="00555C74">
        <w:t>。</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精準</w:t>
      </w:r>
      <w:r w:rsidR="00830772" w:rsidRPr="0080364A">
        <w:t>銷售</w:t>
      </w:r>
      <w:r w:rsidR="00542381" w:rsidRPr="0080364A">
        <w:t>推薦</w:t>
      </w:r>
      <w:r w:rsidR="00B22BF0">
        <w:rPr>
          <w:rFonts w:hint="eastAsia"/>
        </w:rPr>
        <w:t>的效果</w:t>
      </w:r>
      <w:r w:rsidR="00542381">
        <w:rPr>
          <w:rFonts w:hint="eastAsia"/>
        </w:rPr>
        <w:t>。</w:t>
      </w:r>
      <w:r w:rsidR="00650EBD">
        <w:rPr>
          <w:rFonts w:hint="eastAsia"/>
        </w:rPr>
        <w:t>而</w:t>
      </w:r>
      <w:r w:rsidR="00830772">
        <w:rPr>
          <w:rFonts w:hint="eastAsia"/>
        </w:rPr>
        <w:t>銷售模組的新增</w:t>
      </w:r>
      <w:r w:rsidR="009216F4">
        <w:rPr>
          <w:rFonts w:hint="eastAsia"/>
        </w:rPr>
        <w:t>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與策略判斷</w:t>
      </w:r>
      <w:r w:rsidR="00731031">
        <w:rPr>
          <w:rFonts w:hint="eastAsia"/>
        </w:rPr>
        <w:t>能力</w:t>
      </w:r>
      <w:r w:rsidR="00FE7363" w:rsidRPr="0080364A">
        <w:t>。</w:t>
      </w:r>
    </w:p>
    <w:p w14:paraId="4FE2610B" w14:textId="5B52CCCF" w:rsidR="001A7C22" w:rsidRPr="000B1D71" w:rsidRDefault="001A7C22" w:rsidP="000B1D71">
      <w:pPr>
        <w:pStyle w:val="aff4"/>
        <w:ind w:left="360" w:right="360" w:firstLine="480"/>
      </w:pPr>
      <w:r w:rsidRPr="000B1D71">
        <w:rPr>
          <w:rFonts w:hint="eastAsia"/>
        </w:rPr>
        <w:t>「大概是在2023年，我們大概try了兩年發現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3" w:name="_Toc201152789"/>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3"/>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04165F8F" w14:textId="43A9B0D0" w:rsidR="00F9411C" w:rsidRDefault="00B7259E" w:rsidP="00516F7A">
      <w:pPr>
        <w:pStyle w:val="15"/>
        <w:ind w:firstLine="480"/>
        <w:rPr>
          <w:u w:color="FF0000"/>
        </w:rPr>
      </w:pPr>
      <w:r w:rsidRPr="00B7259E">
        <w:lastRenderedPageBreak/>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103A69">
        <w:rPr>
          <w:rFonts w:hint="eastAsia"/>
          <w:u w:color="FF0000"/>
        </w:rPr>
        <w:t>以</w:t>
      </w:r>
      <w:r w:rsidR="00F9411C" w:rsidRPr="00F9411C">
        <w:rPr>
          <w:u w:color="FF0000"/>
        </w:rPr>
        <w:t>協助供應商提升現場互動效率與後續</w:t>
      </w:r>
      <w:r w:rsidR="00E50C61">
        <w:rPr>
          <w:rFonts w:hint="eastAsia"/>
          <w:u w:color="FF0000"/>
        </w:rPr>
        <w:t>訂單追蹤</w:t>
      </w:r>
      <w:r w:rsidR="00F9411C" w:rsidRPr="00F9411C">
        <w:rPr>
          <w:u w:color="FF0000"/>
        </w:rPr>
        <w:t>。</w:t>
      </w:r>
      <w:r w:rsidR="005E154B">
        <w:rPr>
          <w:rFonts w:hint="eastAsia"/>
          <w:u w:color="FF0000"/>
        </w:rPr>
        <w:t>讓</w:t>
      </w:r>
      <w:r w:rsidR="00F9411C" w:rsidRPr="00F9411C">
        <w:rPr>
          <w:u w:color="FF0000"/>
        </w:rPr>
        <w:t>業務僅需</w:t>
      </w:r>
      <w:r w:rsidR="005E154B">
        <w:rPr>
          <w:rFonts w:hint="eastAsia"/>
          <w:u w:color="FF0000"/>
        </w:rPr>
        <w:t>於展會現場</w:t>
      </w:r>
      <w:r w:rsidR="00F9411C" w:rsidRPr="00F9411C">
        <w:rPr>
          <w:u w:color="FF0000"/>
        </w:rPr>
        <w:t>展示每款布料對應的</w:t>
      </w:r>
      <w:r w:rsidR="00F9411C" w:rsidRPr="00F9411C">
        <w:rPr>
          <w:u w:color="FF0000"/>
        </w:rPr>
        <w:t>QR Code</w:t>
      </w:r>
      <w:r w:rsidR="00F9411C" w:rsidRPr="00F9411C">
        <w:rPr>
          <w:u w:color="FF0000"/>
        </w:rPr>
        <w:t>，</w:t>
      </w:r>
      <w:r w:rsidR="00F87798">
        <w:rPr>
          <w:rFonts w:hint="eastAsia"/>
          <w:u w:color="FF0000"/>
        </w:rPr>
        <w:t>客戶</w:t>
      </w:r>
      <w:r w:rsidR="007320BD">
        <w:rPr>
          <w:rFonts w:hint="eastAsia"/>
          <w:u w:color="FF0000"/>
        </w:rPr>
        <w:t>當下</w:t>
      </w:r>
      <w:r w:rsidR="00F9411C" w:rsidRPr="00F9411C">
        <w:rPr>
          <w:u w:color="FF0000"/>
        </w:rPr>
        <w:t>掃描後可即時獲取</w:t>
      </w:r>
      <w:r w:rsidR="004C3786">
        <w:rPr>
          <w:rFonts w:hint="eastAsia"/>
          <w:u w:color="FF0000"/>
        </w:rPr>
        <w:t>數位布片</w:t>
      </w:r>
      <w:r w:rsidR="00F9411C" w:rsidRPr="00F9411C">
        <w:rPr>
          <w:u w:color="FF0000"/>
        </w:rPr>
        <w:t>資訊並收藏</w:t>
      </w:r>
      <w:r w:rsidR="00DA6682">
        <w:rPr>
          <w:rFonts w:hint="eastAsia"/>
          <w:u w:color="FF0000"/>
        </w:rPr>
        <w:t>進個人清單</w:t>
      </w:r>
      <w:r w:rsidR="00F9411C" w:rsidRPr="00F9411C">
        <w:rPr>
          <w:u w:color="FF0000"/>
        </w:rPr>
        <w:t>，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3171B68E" w:rsidR="00C01545" w:rsidRDefault="00F84995" w:rsidP="00C01545">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2577CA8B" w14:textId="314E050B" w:rsidR="00C01545" w:rsidRDefault="00C01545" w:rsidP="00C01545">
      <w:pPr>
        <w:pStyle w:val="15"/>
        <w:ind w:firstLine="480"/>
        <w:rPr>
          <w:u w:color="FF0000"/>
        </w:rPr>
      </w:pPr>
      <w:r w:rsidRPr="00D959D9">
        <w:rPr>
          <w:u w:color="FF0000"/>
        </w:rPr>
        <w:t>企業亦可將互動資料整合至內部系統，包含洽詢紀錄、點擊頻率與</w:t>
      </w:r>
      <w:r>
        <w:rPr>
          <w:rFonts w:hint="eastAsia"/>
          <w:u w:color="FF0000"/>
        </w:rPr>
        <w:t>顧客</w:t>
      </w:r>
      <w:r w:rsidR="00F82564">
        <w:rPr>
          <w:rFonts w:hint="eastAsia"/>
          <w:u w:color="FF0000"/>
        </w:rPr>
        <w:t>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sidR="0033452F">
        <w:rPr>
          <w:rFonts w:hint="eastAsia"/>
          <w:u w:color="FF0000"/>
        </w:rPr>
        <w:t>其</w:t>
      </w:r>
      <w:r w:rsidR="00E65815">
        <w:rPr>
          <w:rFonts w:hint="eastAsia"/>
          <w:u w:color="FF0000"/>
        </w:rPr>
        <w:t>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5A449833" w:rsidR="00DE7B09" w:rsidRDefault="00146D0B" w:rsidP="004F6767">
      <w:pPr>
        <w:pStyle w:val="3"/>
      </w:pPr>
      <w:bookmarkStart w:id="84" w:name="_Toc201152790"/>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4"/>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9996411"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w:t>
      </w:r>
      <w:r w:rsidRPr="0087446C">
        <w:lastRenderedPageBreak/>
        <w:t>式，</w:t>
      </w:r>
      <w:r w:rsidR="00887B6E" w:rsidRPr="00887B6E">
        <w:t>從最初以公開共享為導向的開放型平台</w:t>
      </w:r>
      <w:r w:rsidR="00324A77" w:rsidRPr="00324A77">
        <w:t>，</w:t>
      </w:r>
      <w:r w:rsidR="00887B6E" w:rsidRPr="00887B6E">
        <w:t>逐步</w:t>
      </w:r>
      <w:r w:rsidR="00887B6E" w:rsidRPr="001D3185">
        <w:rPr>
          <w:color w:val="EE0000"/>
        </w:rPr>
        <w:t>轉型為</w:t>
      </w:r>
      <w:r w:rsidR="00416662" w:rsidRPr="001D3185">
        <w:rPr>
          <w:rFonts w:hint="eastAsia"/>
          <w:color w:val="EE0000"/>
        </w:rPr>
        <w:t>根據</w:t>
      </w:r>
      <w:r w:rsidR="00887B6E" w:rsidRPr="001D3185">
        <w:rPr>
          <w:color w:val="EE0000"/>
        </w:rPr>
        <w:t>使用者角色提供差異化功能的複合式</w:t>
      </w:r>
      <w:r w:rsidR="00FE13A6" w:rsidRPr="001D3185">
        <w:rPr>
          <w:rFonts w:hint="eastAsia"/>
          <w:color w:val="EE0000"/>
        </w:rPr>
        <w:t>、客製化平台</w:t>
      </w:r>
      <w:r w:rsidR="00887B6E" w:rsidRPr="001D3185">
        <w:rPr>
          <w:color w:val="EE0000"/>
        </w:rPr>
        <w:t>架構</w:t>
      </w:r>
      <w:r w:rsidR="00887B6E">
        <w:rPr>
          <w:rFonts w:hint="eastAsia"/>
        </w:rPr>
        <w:t>。像是</w:t>
      </w:r>
      <w:r w:rsidR="00887B6E" w:rsidRPr="00887B6E">
        <w:t>品牌商在意資訊的私密性與</w:t>
      </w:r>
      <w:r w:rsidR="00C8300F">
        <w:rPr>
          <w:rFonts w:hint="eastAsia"/>
        </w:rPr>
        <w:t>自</w:t>
      </w:r>
      <w:r w:rsidR="00887B6E" w:rsidRPr="00887B6E">
        <w:t>主控</w:t>
      </w:r>
      <w:r w:rsidR="00C8300F">
        <w:rPr>
          <w:rFonts w:hint="eastAsia"/>
        </w:rPr>
        <w:t>制</w:t>
      </w:r>
      <w:r w:rsidR="00887B6E" w:rsidRPr="00887B6E">
        <w:t>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21F036" w:rsidR="00F9110F" w:rsidRDefault="008A1AD3" w:rsidP="004E7F11">
      <w:pPr>
        <w:pStyle w:val="15"/>
        <w:ind w:firstLine="480"/>
      </w:pPr>
      <w:r w:rsidRPr="008A1AD3">
        <w:t>第三階段的平台發展則聚焦於供應商的實務需求，特別</w:t>
      </w:r>
      <w:r w:rsidR="00F70154">
        <w:rPr>
          <w:rFonts w:hint="eastAsia"/>
        </w:rPr>
        <w:t>在</w:t>
      </w:r>
      <w:r w:rsidRPr="008A1AD3">
        <w:t>如何</w:t>
      </w:r>
      <w:r w:rsidR="00A24DDD" w:rsidRPr="00682333">
        <w:rPr>
          <w:rFonts w:hint="eastAsia"/>
          <w:color w:val="EE0000"/>
        </w:rPr>
        <w:t>協助</w:t>
      </w:r>
      <w:r w:rsidR="00CE5A40" w:rsidRPr="00682333">
        <w:rPr>
          <w:rFonts w:hint="eastAsia"/>
          <w:color w:val="EE0000"/>
        </w:rPr>
        <w:t>產品</w:t>
      </w:r>
      <w:r w:rsidRPr="00682333">
        <w:rPr>
          <w:color w:val="EE0000"/>
        </w:rPr>
        <w:t>銷售與</w:t>
      </w:r>
      <w:r w:rsidR="008B68E0" w:rsidRPr="00682333">
        <w:rPr>
          <w:rFonts w:hint="eastAsia"/>
          <w:color w:val="EE0000"/>
        </w:rPr>
        <w:t>發揮</w:t>
      </w:r>
      <w:r w:rsidRPr="00682333">
        <w:rPr>
          <w:color w:val="EE0000"/>
        </w:rPr>
        <w:t>資訊</w:t>
      </w:r>
      <w:r w:rsidR="00A823E3" w:rsidRPr="00682333">
        <w:rPr>
          <w:rFonts w:hint="eastAsia"/>
          <w:color w:val="EE0000"/>
        </w:rPr>
        <w:t>價值</w:t>
      </w:r>
      <w:r w:rsidRPr="008A1AD3">
        <w:t>兩個面向。</w:t>
      </w:r>
    </w:p>
    <w:p w14:paraId="5F166697" w14:textId="74E6DC25" w:rsidR="000A41C4" w:rsidRDefault="00EA5D96" w:rsidP="004E7F11">
      <w:pPr>
        <w:pStyle w:val="15"/>
        <w:ind w:firstLine="480"/>
      </w:pPr>
      <w:r w:rsidRPr="00EA5D96">
        <w:t>為此，</w:t>
      </w:r>
      <w:proofErr w:type="spellStart"/>
      <w:r w:rsidRPr="00EA5D96">
        <w:t>Frontier.cool</w:t>
      </w:r>
      <w:proofErr w:type="spellEnd"/>
      <w:r w:rsidRPr="00EA5D96">
        <w:t>運用資料庫</w:t>
      </w:r>
      <w:r w:rsidR="002A30AB">
        <w:rPr>
          <w:rFonts w:hint="eastAsia"/>
        </w:rPr>
        <w:t>中的數位布片</w:t>
      </w:r>
      <w:r w:rsidRPr="00EA5D96">
        <w:t>資源，</w:t>
      </w:r>
      <w:r w:rsidR="000A41C4" w:rsidRPr="000A41C4">
        <w:t>將其延伸應用於展會場景，</w:t>
      </w:r>
      <w:r w:rsidR="002F3F52">
        <w:rPr>
          <w:rFonts w:hint="eastAsia"/>
        </w:rPr>
        <w:t>結合</w:t>
      </w:r>
      <w:r w:rsidR="00D21282">
        <w:rPr>
          <w:rFonts w:hint="eastAsia"/>
        </w:rPr>
        <w:t>專為銷售需求開發的</w:t>
      </w:r>
      <w:proofErr w:type="gramStart"/>
      <w:r w:rsidR="002F3F52">
        <w:rPr>
          <w:rFonts w:hint="eastAsia"/>
        </w:rPr>
        <w:t>的</w:t>
      </w:r>
      <w:proofErr w:type="gramEnd"/>
      <w:r w:rsidR="00B42B03" w:rsidRPr="00B42B03">
        <w:t>展會</w:t>
      </w:r>
      <w:r w:rsidR="002F3F52">
        <w:rPr>
          <w:rFonts w:hint="eastAsia"/>
        </w:rPr>
        <w:t>銷售</w:t>
      </w:r>
      <w:r w:rsidR="001F2C1C">
        <w:rPr>
          <w:rFonts w:hint="eastAsia"/>
        </w:rPr>
        <w:t>推廣</w:t>
      </w:r>
      <w:r w:rsidR="00B42B03" w:rsidRPr="00B42B03">
        <w:t>模組</w:t>
      </w:r>
      <w:proofErr w:type="spellStart"/>
      <w:r w:rsidR="00B42B03" w:rsidRPr="00E2212F">
        <w:t>FabriSe</w:t>
      </w:r>
      <w:r w:rsidR="00B42B03" w:rsidRPr="00F2264A">
        <w:t>lect</w:t>
      </w:r>
      <w:proofErr w:type="spellEnd"/>
      <w:r w:rsidR="00B42B03" w:rsidRPr="00F2264A">
        <w:t>™</w:t>
      </w:r>
      <w:r w:rsidR="00B42B03" w:rsidRPr="00F2264A">
        <w:rPr>
          <w:rFonts w:hint="eastAsia"/>
        </w:rPr>
        <w:t>，</w:t>
      </w:r>
      <w:r w:rsidR="009B64E6">
        <w:rPr>
          <w:rFonts w:hint="eastAsia"/>
        </w:rPr>
        <w:t>以</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w:t>
      </w:r>
      <w:r w:rsidR="00DA1527">
        <w:rPr>
          <w:rFonts w:hint="eastAsia"/>
        </w:rPr>
        <w:t>促成線上線下的</w:t>
      </w:r>
      <w:r w:rsidR="000A41C4" w:rsidRPr="000A41C4">
        <w:t>資訊流通。</w:t>
      </w:r>
    </w:p>
    <w:p w14:paraId="1527C777" w14:textId="01B132F5"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5D4F86">
        <w:rPr>
          <w:rFonts w:hint="eastAsia"/>
        </w:rPr>
        <w:t>平台中</w:t>
      </w:r>
      <w:r w:rsidR="00B46073">
        <w:rPr>
          <w:rFonts w:hint="eastAsia"/>
        </w:rPr>
        <w:t>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動與數位資料追蹤，顯著提升供應商在</w:t>
      </w:r>
      <w:r w:rsidRPr="008763EF">
        <w:t>B2B</w:t>
      </w:r>
      <w:r w:rsidRPr="008763EF">
        <w:t>情境中的銷售與管理能力。</w:t>
      </w:r>
    </w:p>
    <w:p w14:paraId="601FD468" w14:textId="1D51CB13"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跟客人meeting的類似像CRM，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85" w:name="_Toc201152791"/>
      <w:r w:rsidRPr="00F360E0">
        <w:rPr>
          <w:rFonts w:hint="eastAsia"/>
        </w:rPr>
        <w:lastRenderedPageBreak/>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5"/>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w:t>
      </w:r>
      <w:proofErr w:type="gramStart"/>
      <w:r w:rsidR="002873AC" w:rsidRPr="002873AC">
        <w:t>註</w:t>
      </w:r>
      <w:proofErr w:type="gramEnd"/>
      <w:r w:rsidR="002873AC" w:rsidRPr="002873AC">
        <w:t>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86" w:name="_Toc201152792"/>
      <w:r w:rsidRPr="00F93F41">
        <w:rPr>
          <w:rFonts w:hint="eastAsia"/>
        </w:rPr>
        <w:lastRenderedPageBreak/>
        <w:t>5.4.6</w:t>
      </w:r>
      <w:r w:rsidR="009B3362">
        <w:rPr>
          <w:rFonts w:hint="eastAsia"/>
        </w:rPr>
        <w:t xml:space="preserve"> </w:t>
      </w:r>
      <w:r w:rsidRPr="00F93F41">
        <w:rPr>
          <w:rFonts w:hint="eastAsia"/>
        </w:rPr>
        <w:t>平衡機制</w:t>
      </w:r>
      <w:bookmarkEnd w:id="8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5D2A70B" w:rsidR="00A7002C" w:rsidRDefault="0073690F" w:rsidP="0009509B">
      <w:pPr>
        <w:pStyle w:val="afff0"/>
      </w:pPr>
      <w:bookmarkStart w:id="8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292731">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8" w:name="_Toc201152793"/>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8"/>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w:t>
      </w:r>
      <w:r w:rsidRPr="006810E0">
        <w:lastRenderedPageBreak/>
        <w:t>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w:t>
      </w:r>
      <w:r w:rsidR="00A65560" w:rsidRPr="00915723">
        <w:t>高</w:t>
      </w:r>
      <w:r w:rsidRPr="00915723">
        <w:t>附加價值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r w:rsidR="00386B47">
        <w:rPr>
          <w:rFonts w:hint="eastAsia"/>
        </w:rPr>
        <w:t>如此</w:t>
      </w:r>
      <w:proofErr w:type="gramStart"/>
      <w:r w:rsidR="00386B47">
        <w:rPr>
          <w:rFonts w:hint="eastAsia"/>
        </w:rPr>
        <w:t>一來</w:t>
      </w:r>
      <w:r w:rsidR="009D23F7" w:rsidRPr="009D23F7">
        <w:t>，</w:t>
      </w:r>
      <w:proofErr w:type="gramEnd"/>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4C9889D0"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lastRenderedPageBreak/>
        <w:t>提升</w:t>
      </w:r>
      <w:r w:rsidR="00282167">
        <w:rPr>
          <w:rFonts w:hint="eastAsia"/>
        </w:rPr>
        <w:t>營運</w:t>
      </w:r>
      <w:r w:rsidRPr="005C5634">
        <w:t>效率</w:t>
      </w:r>
      <w:r w:rsidR="00282167">
        <w:rPr>
          <w:rFonts w:hint="eastAsia"/>
        </w:rPr>
        <w:t>，</w:t>
      </w:r>
      <w:r w:rsidRPr="005C5634">
        <w:t>實踐永續價值</w:t>
      </w:r>
    </w:p>
    <w:p w14:paraId="518C6812" w14:textId="118A6B9D" w:rsidR="00D84209" w:rsidRPr="00D84209" w:rsidRDefault="00B04D76" w:rsidP="0006245E">
      <w:pPr>
        <w:pStyle w:val="15"/>
        <w:ind w:firstLine="480"/>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BDFC8EC" w:rsidR="00204F03" w:rsidRPr="00DE36B5" w:rsidRDefault="005E0558" w:rsidP="00524AAA">
      <w:pPr>
        <w:pStyle w:val="affc"/>
      </w:pPr>
      <w:bookmarkStart w:id="89"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292731">
        <w:rPr>
          <w:noProof/>
        </w:rPr>
        <w:t>1</w:t>
      </w:r>
      <w:r>
        <w:fldChar w:fldCharType="end"/>
      </w:r>
      <w:r w:rsidR="00986237">
        <w:rPr>
          <w:rFonts w:hint="eastAsia"/>
        </w:rPr>
        <w:t xml:space="preserve"> </w:t>
      </w:r>
      <w:r w:rsidR="00204F03">
        <w:rPr>
          <w:rFonts w:hint="eastAsia"/>
        </w:rPr>
        <w:t>第三階段個案分析表</w:t>
      </w:r>
      <w:bookmarkEnd w:id="89"/>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pPr>
            <w:r w:rsidRPr="00DE36B5">
              <w:t>一貫廠的數位化轉型需求</w:t>
            </w:r>
            <w:r w:rsidRPr="00DE36B5">
              <w:rPr>
                <w:rFonts w:hint="eastAsia"/>
              </w:rPr>
              <w:t>，從</w:t>
            </w:r>
            <w:r w:rsidRPr="00DE36B5">
              <w:t>製造延伸至銷售推廣</w:t>
            </w:r>
            <w:r w:rsidRPr="00DE36B5">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566"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D2AA856"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0" w:name="_Toc20115279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0"/>
    </w:p>
    <w:p w14:paraId="5AF93C9C" w14:textId="40ACD47B" w:rsidR="008063F6" w:rsidRPr="008063F6" w:rsidRDefault="003F0392" w:rsidP="003F0392">
      <w:pPr>
        <w:pStyle w:val="3"/>
      </w:pPr>
      <w:bookmarkStart w:id="91" w:name="_Toc20115279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1"/>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2" w:name="_Toc20115279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2"/>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43C135F0" w14:textId="75F4A373"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早期</w:t>
      </w:r>
      <w:proofErr w:type="gramStart"/>
      <w:r w:rsidRPr="00FE6A77">
        <w:t>平台官網主要</w:t>
      </w:r>
      <w:proofErr w:type="gramEnd"/>
      <w:r w:rsidRPr="00FE6A77">
        <w:t>強調自家技術能力與</w:t>
      </w:r>
      <w:r w:rsidRPr="00FE6A77">
        <w:t>AI</w:t>
      </w:r>
      <w:r w:rsidRPr="00FE6A77">
        <w:t>模組效能，然而團隊在實務經驗中觀察到，</w:t>
      </w:r>
      <w:r w:rsidR="0047532A">
        <w:rPr>
          <w:rFonts w:hint="eastAsia"/>
        </w:rPr>
        <w:t>使用者</w:t>
      </w:r>
      <w:r w:rsidRPr="00FE6A77">
        <w:t>更關注實際效益與操作轉換率，因此進行網站內容與視覺結構的大幅改版，讓溝通語言從技術導向轉向以「效率提升」、「銷售成果」等貼近實際場景的價值呈現。</w:t>
      </w:r>
    </w:p>
    <w:p w14:paraId="663F080F" w14:textId="2ACCC16E"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proofErr w:type="gramStart"/>
      <w:r w:rsidR="00FE6A77" w:rsidRPr="00FE6A77">
        <w:t>新增碳排數據</w:t>
      </w:r>
      <w:proofErr w:type="gramEnd"/>
      <w:r w:rsidR="00FE6A77" w:rsidRPr="00FE6A77">
        <w:t>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w:t>
      </w:r>
      <w:r w:rsidRPr="00134CC3">
        <w:lastRenderedPageBreak/>
        <w:t>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限制，</w:t>
      </w:r>
      <w:r w:rsidR="00E94596" w:rsidRPr="00571858">
        <w:rPr>
          <w:color w:val="EE0000"/>
        </w:rPr>
        <w:t>更能以最低成本強化平台的永續</w:t>
      </w:r>
      <w:r w:rsidR="00901DFE" w:rsidRPr="00571858">
        <w:rPr>
          <w:rFonts w:hint="eastAsia"/>
          <w:color w:val="EE0000"/>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3" w:name="_Toc20115279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3"/>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lastRenderedPageBreak/>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4" w:name="_Toc20115279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4"/>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lastRenderedPageBreak/>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w:t>
      </w:r>
      <w:proofErr w:type="gramStart"/>
      <w:r w:rsidRPr="00805E7B">
        <w:rPr>
          <w:color w:val="EE0000"/>
        </w:rPr>
        <w:t>期間，</w:t>
      </w:r>
      <w:proofErr w:type="spellStart"/>
      <w:proofErr w:type="gramEnd"/>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w:t>
      </w:r>
      <w:proofErr w:type="gramStart"/>
      <w:r w:rsidRPr="00805E7B">
        <w:rPr>
          <w:color w:val="EE0000"/>
        </w:rPr>
        <w:t>布料碳排</w:t>
      </w:r>
      <w:r w:rsidR="00945BFB" w:rsidRPr="00805E7B">
        <w:rPr>
          <w:rFonts w:hint="eastAsia"/>
          <w:color w:val="EE0000"/>
        </w:rPr>
        <w:t>資料</w:t>
      </w:r>
      <w:proofErr w:type="gramEnd"/>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w:t>
      </w:r>
      <w:proofErr w:type="gramStart"/>
      <w:r w:rsidRPr="00805E7B">
        <w:rPr>
          <w:color w:val="EE0000"/>
        </w:rPr>
        <w:t>準</w:t>
      </w:r>
      <w:proofErr w:type="gramEnd"/>
      <w:r w:rsidRPr="00805E7B">
        <w:rPr>
          <w:color w:val="EE0000"/>
        </w:rPr>
        <w:t>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A78215F" w14:textId="5CB76FA3" w:rsidR="00387952" w:rsidRPr="00387952" w:rsidRDefault="00B96F02" w:rsidP="00E034FC">
      <w:pPr>
        <w:pStyle w:val="15"/>
        <w:ind w:firstLine="480"/>
      </w:pPr>
      <w:r>
        <w:rPr>
          <w:rFonts w:hint="eastAsia"/>
        </w:rPr>
        <w:lastRenderedPageBreak/>
        <w:t>為顧及此，</w:t>
      </w:r>
      <w:r w:rsidR="008B331C" w:rsidRPr="008B331C">
        <w:t>團隊隨即調整策略，</w:t>
      </w:r>
      <w:proofErr w:type="gramStart"/>
      <w:r w:rsidR="008B331C" w:rsidRPr="00805E7B">
        <w:rPr>
          <w:color w:val="EE0000"/>
        </w:rPr>
        <w:t>與</w:t>
      </w:r>
      <w:r w:rsidR="008F78FA" w:rsidRPr="00805E7B">
        <w:rPr>
          <w:rFonts w:hint="eastAsia"/>
          <w:color w:val="EE0000"/>
        </w:rPr>
        <w:t>其他</w:t>
      </w:r>
      <w:r w:rsidR="008B331C" w:rsidRPr="00805E7B">
        <w:rPr>
          <w:color w:val="EE0000"/>
        </w:rPr>
        <w:t>碳足跡</w:t>
      </w:r>
      <w:proofErr w:type="gramEnd"/>
      <w:r w:rsidR="008B331C" w:rsidRPr="00805E7B">
        <w:rPr>
          <w:color w:val="EE0000"/>
        </w:rPr>
        <w:t>計算服務業者合作，建立「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r w:rsidR="00764D0B" w:rsidRPr="00805E7B">
        <w:rPr>
          <w:rFonts w:hint="eastAsia"/>
          <w:color w:val="EE0000"/>
        </w:rPr>
        <w:t>新增了</w:t>
      </w:r>
      <w:proofErr w:type="gramStart"/>
      <w:r w:rsidR="008B331C" w:rsidRPr="00805E7B">
        <w:rPr>
          <w:color w:val="EE0000"/>
        </w:rPr>
        <w:t>真實碳</w:t>
      </w:r>
      <w:proofErr w:type="gramEnd"/>
      <w:r w:rsidR="008B331C" w:rsidRPr="00805E7B">
        <w:rPr>
          <w:color w:val="EE0000"/>
        </w:rPr>
        <w:t>足跡資訊</w:t>
      </w:r>
      <w:r w:rsidR="00764D0B" w:rsidRPr="00805E7B">
        <w:rPr>
          <w:rFonts w:hint="eastAsia"/>
          <w:color w:val="EE0000"/>
        </w:rPr>
        <w:t>後</w:t>
      </w:r>
      <w:r w:rsidR="008B331C" w:rsidRPr="00805E7B">
        <w:rPr>
          <w:color w:val="EE0000"/>
        </w:rPr>
        <w:t>，</w:t>
      </w:r>
      <w:r w:rsidR="00764D0B" w:rsidRPr="00805E7B">
        <w:rPr>
          <w:rFonts w:hint="eastAsia"/>
          <w:color w:val="EE0000"/>
        </w:rPr>
        <w:t>不僅使數位布片資料更完整透明化，</w:t>
      </w:r>
      <w:r w:rsidR="00645A3E" w:rsidRPr="00805E7B">
        <w:rPr>
          <w:color w:val="EE0000"/>
        </w:rPr>
        <w:t>設計師與採購者</w:t>
      </w:r>
      <w:r w:rsidR="00764D0B" w:rsidRPr="00805E7B">
        <w:rPr>
          <w:rFonts w:hint="eastAsia"/>
          <w:color w:val="EE0000"/>
        </w:rPr>
        <w:t>亦可於</w:t>
      </w:r>
      <w:r w:rsidR="00645A3E" w:rsidRPr="00805E7B">
        <w:rPr>
          <w:color w:val="EE0000"/>
        </w:rPr>
        <w:t>平台上</w:t>
      </w:r>
      <w:r w:rsidR="00764D0B"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00764D0B"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5" w:name="_Toc201152799"/>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5"/>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lastRenderedPageBreak/>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96" w:name="_Toc20115280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6"/>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proofErr w:type="gramStart"/>
      <w:r>
        <w:rPr>
          <w:rFonts w:hint="eastAsia"/>
        </w:rPr>
        <w:t>此外，</w:t>
      </w:r>
      <w:proofErr w:type="spellStart"/>
      <w:proofErr w:type="gramEnd"/>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w:t>
      </w:r>
      <w:proofErr w:type="gramStart"/>
      <w:r w:rsidR="000D4148" w:rsidRPr="000D4148">
        <w:t>與樣衣模擬</w:t>
      </w:r>
      <w:proofErr w:type="gramEnd"/>
      <w:r w:rsidR="000D4148" w:rsidRPr="000D4148">
        <w:t>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lastRenderedPageBreak/>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A618600" w:rsidR="003E5D15" w:rsidRDefault="008874D2" w:rsidP="00FE0460">
      <w:pPr>
        <w:pStyle w:val="afff0"/>
      </w:pPr>
      <w:bookmarkStart w:id="97"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292731">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7"/>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8" w:name="_Toc20115280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8"/>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w:t>
      </w:r>
      <w:r w:rsidR="00473800">
        <w:rPr>
          <w:rFonts w:hint="eastAsia"/>
        </w:rPr>
        <w:lastRenderedPageBreak/>
        <w:t>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就開始</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w:t>
      </w:r>
      <w:r w:rsidRPr="00211BF5">
        <w:rPr>
          <w:rFonts w:hint="eastAsia"/>
        </w:rPr>
        <w:lastRenderedPageBreak/>
        <w:t>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11CC3325" w14:textId="3DC5168D" w:rsidR="00895E18" w:rsidRDefault="00CF53CC" w:rsidP="00E96ABB">
      <w:pPr>
        <w:pStyle w:val="15"/>
        <w:ind w:firstLine="480"/>
      </w:pPr>
      <w:r w:rsidRPr="00CF53CC">
        <w:t>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proofErr w:type="gramStart"/>
      <w:r w:rsidR="00096FD3">
        <w:rPr>
          <w:rFonts w:hint="eastAsia"/>
        </w:rPr>
        <w:t>讓</w:t>
      </w:r>
      <w:r w:rsidR="00B74F4A" w:rsidRPr="00025F75">
        <w:t>永續控管從</w:t>
      </w:r>
      <w:proofErr w:type="gramEnd"/>
      <w:r w:rsidR="00B74F4A" w:rsidRPr="00025F75">
        <w:t>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3CC62AA6" w14:textId="77777777" w:rsidR="00041742" w:rsidRDefault="00041742">
      <w:pPr>
        <w:widowControl/>
        <w:ind w:firstLineChars="0" w:firstLine="0"/>
        <w:rPr>
          <w:rFonts w:cstheme="majorBidi"/>
          <w:b/>
        </w:rPr>
      </w:pPr>
      <w:r>
        <w:br w:type="page"/>
      </w:r>
    </w:p>
    <w:p w14:paraId="36C6B876" w14:textId="60BCD781" w:rsidR="00C45278" w:rsidRPr="00DE36B5" w:rsidRDefault="00034638" w:rsidP="00524AAA">
      <w:pPr>
        <w:pStyle w:val="affc"/>
      </w:pPr>
      <w:bookmarkStart w:id="99"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292731">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99"/>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152F786E" w14:textId="5CBF3E0C" w:rsidR="003C48AC" w:rsidRDefault="003C48AC" w:rsidP="003C48AC">
            <w:pPr>
              <w:pStyle w:val="151"/>
            </w:pPr>
            <w:r>
              <w:t>經營策略</w:t>
            </w:r>
            <w:r>
              <w:rPr>
                <w:rFonts w:hint="eastAsia"/>
              </w:rPr>
              <w:t>：網站大改版，調整與客戶溝通的語言、</w:t>
            </w:r>
            <w:r w:rsidRPr="00614367">
              <w:t>回應</w:t>
            </w:r>
            <w:proofErr w:type="gramStart"/>
            <w:r w:rsidRPr="00614367">
              <w:t>永續等新興</w:t>
            </w:r>
            <w:proofErr w:type="gramEnd"/>
            <w:r w:rsidRPr="00614367">
              <w:t>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Pr="00DF2354" w:rsidRDefault="0004624E" w:rsidP="0004624E">
            <w:pPr>
              <w:pStyle w:val="151"/>
              <w:rPr>
                <w:color w:val="auto"/>
              </w:rPr>
            </w:pPr>
            <w:r w:rsidRPr="00DF2354">
              <w:rPr>
                <w:rFonts w:hint="eastAsia"/>
                <w:color w:val="auto"/>
              </w:rPr>
              <w:t>生成式</w:t>
            </w:r>
            <w:r w:rsidRPr="00DF2354">
              <w:rPr>
                <w:rFonts w:hint="eastAsia"/>
                <w:color w:val="auto"/>
              </w:rPr>
              <w:t>AI</w:t>
            </w:r>
            <w:r w:rsidRPr="00DF2354">
              <w:rPr>
                <w:rFonts w:hint="eastAsia"/>
                <w:color w:val="auto"/>
              </w:rPr>
              <w:t>技術，驅動虛實整合的織品設計。（</w:t>
            </w:r>
            <w:r w:rsidRPr="00DF2354">
              <w:rPr>
                <w:rFonts w:hint="eastAsia"/>
                <w:color w:val="auto"/>
              </w:rPr>
              <w:t>2024</w:t>
            </w:r>
            <w:r w:rsidRPr="00DF2354">
              <w:rPr>
                <w:rFonts w:hint="eastAsia"/>
                <w:color w:val="auto"/>
              </w:rPr>
              <w:t>）</w:t>
            </w:r>
          </w:p>
          <w:p w14:paraId="65567687" w14:textId="77777777" w:rsidR="0004624E" w:rsidRPr="00DF2354" w:rsidRDefault="0004624E" w:rsidP="0004624E">
            <w:pPr>
              <w:pStyle w:val="151"/>
              <w:rPr>
                <w:color w:val="auto"/>
              </w:rPr>
            </w:pPr>
            <w:r w:rsidRPr="00DF2354">
              <w:rPr>
                <w:rFonts w:hint="eastAsia"/>
                <w:color w:val="auto"/>
              </w:rPr>
              <w:t>數位布片成為永續治理與供應鏈管理工具。</w:t>
            </w:r>
          </w:p>
          <w:p w14:paraId="7EA18932" w14:textId="410E0BE9" w:rsidR="00C45278" w:rsidRPr="00DF2354" w:rsidRDefault="0004624E" w:rsidP="0004624E">
            <w:pPr>
              <w:pStyle w:val="151"/>
              <w:rPr>
                <w:color w:val="auto"/>
                <w:u w:color="FF0000"/>
              </w:rPr>
            </w:pPr>
            <w:r w:rsidRPr="00DF2354">
              <w:rPr>
                <w:rFonts w:hint="eastAsia"/>
                <w:color w:val="auto"/>
              </w:rPr>
              <w:t>探索潛在</w:t>
            </w:r>
            <w:proofErr w:type="gramStart"/>
            <w:r w:rsidRPr="00DF2354">
              <w:rPr>
                <w:rFonts w:hint="eastAsia"/>
                <w:color w:val="auto"/>
              </w:rPr>
              <w:t>可供性</w:t>
            </w:r>
            <w:proofErr w:type="gramEnd"/>
            <w:r w:rsidRPr="00DF2354">
              <w:rPr>
                <w:rFonts w:hint="eastAsia"/>
                <w:color w:val="auto"/>
              </w:rPr>
              <w:t>：</w:t>
            </w:r>
            <w:proofErr w:type="gramStart"/>
            <w:r w:rsidRPr="00DF2354">
              <w:rPr>
                <w:rFonts w:hint="eastAsia"/>
                <w:color w:val="auto"/>
              </w:rPr>
              <w:t>科技賦能個人</w:t>
            </w:r>
            <w:proofErr w:type="gramEnd"/>
            <w:r w:rsidRPr="00DF2354">
              <w:rPr>
                <w:rFonts w:hint="eastAsia"/>
                <w:color w:val="auto"/>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Pr="00DF2354" w:rsidRDefault="00A03622" w:rsidP="0008650E">
            <w:pPr>
              <w:ind w:firstLineChars="0" w:firstLine="0"/>
              <w:jc w:val="center"/>
            </w:pPr>
            <w:r w:rsidRPr="00DF2354">
              <w:rPr>
                <w:rFonts w:ascii="標楷體" w:hAnsi="標楷體" w:hint="eastAsia"/>
              </w:rPr>
              <w:t>雙元</w:t>
            </w:r>
            <w:proofErr w:type="gramStart"/>
            <w:r w:rsidRPr="00DF2354">
              <w:rPr>
                <w:rFonts w:ascii="標楷體" w:hAnsi="標楷體" w:hint="eastAsia"/>
              </w:rPr>
              <w:t>可供性實現</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Pr="00DF2354" w:rsidRDefault="00C45278" w:rsidP="0008650E">
            <w:pPr>
              <w:ind w:firstLineChars="0" w:firstLine="0"/>
              <w:jc w:val="center"/>
            </w:pPr>
            <w:r w:rsidRPr="00DF2354">
              <w:rPr>
                <w:rFonts w:ascii="標楷體" w:hAnsi="標楷體" w:hint="eastAsia"/>
              </w:rPr>
              <w:t>深耕運用</w:t>
            </w:r>
          </w:p>
        </w:tc>
        <w:tc>
          <w:tcPr>
            <w:tcW w:w="3566" w:type="dxa"/>
            <w:vAlign w:val="center"/>
          </w:tcPr>
          <w:p w14:paraId="363029B8" w14:textId="77777777" w:rsidR="00C45278" w:rsidRPr="00DF2354" w:rsidRDefault="00C45278" w:rsidP="0008650E">
            <w:pPr>
              <w:ind w:firstLineChars="0" w:firstLine="0"/>
              <w:jc w:val="center"/>
            </w:pPr>
            <w:r w:rsidRPr="00DF2354">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Pr="00DF2354" w:rsidRDefault="009F652C" w:rsidP="009F652C">
            <w:pPr>
              <w:pStyle w:val="151"/>
              <w:rPr>
                <w:color w:val="auto"/>
              </w:rPr>
            </w:pPr>
            <w:r w:rsidRPr="00DF2354">
              <w:rPr>
                <w:rFonts w:hint="eastAsia"/>
                <w:color w:val="auto"/>
              </w:rPr>
              <w:t>成立數位紡織服務中心，現有設備與掃描技術用於新業務。（</w:t>
            </w:r>
            <w:r w:rsidRPr="00DF2354">
              <w:rPr>
                <w:rFonts w:hint="eastAsia"/>
                <w:color w:val="auto"/>
              </w:rPr>
              <w:t>2023</w:t>
            </w:r>
            <w:r w:rsidRPr="00DF2354">
              <w:rPr>
                <w:rFonts w:hint="eastAsia"/>
                <w:color w:val="auto"/>
              </w:rPr>
              <w:t>）</w:t>
            </w:r>
          </w:p>
          <w:p w14:paraId="71E452CA" w14:textId="7651E0AE" w:rsidR="00C45278" w:rsidRPr="00DF2354" w:rsidRDefault="009F652C" w:rsidP="009F652C">
            <w:pPr>
              <w:pStyle w:val="151"/>
              <w:rPr>
                <w:color w:val="auto"/>
              </w:rPr>
            </w:pPr>
            <w:r w:rsidRPr="00DF2354">
              <w:rPr>
                <w:rFonts w:hint="eastAsia"/>
                <w:color w:val="auto"/>
              </w:rPr>
              <w:t>迭代深耕永續服務，「顧問輔導</w:t>
            </w:r>
            <w:r w:rsidRPr="00DF2354">
              <w:rPr>
                <w:rFonts w:hint="eastAsia"/>
                <w:color w:val="auto"/>
              </w:rPr>
              <w:t>+</w:t>
            </w:r>
            <w:r w:rsidRPr="00DF2354">
              <w:rPr>
                <w:rFonts w:hint="eastAsia"/>
                <w:color w:val="auto"/>
              </w:rPr>
              <w:t>系統串接」回應永續需求。</w:t>
            </w:r>
          </w:p>
        </w:tc>
        <w:tc>
          <w:tcPr>
            <w:tcW w:w="3566" w:type="dxa"/>
          </w:tcPr>
          <w:p w14:paraId="5625AF7C" w14:textId="05A93244" w:rsidR="00F44D15" w:rsidRPr="00DF2354" w:rsidRDefault="00F44D15" w:rsidP="00F44D15">
            <w:pPr>
              <w:pStyle w:val="151"/>
              <w:rPr>
                <w:color w:val="auto"/>
              </w:rPr>
            </w:pPr>
            <w:r w:rsidRPr="00DF2354">
              <w:rPr>
                <w:rFonts w:hint="eastAsia"/>
                <w:color w:val="auto"/>
              </w:rPr>
              <w:t>獲國發基金投資、參與永續論壇，建立創新支持基礎。（</w:t>
            </w:r>
            <w:r w:rsidRPr="00DF2354">
              <w:rPr>
                <w:rFonts w:hint="eastAsia"/>
                <w:color w:val="auto"/>
              </w:rPr>
              <w:t>2023</w:t>
            </w:r>
            <w:r w:rsidRPr="00DF2354">
              <w:rPr>
                <w:rFonts w:hint="eastAsia"/>
                <w:color w:val="auto"/>
              </w:rPr>
              <w:t>）</w:t>
            </w:r>
          </w:p>
          <w:p w14:paraId="0E66BC02" w14:textId="7EC9FB10" w:rsidR="00C45278" w:rsidRPr="00DF2354" w:rsidRDefault="00F44D15" w:rsidP="00F44D15">
            <w:pPr>
              <w:pStyle w:val="151"/>
              <w:rPr>
                <w:color w:val="auto"/>
              </w:rPr>
            </w:pPr>
            <w:r w:rsidRPr="00DF2354">
              <w:rPr>
                <w:rFonts w:hint="eastAsia"/>
                <w:color w:val="auto"/>
              </w:rPr>
              <w:t>Web Summit</w:t>
            </w:r>
            <w:r w:rsidRPr="00DF2354">
              <w:rPr>
                <w:rFonts w:hint="eastAsia"/>
                <w:color w:val="auto"/>
              </w:rPr>
              <w:t>、</w:t>
            </w:r>
            <w:r w:rsidRPr="00DF2354">
              <w:rPr>
                <w:rFonts w:hint="eastAsia"/>
                <w:color w:val="auto"/>
              </w:rPr>
              <w:t>Bharat Tex</w:t>
            </w:r>
            <w:r w:rsidRPr="00DF2354">
              <w:rPr>
                <w:rFonts w:hint="eastAsia"/>
                <w:color w:val="auto"/>
              </w:rPr>
              <w:t>印度全球展會，接軌國際市場。（</w:t>
            </w:r>
            <w:r w:rsidRPr="00DF2354">
              <w:rPr>
                <w:rFonts w:hint="eastAsia"/>
                <w:color w:val="auto"/>
              </w:rPr>
              <w:t>2024/2025</w:t>
            </w:r>
            <w:r w:rsidRPr="00DF2354">
              <w:rPr>
                <w:rFonts w:hint="eastAsia"/>
                <w:color w:val="auto"/>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712FF550" w14:textId="0144112A" w:rsidR="00C45278" w:rsidRPr="00D33265" w:rsidRDefault="006533CD" w:rsidP="00D33265">
      <w:pPr>
        <w:pStyle w:val="151"/>
        <w:jc w:val="center"/>
      </w:pPr>
      <w:r>
        <w:rPr>
          <w:rFonts w:hint="eastAsia"/>
        </w:rPr>
        <w:t>資料來源：本研究整理</w:t>
      </w:r>
      <w:r w:rsidR="00C45278">
        <w:rPr>
          <w:rFonts w:cstheme="majorBidi"/>
          <w:b/>
          <w:sz w:val="36"/>
          <w:szCs w:val="40"/>
        </w:rPr>
        <w:br w:type="page"/>
      </w:r>
    </w:p>
    <w:p w14:paraId="6AAF931B" w14:textId="7FD635AB" w:rsidR="00EC2BF6" w:rsidRPr="00EC2BF6" w:rsidRDefault="004D04BC" w:rsidP="000940A4">
      <w:pPr>
        <w:pStyle w:val="2"/>
      </w:pPr>
      <w:bookmarkStart w:id="100" w:name="_Toc201152802"/>
      <w:r>
        <w:rPr>
          <w:rFonts w:hint="eastAsia"/>
        </w:rPr>
        <w:lastRenderedPageBreak/>
        <w:t>5</w:t>
      </w:r>
      <w:r w:rsidR="00C707C5">
        <w:rPr>
          <w:rFonts w:hint="eastAsia"/>
        </w:rPr>
        <w:t>.</w:t>
      </w:r>
      <w:r w:rsidR="00D21EE7">
        <w:rPr>
          <w:rFonts w:hint="eastAsia"/>
        </w:rPr>
        <w:t xml:space="preserve">6 </w:t>
      </w:r>
      <w:r w:rsidR="00573598">
        <w:rPr>
          <w:rFonts w:hint="eastAsia"/>
        </w:rPr>
        <w:t>個案</w:t>
      </w:r>
      <w:r w:rsidR="00F43F47">
        <w:rPr>
          <w:rFonts w:hint="eastAsia"/>
        </w:rPr>
        <w:t>跨階段</w:t>
      </w:r>
      <w:r>
        <w:rPr>
          <w:rFonts w:hint="eastAsia"/>
        </w:rPr>
        <w:t>分析</w:t>
      </w:r>
      <w:r w:rsidR="00573598">
        <w:rPr>
          <w:rFonts w:hint="eastAsia"/>
        </w:rPr>
        <w:t>小節</w:t>
      </w:r>
      <w:bookmarkEnd w:id="100"/>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01" w:name="_Toc201152803"/>
      <w:r>
        <w:rPr>
          <w:rFonts w:hint="eastAsia"/>
        </w:rPr>
        <w:lastRenderedPageBreak/>
        <w:t>第六章、研究結論與建議</w:t>
      </w:r>
      <w:bookmarkEnd w:id="101"/>
    </w:p>
    <w:p w14:paraId="4FBACE79" w14:textId="1627399C" w:rsidR="00797D62" w:rsidRDefault="00797D62" w:rsidP="00F71E02">
      <w:pPr>
        <w:pStyle w:val="2"/>
      </w:pPr>
      <w:bookmarkStart w:id="102" w:name="_Toc201152804"/>
      <w:r>
        <w:rPr>
          <w:rFonts w:hint="eastAsia"/>
        </w:rPr>
        <w:t>6.1</w:t>
      </w:r>
      <w:r w:rsidR="00F504D3">
        <w:rPr>
          <w:rFonts w:hint="eastAsia"/>
        </w:rPr>
        <w:t xml:space="preserve"> </w:t>
      </w:r>
      <w:r>
        <w:rPr>
          <w:rFonts w:hint="eastAsia"/>
        </w:rPr>
        <w:t>結論與研究貢獻</w:t>
      </w:r>
      <w:bookmarkEnd w:id="102"/>
    </w:p>
    <w:p w14:paraId="137BDEFA" w14:textId="3200F43F" w:rsidR="00797D62" w:rsidRPr="00953384" w:rsidRDefault="00797D62" w:rsidP="00F71E02">
      <w:pPr>
        <w:pStyle w:val="2"/>
      </w:pPr>
      <w:bookmarkStart w:id="103" w:name="_Toc201152805"/>
      <w:r>
        <w:rPr>
          <w:rFonts w:hint="eastAsia"/>
        </w:rPr>
        <w:t>6.2</w:t>
      </w:r>
      <w:r w:rsidR="00F504D3">
        <w:rPr>
          <w:rFonts w:hint="eastAsia"/>
        </w:rPr>
        <w:t xml:space="preserve"> </w:t>
      </w:r>
      <w:r>
        <w:rPr>
          <w:rFonts w:hint="eastAsia"/>
        </w:rPr>
        <w:t>研究限制與未來研究方向</w:t>
      </w:r>
      <w:bookmarkEnd w:id="103"/>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4" w:name="_Toc201152806"/>
      <w:r>
        <w:rPr>
          <w:rFonts w:hint="eastAsia"/>
        </w:rPr>
        <w:lastRenderedPageBreak/>
        <w:t>第七章、參考文獻</w:t>
      </w:r>
      <w:bookmarkEnd w:id="104"/>
    </w:p>
    <w:p w14:paraId="23F1F86E" w14:textId="77777777" w:rsidR="00BD1B85" w:rsidRPr="00BD1B85" w:rsidRDefault="00AC386F" w:rsidP="00F80CA8">
      <w:pPr>
        <w:pStyle w:val="EndNoteBibliography"/>
        <w:spacing w:after="0" w:line="360" w:lineRule="auto"/>
        <w:ind w:left="480" w:hangingChars="200" w:hanging="480"/>
        <w:jc w:val="both"/>
      </w:pPr>
      <w:r w:rsidRPr="008D2F7C">
        <w:fldChar w:fldCharType="begin"/>
      </w:r>
      <w:r w:rsidRPr="008D2F7C">
        <w:instrText xml:space="preserve"> ADDIN EN.REFLIST </w:instrText>
      </w:r>
      <w:r w:rsidRPr="008D2F7C">
        <w:fldChar w:fldCharType="separate"/>
      </w:r>
      <w:r w:rsidR="00BD1B85" w:rsidRPr="00BD1B85">
        <w:t xml:space="preserve">Adler, P. S., Goldoftas, B., &amp; Levine, D. I. (1999). Flexibility versus efficiency? A case study of model changeovers in the Toyota production system. </w:t>
      </w:r>
      <w:r w:rsidR="00BD1B85" w:rsidRPr="00267012">
        <w:t>Organization Science</w:t>
      </w:r>
      <w:r w:rsidR="00BD1B85" w:rsidRPr="00BD1B85">
        <w:t>,</w:t>
      </w:r>
      <w:r w:rsidR="00BD1B85" w:rsidRPr="00267012">
        <w:t xml:space="preserve"> 10</w:t>
      </w:r>
      <w:r w:rsidR="00BD1B85" w:rsidRPr="00BD1B85">
        <w:t xml:space="preserve">(1), 43-68. </w:t>
      </w:r>
    </w:p>
    <w:p w14:paraId="221A31F8" w14:textId="77777777" w:rsidR="00BD1B85" w:rsidRPr="00BD1B85" w:rsidRDefault="00BD1B85" w:rsidP="00F80CA8">
      <w:pPr>
        <w:pStyle w:val="EndNoteBibliography"/>
        <w:spacing w:after="0" w:line="360" w:lineRule="auto"/>
        <w:ind w:left="480" w:hangingChars="200" w:hanging="480"/>
        <w:jc w:val="both"/>
      </w:pPr>
      <w:r w:rsidRPr="00BD1B85">
        <w:t xml:space="preserve">Ahmad, S., Wasim, S., Irfan, S., Gogoi, S., Srivastava, A., &amp; Farheen, Z. (2019). Qualitative v/s. quantitative research-a summarized review. </w:t>
      </w:r>
      <w:r w:rsidRPr="00267012">
        <w:t>population</w:t>
      </w:r>
      <w:r w:rsidRPr="00BD1B85">
        <w:t>,</w:t>
      </w:r>
      <w:r w:rsidRPr="00267012">
        <w:t xml:space="preserve"> 1</w:t>
      </w:r>
      <w:r w:rsidRPr="00BD1B85">
        <w:t xml:space="preserve">(2), 2828-2832. </w:t>
      </w:r>
    </w:p>
    <w:p w14:paraId="70A7252C" w14:textId="77777777" w:rsidR="00BD1B85" w:rsidRPr="00BD1B85" w:rsidRDefault="00BD1B85" w:rsidP="00F80CA8">
      <w:pPr>
        <w:pStyle w:val="EndNoteBibliography"/>
        <w:spacing w:after="0" w:line="360" w:lineRule="auto"/>
        <w:ind w:left="480" w:hangingChars="200" w:hanging="480"/>
        <w:jc w:val="both"/>
      </w:pPr>
      <w:r w:rsidRPr="00BD1B85">
        <w:t xml:space="preserve">Appio, F. P., Frattini, F., Petruzzelli, A. M., &amp; Neirotti, P. (2021). Digital transformation and innovation management: A synthesis of existing research and an agenda for future studies. </w:t>
      </w:r>
      <w:r w:rsidRPr="00267012">
        <w:t>Journal of Product Innovation Management</w:t>
      </w:r>
      <w:r w:rsidRPr="00BD1B85">
        <w:t>,</w:t>
      </w:r>
      <w:r w:rsidRPr="00267012">
        <w:t xml:space="preserve"> 38</w:t>
      </w:r>
      <w:r w:rsidRPr="00BD1B85">
        <w:t xml:space="preserve">(1), 4-20. </w:t>
      </w:r>
    </w:p>
    <w:p w14:paraId="4CF377E8" w14:textId="77777777" w:rsidR="00BD1B85" w:rsidRPr="00BD1B85" w:rsidRDefault="00BD1B85" w:rsidP="00F80CA8">
      <w:pPr>
        <w:pStyle w:val="EndNoteBibliography"/>
        <w:spacing w:after="0" w:line="360" w:lineRule="auto"/>
        <w:ind w:left="480" w:hangingChars="200" w:hanging="480"/>
        <w:jc w:val="both"/>
      </w:pPr>
      <w:r w:rsidRPr="00BD1B85">
        <w:t xml:space="preserve">Arthur, W. B. (2009). </w:t>
      </w:r>
      <w:r w:rsidRPr="00267012">
        <w:t>The nature of technology: What it is and how it evolves</w:t>
      </w:r>
      <w:r w:rsidRPr="00BD1B85">
        <w:t xml:space="preserve">. Simon and Schuster. </w:t>
      </w:r>
    </w:p>
    <w:p w14:paraId="500AF3A4" w14:textId="77777777" w:rsidR="00BD1B85" w:rsidRPr="00BD1B85" w:rsidRDefault="00BD1B85" w:rsidP="00F80CA8">
      <w:pPr>
        <w:pStyle w:val="EndNoteBibliography"/>
        <w:spacing w:after="0" w:line="360" w:lineRule="auto"/>
        <w:ind w:left="480" w:hangingChars="200" w:hanging="480"/>
        <w:jc w:val="both"/>
      </w:pPr>
      <w:r w:rsidRPr="00BD1B85">
        <w:t xml:space="preserve">Avital, M., &amp; Te'Eni, D. (2009). From generative fit to generative capacity: exploring an emerging dimension of information systems design and task performance. </w:t>
      </w:r>
      <w:r w:rsidRPr="00267012">
        <w:t>Information Systems Journal</w:t>
      </w:r>
      <w:r w:rsidRPr="00BD1B85">
        <w:t>,</w:t>
      </w:r>
      <w:r w:rsidRPr="00267012">
        <w:t xml:space="preserve"> 19</w:t>
      </w:r>
      <w:r w:rsidRPr="00BD1B85">
        <w:t xml:space="preserve">(4), 345-367. </w:t>
      </w:r>
    </w:p>
    <w:p w14:paraId="230BFB41" w14:textId="7871AF2E" w:rsidR="00BD1B85" w:rsidRPr="00BD1B85" w:rsidRDefault="00BD1B85" w:rsidP="00F80CA8">
      <w:pPr>
        <w:pStyle w:val="EndNoteBibliography"/>
        <w:spacing w:after="0" w:line="360" w:lineRule="auto"/>
        <w:ind w:left="480" w:hangingChars="200" w:hanging="480"/>
        <w:jc w:val="both"/>
      </w:pPr>
      <w:r w:rsidRPr="00BD1B85">
        <w:t xml:space="preserve">Barley, S. R., &amp; Tolbert, P. S. (1997). Institutionalization and Structuration: Studying the Links between Action and Institution. </w:t>
      </w:r>
      <w:r w:rsidRPr="00267012">
        <w:t>Organization Studies</w:t>
      </w:r>
      <w:r w:rsidRPr="00BD1B85">
        <w:t>,</w:t>
      </w:r>
      <w:r w:rsidRPr="00267012">
        <w:t xml:space="preserve"> 18</w:t>
      </w:r>
      <w:r w:rsidRPr="00BD1B85">
        <w:t xml:space="preserve">(1), 93-117. </w:t>
      </w:r>
      <w:hyperlink r:id="rId35" w:history="1">
        <w:r w:rsidRPr="00267012">
          <w:t>https://doi.org/10.1177/017084069701800106</w:t>
        </w:r>
      </w:hyperlink>
      <w:r w:rsidRPr="00BD1B85">
        <w:t xml:space="preserve"> </w:t>
      </w:r>
    </w:p>
    <w:p w14:paraId="688E6D03" w14:textId="77777777" w:rsidR="00BD1B85" w:rsidRPr="00BD1B85" w:rsidRDefault="00BD1B85" w:rsidP="00F80CA8">
      <w:pPr>
        <w:pStyle w:val="EndNoteBibliography"/>
        <w:spacing w:after="0" w:line="360" w:lineRule="auto"/>
        <w:ind w:left="480" w:hangingChars="200" w:hanging="480"/>
        <w:jc w:val="both"/>
      </w:pPr>
      <w:r w:rsidRPr="00BD1B85">
        <w:t xml:space="preserve">Baxter, P., &amp; Jack, S. (2008). Qualitative case study methodology: Study design and implementation for novice researchers. </w:t>
      </w:r>
      <w:r w:rsidRPr="00267012">
        <w:t>The qualitative report</w:t>
      </w:r>
      <w:r w:rsidRPr="00BD1B85">
        <w:t>,</w:t>
      </w:r>
      <w:r w:rsidRPr="00267012">
        <w:t xml:space="preserve"> 13</w:t>
      </w:r>
      <w:r w:rsidRPr="00BD1B85">
        <w:t xml:space="preserve">(4), 544-559. </w:t>
      </w:r>
    </w:p>
    <w:p w14:paraId="7C0C50F0" w14:textId="77777777" w:rsidR="00BD1B85" w:rsidRPr="00BD1B85" w:rsidRDefault="00BD1B85" w:rsidP="00F80CA8">
      <w:pPr>
        <w:pStyle w:val="EndNoteBibliography"/>
        <w:spacing w:after="0" w:line="360" w:lineRule="auto"/>
        <w:ind w:left="480" w:hangingChars="200" w:hanging="480"/>
        <w:jc w:val="both"/>
      </w:pPr>
      <w:r w:rsidRPr="00BD1B85">
        <w:t xml:space="preserve">Birkinshaw, J., &amp; Gibson, C. (2004). Building ambidexterity into an organization. </w:t>
      </w:r>
      <w:r w:rsidRPr="00267012">
        <w:t>MIT Sloan management review</w:t>
      </w:r>
      <w:r w:rsidRPr="00BD1B85">
        <w:t xml:space="preserve">. </w:t>
      </w:r>
    </w:p>
    <w:p w14:paraId="13C50E64" w14:textId="77777777" w:rsidR="00BD1B85" w:rsidRPr="00BD1B85" w:rsidRDefault="00BD1B85" w:rsidP="00F80CA8">
      <w:pPr>
        <w:pStyle w:val="EndNoteBibliography"/>
        <w:spacing w:after="0" w:line="360" w:lineRule="auto"/>
        <w:ind w:left="480" w:hangingChars="200" w:hanging="480"/>
        <w:jc w:val="both"/>
      </w:pPr>
      <w:r w:rsidRPr="00BD1B85">
        <w:t xml:space="preserve">Brown, J. D. (1988). </w:t>
      </w:r>
      <w:r w:rsidRPr="00267012">
        <w:t>Understanding research in second language learning: A teacher's guide to statistics and research design</w:t>
      </w:r>
      <w:r w:rsidRPr="00BD1B85">
        <w:t xml:space="preserve">. Cambridge University Press. </w:t>
      </w:r>
    </w:p>
    <w:p w14:paraId="06DA1821" w14:textId="77777777" w:rsidR="00BD1B85" w:rsidRPr="00BD1B85" w:rsidRDefault="00BD1B85" w:rsidP="00F80CA8">
      <w:pPr>
        <w:pStyle w:val="EndNoteBibliography"/>
        <w:spacing w:after="0" w:line="360" w:lineRule="auto"/>
        <w:ind w:left="480" w:hangingChars="200" w:hanging="480"/>
        <w:jc w:val="both"/>
      </w:pPr>
      <w:r w:rsidRPr="00BD1B85">
        <w:t xml:space="preserve">Cao, Q., Gedajlovic, E., &amp; Zhang, H. (2009). Unpacking organizational ambidexterity: </w:t>
      </w:r>
      <w:r w:rsidRPr="00BD1B85">
        <w:lastRenderedPageBreak/>
        <w:t xml:space="preserve">Dimensions, contingencies, and synergistic effects. </w:t>
      </w:r>
      <w:r w:rsidRPr="00267012">
        <w:t>Organization Science</w:t>
      </w:r>
      <w:r w:rsidRPr="00BD1B85">
        <w:t>,</w:t>
      </w:r>
      <w:r w:rsidRPr="00267012">
        <w:t xml:space="preserve"> 20</w:t>
      </w:r>
      <w:r w:rsidRPr="00BD1B85">
        <w:t xml:space="preserve">(4), 781-796. </w:t>
      </w:r>
    </w:p>
    <w:p w14:paraId="672DE3F4" w14:textId="77777777" w:rsidR="00BD1B85" w:rsidRPr="00BD1B85" w:rsidRDefault="00BD1B85" w:rsidP="00F80CA8">
      <w:pPr>
        <w:pStyle w:val="EndNoteBibliography"/>
        <w:spacing w:after="0" w:line="360" w:lineRule="auto"/>
        <w:ind w:left="480" w:hangingChars="200" w:hanging="480"/>
        <w:jc w:val="both"/>
      </w:pPr>
      <w:r w:rsidRPr="00BD1B85">
        <w:t xml:space="preserve">Chan, C. M., Hackney, R., Pan, S. L., &amp; Chou, T.-C. (2011). Managing e-Government system implementation: a resource enactment perspective. </w:t>
      </w:r>
      <w:r w:rsidRPr="00267012">
        <w:t>European Journal of Information Systems</w:t>
      </w:r>
      <w:r w:rsidRPr="00BD1B85">
        <w:t>,</w:t>
      </w:r>
      <w:r w:rsidRPr="00267012">
        <w:t xml:space="preserve"> 20</w:t>
      </w:r>
      <w:r w:rsidRPr="00BD1B85">
        <w:t xml:space="preserve">(5), 529-541. </w:t>
      </w:r>
    </w:p>
    <w:p w14:paraId="67CC20B2" w14:textId="77777777" w:rsidR="00BD1B85" w:rsidRPr="00BD1B85" w:rsidRDefault="00BD1B85" w:rsidP="00F80CA8">
      <w:pPr>
        <w:pStyle w:val="EndNoteBibliography"/>
        <w:spacing w:after="0" w:line="360" w:lineRule="auto"/>
        <w:ind w:left="480" w:hangingChars="200" w:hanging="480"/>
        <w:jc w:val="both"/>
      </w:pPr>
      <w:r w:rsidRPr="00BD1B85">
        <w:t xml:space="preserve">Corbin, J. M., &amp; Strauss, A. (1990). Grounded theory research: Procedures, canons, and evaluative criteria. </w:t>
      </w:r>
      <w:r w:rsidRPr="00267012">
        <w:t>Qualitative sociology</w:t>
      </w:r>
      <w:r w:rsidRPr="00BD1B85">
        <w:t>,</w:t>
      </w:r>
      <w:r w:rsidRPr="00267012">
        <w:t xml:space="preserve"> 13</w:t>
      </w:r>
      <w:r w:rsidRPr="00BD1B85">
        <w:t xml:space="preserve">(1), 3-21. </w:t>
      </w:r>
    </w:p>
    <w:p w14:paraId="6C3BD264" w14:textId="77777777" w:rsidR="00BD1B85" w:rsidRPr="00BD1B85" w:rsidRDefault="00BD1B85" w:rsidP="00F80CA8">
      <w:pPr>
        <w:pStyle w:val="EndNoteBibliography"/>
        <w:spacing w:after="0" w:line="360" w:lineRule="auto"/>
        <w:ind w:left="480" w:hangingChars="200" w:hanging="480"/>
        <w:jc w:val="both"/>
      </w:pPr>
      <w:r w:rsidRPr="00BD1B85">
        <w:t xml:space="preserve">Denzin, N. K., &amp; Lincoln, Y. S. (2011). </w:t>
      </w:r>
      <w:r w:rsidRPr="00267012">
        <w:t>The Sage handbook of qualitative research</w:t>
      </w:r>
      <w:r w:rsidRPr="00BD1B85">
        <w:t xml:space="preserve">. sage. </w:t>
      </w:r>
    </w:p>
    <w:p w14:paraId="6C9379B9" w14:textId="77777777" w:rsidR="00BD1B85" w:rsidRPr="00BD1B85" w:rsidRDefault="00BD1B85" w:rsidP="00F80CA8">
      <w:pPr>
        <w:pStyle w:val="EndNoteBibliography"/>
        <w:spacing w:after="0" w:line="360" w:lineRule="auto"/>
        <w:ind w:left="480" w:hangingChars="200" w:hanging="480"/>
        <w:jc w:val="both"/>
      </w:pPr>
      <w:r w:rsidRPr="00BD1B85">
        <w:t xml:space="preserve">Eisenhardt, K. M. (1989). Building theories from case study research. </w:t>
      </w:r>
      <w:r w:rsidRPr="00267012">
        <w:t>Academy of management review</w:t>
      </w:r>
      <w:r w:rsidRPr="00BD1B85">
        <w:t>,</w:t>
      </w:r>
      <w:r w:rsidRPr="00267012">
        <w:t xml:space="preserve"> 14</w:t>
      </w:r>
      <w:r w:rsidRPr="00BD1B85">
        <w:t xml:space="preserve">(4), 532-550. </w:t>
      </w:r>
    </w:p>
    <w:p w14:paraId="0F4E13E7" w14:textId="77777777" w:rsidR="00BD1B85" w:rsidRPr="00BD1B85" w:rsidRDefault="00BD1B85" w:rsidP="00F80CA8">
      <w:pPr>
        <w:pStyle w:val="EndNoteBibliography"/>
        <w:spacing w:after="0" w:line="360" w:lineRule="auto"/>
        <w:ind w:left="480" w:hangingChars="200" w:hanging="480"/>
        <w:jc w:val="both"/>
      </w:pPr>
      <w:r w:rsidRPr="00BD1B85">
        <w:t xml:space="preserve">Fountain, J. E. (2004). </w:t>
      </w:r>
      <w:r w:rsidRPr="00267012">
        <w:t>Building the virtual state: Information technology and institutional change</w:t>
      </w:r>
      <w:r w:rsidRPr="00BD1B85">
        <w:t xml:space="preserve">. Rowman &amp; Littlefield. </w:t>
      </w:r>
    </w:p>
    <w:p w14:paraId="55617AFA" w14:textId="77777777" w:rsidR="00BD1B85" w:rsidRPr="00BD1B85" w:rsidRDefault="00BD1B85" w:rsidP="00F80CA8">
      <w:pPr>
        <w:pStyle w:val="EndNoteBibliography"/>
        <w:spacing w:after="0" w:line="360" w:lineRule="auto"/>
        <w:ind w:left="480" w:hangingChars="200" w:hanging="480"/>
        <w:jc w:val="both"/>
      </w:pPr>
      <w:r w:rsidRPr="00BD1B85">
        <w:t xml:space="preserve">Gaver, W. W. (1991). Technology affordances. Proceedings of the SIGCHI conference on Human factors in computing systems, </w:t>
      </w:r>
    </w:p>
    <w:p w14:paraId="3111EB76" w14:textId="77777777" w:rsidR="00BD1B85" w:rsidRPr="00BD1B85" w:rsidRDefault="00BD1B85" w:rsidP="00F80CA8">
      <w:pPr>
        <w:pStyle w:val="EndNoteBibliography"/>
        <w:spacing w:after="0" w:line="360" w:lineRule="auto"/>
        <w:ind w:left="480" w:hangingChars="200" w:hanging="480"/>
        <w:jc w:val="both"/>
      </w:pPr>
      <w:r w:rsidRPr="00BD1B85">
        <w:t xml:space="preserve">Gawer, A., &amp; Phillips, N. (2013). Institutional work as logics shift: The case of Intel’s transformation to platform leader. </w:t>
      </w:r>
      <w:r w:rsidRPr="00267012">
        <w:t>Organization Studies</w:t>
      </w:r>
      <w:r w:rsidRPr="00BD1B85">
        <w:t>,</w:t>
      </w:r>
      <w:r w:rsidRPr="00267012">
        <w:t xml:space="preserve"> 34</w:t>
      </w:r>
      <w:r w:rsidRPr="00BD1B85">
        <w:t xml:space="preserve">(8), 1035-1071. </w:t>
      </w:r>
    </w:p>
    <w:p w14:paraId="64337829" w14:textId="77777777" w:rsidR="00BD1B85" w:rsidRPr="00BD1B85" w:rsidRDefault="00BD1B85" w:rsidP="00F80CA8">
      <w:pPr>
        <w:pStyle w:val="EndNoteBibliography"/>
        <w:spacing w:after="0" w:line="360" w:lineRule="auto"/>
        <w:ind w:left="480" w:hangingChars="200" w:hanging="480"/>
        <w:jc w:val="both"/>
      </w:pPr>
      <w:r w:rsidRPr="00BD1B85">
        <w:t xml:space="preserve">Gibson, C. B., &amp; Birkinshaw, J. (2004). The antecedents, consequences, and mediating role of organizational ambidexterity. </w:t>
      </w:r>
      <w:r w:rsidRPr="00267012">
        <w:t>Academy of management Journal</w:t>
      </w:r>
      <w:r w:rsidRPr="00BD1B85">
        <w:t>,</w:t>
      </w:r>
      <w:r w:rsidRPr="00267012">
        <w:t xml:space="preserve"> 47</w:t>
      </w:r>
      <w:r w:rsidRPr="00BD1B85">
        <w:t xml:space="preserve">(2), 209-226. </w:t>
      </w:r>
    </w:p>
    <w:p w14:paraId="78EF4301" w14:textId="77777777" w:rsidR="00BD1B85" w:rsidRPr="00BD1B85" w:rsidRDefault="00BD1B85" w:rsidP="00F80CA8">
      <w:pPr>
        <w:pStyle w:val="EndNoteBibliography"/>
        <w:spacing w:after="0" w:line="360" w:lineRule="auto"/>
        <w:ind w:left="480" w:hangingChars="200" w:hanging="480"/>
        <w:jc w:val="both"/>
      </w:pPr>
      <w:r w:rsidRPr="00BD1B85">
        <w:t xml:space="preserve">Gibson, J. J. (1979). </w:t>
      </w:r>
      <w:r w:rsidRPr="00267012">
        <w:t>The Ecological Approach to Visual Perception: Classic Edition</w:t>
      </w:r>
      <w:r w:rsidRPr="00BD1B85">
        <w:t xml:space="preserve">. Houghton Mifflin. </w:t>
      </w:r>
    </w:p>
    <w:p w14:paraId="53E22024" w14:textId="77777777" w:rsidR="00BD1B85" w:rsidRPr="00BD1B85" w:rsidRDefault="00BD1B85" w:rsidP="00F80CA8">
      <w:pPr>
        <w:pStyle w:val="EndNoteBibliography"/>
        <w:spacing w:after="0" w:line="360" w:lineRule="auto"/>
        <w:ind w:left="480" w:hangingChars="200" w:hanging="480"/>
        <w:jc w:val="both"/>
      </w:pPr>
      <w:r w:rsidRPr="00BD1B85">
        <w:t xml:space="preserve">Gibson, J. J. (2014). The theory of affordances:(1979). In </w:t>
      </w:r>
      <w:r w:rsidRPr="00267012">
        <w:t>The people, place, and space reader</w:t>
      </w:r>
      <w:r w:rsidRPr="00BD1B85">
        <w:t xml:space="preserve"> (pp. 56-60). Routledge. </w:t>
      </w:r>
    </w:p>
    <w:p w14:paraId="52D6BE90" w14:textId="77777777" w:rsidR="00BD1B85" w:rsidRPr="00BD1B85" w:rsidRDefault="00BD1B85" w:rsidP="00F80CA8">
      <w:pPr>
        <w:pStyle w:val="EndNoteBibliography"/>
        <w:spacing w:after="0" w:line="360" w:lineRule="auto"/>
        <w:ind w:left="480" w:hangingChars="200" w:hanging="480"/>
        <w:jc w:val="both"/>
      </w:pPr>
      <w:r w:rsidRPr="00BD1B85">
        <w:t xml:space="preserve">Gioia, D. A., Corley, K. G., &amp; Hamilton, A. L. (2013). Seeking qualitative rigor in inductive research: Notes on the Gioia methodology. </w:t>
      </w:r>
      <w:r w:rsidRPr="00267012">
        <w:t xml:space="preserve">Organizational research </w:t>
      </w:r>
      <w:r w:rsidRPr="00267012">
        <w:lastRenderedPageBreak/>
        <w:t>methods</w:t>
      </w:r>
      <w:r w:rsidRPr="00BD1B85">
        <w:t>,</w:t>
      </w:r>
      <w:r w:rsidRPr="00267012">
        <w:t xml:space="preserve"> 16</w:t>
      </w:r>
      <w:r w:rsidRPr="00BD1B85">
        <w:t xml:space="preserve">(1), 15-31. </w:t>
      </w:r>
    </w:p>
    <w:p w14:paraId="48DCE546" w14:textId="77777777" w:rsidR="00BD1B85" w:rsidRPr="00BD1B85" w:rsidRDefault="00BD1B85" w:rsidP="00F80CA8">
      <w:pPr>
        <w:pStyle w:val="EndNoteBibliography"/>
        <w:spacing w:after="0" w:line="360" w:lineRule="auto"/>
        <w:ind w:left="480" w:hangingChars="200" w:hanging="480"/>
        <w:jc w:val="both"/>
      </w:pPr>
      <w:r w:rsidRPr="00BD1B85">
        <w:t xml:space="preserve">Glaser, B., &amp; Strauss, A. (2017). </w:t>
      </w:r>
      <w:r w:rsidRPr="00267012">
        <w:t>Discovery of grounded theory: Strategies for qualitative research</w:t>
      </w:r>
      <w:r w:rsidRPr="00BD1B85">
        <w:t xml:space="preserve">. Routledge. </w:t>
      </w:r>
    </w:p>
    <w:p w14:paraId="0F83AAAA" w14:textId="77777777" w:rsidR="00BD1B85" w:rsidRPr="00BD1B85" w:rsidRDefault="00BD1B85" w:rsidP="00F80CA8">
      <w:pPr>
        <w:pStyle w:val="EndNoteBibliography"/>
        <w:spacing w:after="0" w:line="360" w:lineRule="auto"/>
        <w:ind w:left="480" w:hangingChars="200" w:hanging="480"/>
        <w:jc w:val="both"/>
      </w:pPr>
      <w:r w:rsidRPr="00BD1B85">
        <w:t xml:space="preserve">Greeno, J. G. (1994). Gibson's affordances. </w:t>
      </w:r>
    </w:p>
    <w:p w14:paraId="2FD2DC60" w14:textId="77777777" w:rsidR="00BD1B85" w:rsidRPr="00BD1B85" w:rsidRDefault="00BD1B85" w:rsidP="00F80CA8">
      <w:pPr>
        <w:pStyle w:val="EndNoteBibliography"/>
        <w:spacing w:after="0" w:line="360" w:lineRule="auto"/>
        <w:ind w:left="480" w:hangingChars="200" w:hanging="480"/>
        <w:jc w:val="both"/>
      </w:pPr>
      <w:r w:rsidRPr="00BD1B85">
        <w:t xml:space="preserve">He, Z.-L., &amp; Wong, P.-K. (2004). Exploration vs. exploitation: An empirical test of the ambidexterity hypothesis. </w:t>
      </w:r>
      <w:r w:rsidRPr="00267012">
        <w:t>Organization Science</w:t>
      </w:r>
      <w:r w:rsidRPr="00BD1B85">
        <w:t>,</w:t>
      </w:r>
      <w:r w:rsidRPr="00267012">
        <w:t xml:space="preserve"> 15</w:t>
      </w:r>
      <w:r w:rsidRPr="00BD1B85">
        <w:t xml:space="preserve">(4), 481-494. </w:t>
      </w:r>
    </w:p>
    <w:p w14:paraId="5874AE3E" w14:textId="77777777" w:rsidR="00BD1B85" w:rsidRPr="00BD1B85" w:rsidRDefault="00BD1B85" w:rsidP="00F80CA8">
      <w:pPr>
        <w:pStyle w:val="EndNoteBibliography"/>
        <w:spacing w:after="0" w:line="360" w:lineRule="auto"/>
        <w:ind w:left="480" w:hangingChars="200" w:hanging="480"/>
        <w:jc w:val="both"/>
      </w:pPr>
      <w:r w:rsidRPr="00BD1B85">
        <w:t xml:space="preserve">Hinings, B., Gegenhuber, T., &amp; Greenwood, R. (2018). Digital innovation and transformation: An institutional perspective. </w:t>
      </w:r>
      <w:r w:rsidRPr="00267012">
        <w:t>Information and organization</w:t>
      </w:r>
      <w:r w:rsidRPr="00BD1B85">
        <w:t>,</w:t>
      </w:r>
      <w:r w:rsidRPr="00267012">
        <w:t xml:space="preserve"> 28</w:t>
      </w:r>
      <w:r w:rsidRPr="00BD1B85">
        <w:t xml:space="preserve">(1), 52-61. </w:t>
      </w:r>
    </w:p>
    <w:p w14:paraId="725F60B5" w14:textId="77777777" w:rsidR="00BD1B85" w:rsidRPr="00BD1B85" w:rsidRDefault="00BD1B85" w:rsidP="00F80CA8">
      <w:pPr>
        <w:pStyle w:val="EndNoteBibliography"/>
        <w:spacing w:after="0" w:line="360" w:lineRule="auto"/>
        <w:ind w:left="480" w:hangingChars="200" w:hanging="480"/>
        <w:jc w:val="both"/>
      </w:pPr>
      <w:r w:rsidRPr="00BD1B85">
        <w:t xml:space="preserve">Hutchby, I. (2001). Technologies, texts and affordances. </w:t>
      </w:r>
      <w:r w:rsidRPr="00267012">
        <w:t>Sociology</w:t>
      </w:r>
      <w:r w:rsidRPr="00BD1B85">
        <w:t>,</w:t>
      </w:r>
      <w:r w:rsidRPr="00267012">
        <w:t xml:space="preserve"> 35</w:t>
      </w:r>
      <w:r w:rsidRPr="00BD1B85">
        <w:t xml:space="preserve">(2), 441-456. </w:t>
      </w:r>
    </w:p>
    <w:p w14:paraId="44F3023C" w14:textId="77777777" w:rsidR="00BD1B85" w:rsidRPr="00BD1B85" w:rsidRDefault="00BD1B85" w:rsidP="00F80CA8">
      <w:pPr>
        <w:pStyle w:val="EndNoteBibliography"/>
        <w:spacing w:after="0" w:line="360" w:lineRule="auto"/>
        <w:ind w:left="480" w:hangingChars="200" w:hanging="480"/>
        <w:jc w:val="both"/>
      </w:pPr>
      <w:r w:rsidRPr="00BD1B85">
        <w:t xml:space="preserve">Kohli, R., &amp; Melville, N. P. (2019). Digital innovation: A review and synthesis. </w:t>
      </w:r>
      <w:r w:rsidRPr="00267012">
        <w:t>Information Systems Journal</w:t>
      </w:r>
      <w:r w:rsidRPr="00BD1B85">
        <w:t>,</w:t>
      </w:r>
      <w:r w:rsidRPr="00267012">
        <w:t xml:space="preserve"> 29</w:t>
      </w:r>
      <w:r w:rsidRPr="00BD1B85">
        <w:t xml:space="preserve">(1), 200-223. </w:t>
      </w:r>
    </w:p>
    <w:p w14:paraId="72BB42A7" w14:textId="2A9497E4" w:rsidR="00BD1B85" w:rsidRPr="00BD1B85" w:rsidRDefault="00BD1B85" w:rsidP="00F80CA8">
      <w:pPr>
        <w:pStyle w:val="EndNoteBibliography"/>
        <w:spacing w:after="0" w:line="360" w:lineRule="auto"/>
        <w:ind w:left="480" w:hangingChars="200" w:hanging="480"/>
        <w:jc w:val="both"/>
      </w:pPr>
      <w:r w:rsidRPr="00BD1B85">
        <w:t xml:space="preserve">Levinthal, D. A., &amp; March, J. G. (1993). The myopia of learning. </w:t>
      </w:r>
      <w:r w:rsidRPr="00267012">
        <w:t>Strategic Management Journal</w:t>
      </w:r>
      <w:r w:rsidRPr="00BD1B85">
        <w:t>,</w:t>
      </w:r>
      <w:r w:rsidRPr="00267012">
        <w:t xml:space="preserve"> 14</w:t>
      </w:r>
      <w:r w:rsidRPr="00BD1B85">
        <w:t xml:space="preserve">(S2), 95-112. </w:t>
      </w:r>
      <w:hyperlink r:id="rId36" w:history="1">
        <w:r w:rsidRPr="00267012">
          <w:t>https://doi.org/10.1002/smj.4250141009</w:t>
        </w:r>
      </w:hyperlink>
      <w:r w:rsidRPr="00BD1B85">
        <w:t xml:space="preserve"> </w:t>
      </w:r>
    </w:p>
    <w:p w14:paraId="5C0DF6C2" w14:textId="77777777" w:rsidR="00BD1B85" w:rsidRPr="00BD1B85" w:rsidRDefault="00BD1B85" w:rsidP="00F80CA8">
      <w:pPr>
        <w:pStyle w:val="EndNoteBibliography"/>
        <w:spacing w:after="0" w:line="360" w:lineRule="auto"/>
        <w:ind w:left="480" w:hangingChars="200" w:hanging="480"/>
        <w:jc w:val="both"/>
      </w:pPr>
      <w:r w:rsidRPr="00BD1B85">
        <w:t xml:space="preserve">Lubatkin, M. H., Simsek, Z., Ling, Y., &amp; Veiga, J. F. (2006). Ambidexterity and performance in small-to medium-sized firms: The pivotal role of top management team behavioral integration. </w:t>
      </w:r>
      <w:r w:rsidRPr="00267012">
        <w:t>Journal of management</w:t>
      </w:r>
      <w:r w:rsidRPr="00BD1B85">
        <w:t>,</w:t>
      </w:r>
      <w:r w:rsidRPr="00267012">
        <w:t xml:space="preserve"> 32</w:t>
      </w:r>
      <w:r w:rsidRPr="00BD1B85">
        <w:t xml:space="preserve">(5), 646-672. </w:t>
      </w:r>
    </w:p>
    <w:p w14:paraId="562E6636" w14:textId="737CBBA3" w:rsidR="00BD1B85" w:rsidRPr="00BD1B85" w:rsidRDefault="00BD1B85" w:rsidP="00F80CA8">
      <w:pPr>
        <w:pStyle w:val="EndNoteBibliography"/>
        <w:spacing w:after="0" w:line="360" w:lineRule="auto"/>
        <w:ind w:left="480" w:hangingChars="200" w:hanging="480"/>
        <w:jc w:val="both"/>
      </w:pPr>
      <w:r w:rsidRPr="00BD1B85">
        <w:t xml:space="preserve">Luftman, J., &amp; Brier, T. (1999). Achieving and Sustaining Business-IT Alignment. </w:t>
      </w:r>
      <w:r w:rsidRPr="00267012">
        <w:t>California Management Review</w:t>
      </w:r>
      <w:r w:rsidRPr="00BD1B85">
        <w:t>,</w:t>
      </w:r>
      <w:r w:rsidRPr="00267012">
        <w:t xml:space="preserve"> 42</w:t>
      </w:r>
      <w:r w:rsidRPr="00BD1B85">
        <w:t xml:space="preserve">(1), 109-122. </w:t>
      </w:r>
      <w:hyperlink r:id="rId37" w:history="1">
        <w:r w:rsidRPr="00267012">
          <w:t>https://doi.org/https://doi.org/10.2307/41166021</w:t>
        </w:r>
      </w:hyperlink>
      <w:r w:rsidRPr="00BD1B85">
        <w:t xml:space="preserve"> </w:t>
      </w:r>
    </w:p>
    <w:p w14:paraId="6D55934E" w14:textId="77777777" w:rsidR="00BD1B85" w:rsidRPr="00BD1B85" w:rsidRDefault="00BD1B85" w:rsidP="00F80CA8">
      <w:pPr>
        <w:pStyle w:val="EndNoteBibliography"/>
        <w:spacing w:after="0" w:line="360" w:lineRule="auto"/>
        <w:ind w:left="480" w:hangingChars="200" w:hanging="480"/>
        <w:jc w:val="both"/>
      </w:pPr>
      <w:r w:rsidRPr="00BD1B85">
        <w:t xml:space="preserve">Lusch, R. F., &amp; Nambisan, S. (2015). Service innovation. </w:t>
      </w:r>
      <w:r w:rsidRPr="00267012">
        <w:t>MIS Quarterly</w:t>
      </w:r>
      <w:r w:rsidRPr="00BD1B85">
        <w:t>,</w:t>
      </w:r>
      <w:r w:rsidRPr="00267012">
        <w:t xml:space="preserve"> 39</w:t>
      </w:r>
      <w:r w:rsidRPr="00BD1B85">
        <w:t xml:space="preserve">(1), 155-176. </w:t>
      </w:r>
    </w:p>
    <w:p w14:paraId="4DB4D48A" w14:textId="77777777" w:rsidR="00BD1B85" w:rsidRPr="00BD1B85" w:rsidRDefault="00BD1B85" w:rsidP="00F80CA8">
      <w:pPr>
        <w:pStyle w:val="EndNoteBibliography"/>
        <w:spacing w:after="0" w:line="360" w:lineRule="auto"/>
        <w:ind w:left="480" w:hangingChars="200" w:hanging="480"/>
        <w:jc w:val="both"/>
      </w:pPr>
      <w:r w:rsidRPr="00BD1B85">
        <w:t xml:space="preserve">March, J. G. (1991). Exploration and exploitation in organizational learning. </w:t>
      </w:r>
      <w:r w:rsidRPr="00267012">
        <w:t>Organization Science</w:t>
      </w:r>
      <w:r w:rsidRPr="00BD1B85">
        <w:t>,</w:t>
      </w:r>
      <w:r w:rsidRPr="00267012">
        <w:t xml:space="preserve"> 2</w:t>
      </w:r>
      <w:r w:rsidRPr="00BD1B85">
        <w:t xml:space="preserve">(1), 71-87. </w:t>
      </w:r>
    </w:p>
    <w:p w14:paraId="220228F2" w14:textId="77777777" w:rsidR="00BD1B85" w:rsidRPr="00BD1B85" w:rsidRDefault="00BD1B85" w:rsidP="00F80CA8">
      <w:pPr>
        <w:pStyle w:val="EndNoteBibliography"/>
        <w:spacing w:after="0" w:line="360" w:lineRule="auto"/>
        <w:ind w:left="480" w:hangingChars="200" w:hanging="480"/>
        <w:jc w:val="both"/>
      </w:pPr>
      <w:r w:rsidRPr="00BD1B85">
        <w:t xml:space="preserve">Nambisan, S., Lyytinen, K., Majchrzak, A., &amp; Song, M. (2017). Digital innovation management. </w:t>
      </w:r>
      <w:r w:rsidRPr="00267012">
        <w:t>MIS Quarterly</w:t>
      </w:r>
      <w:r w:rsidRPr="00BD1B85">
        <w:t>,</w:t>
      </w:r>
      <w:r w:rsidRPr="00267012">
        <w:t xml:space="preserve"> 41</w:t>
      </w:r>
      <w:r w:rsidRPr="00BD1B85">
        <w:t xml:space="preserve">(1), 223-238. </w:t>
      </w:r>
    </w:p>
    <w:p w14:paraId="439F15FC" w14:textId="77777777" w:rsidR="00BD1B85" w:rsidRPr="00BD1B85" w:rsidRDefault="00BD1B85" w:rsidP="00F80CA8">
      <w:pPr>
        <w:pStyle w:val="EndNoteBibliography"/>
        <w:spacing w:after="0" w:line="360" w:lineRule="auto"/>
        <w:ind w:left="480" w:hangingChars="200" w:hanging="480"/>
        <w:jc w:val="both"/>
      </w:pPr>
      <w:r w:rsidRPr="00BD1B85">
        <w:lastRenderedPageBreak/>
        <w:t xml:space="preserve">Norman, D. A. (1999). Affordance, conventions, and design. </w:t>
      </w:r>
      <w:r w:rsidRPr="00267012">
        <w:t>interactions</w:t>
      </w:r>
      <w:r w:rsidRPr="00BD1B85">
        <w:t>,</w:t>
      </w:r>
      <w:r w:rsidRPr="00267012">
        <w:t xml:space="preserve"> 6</w:t>
      </w:r>
      <w:r w:rsidRPr="00BD1B85">
        <w:t xml:space="preserve">(3), 38-43. </w:t>
      </w:r>
    </w:p>
    <w:p w14:paraId="4432D074" w14:textId="77777777" w:rsidR="00BD1B85" w:rsidRPr="00BD1B85" w:rsidRDefault="00BD1B85" w:rsidP="00F80CA8">
      <w:pPr>
        <w:pStyle w:val="EndNoteBibliography"/>
        <w:spacing w:after="0" w:line="360" w:lineRule="auto"/>
        <w:ind w:left="480" w:hangingChars="200" w:hanging="480"/>
        <w:jc w:val="both"/>
      </w:pPr>
      <w:r w:rsidRPr="00BD1B85">
        <w:t xml:space="preserve">Nylén, D., &amp; Holmström, J. (2015). Digital innovation strategy: A framework for diagnosing and improving digital product and service innovation. </w:t>
      </w:r>
      <w:r w:rsidRPr="00267012">
        <w:t>Business Horizons</w:t>
      </w:r>
      <w:r w:rsidRPr="00BD1B85">
        <w:t>,</w:t>
      </w:r>
      <w:r w:rsidRPr="00267012">
        <w:t xml:space="preserve"> 58</w:t>
      </w:r>
      <w:r w:rsidRPr="00BD1B85">
        <w:t xml:space="preserve">(1), 57-67. </w:t>
      </w:r>
    </w:p>
    <w:p w14:paraId="2FA1E229"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08). Ambidexterity as a dynamic capability: Resolving the innovator's dilemma. </w:t>
      </w:r>
      <w:r w:rsidRPr="00267012">
        <w:t>Research in organizational behavior</w:t>
      </w:r>
      <w:r w:rsidRPr="00BD1B85">
        <w:t>,</w:t>
      </w:r>
      <w:r w:rsidRPr="00267012">
        <w:t xml:space="preserve"> 28</w:t>
      </w:r>
      <w:r w:rsidRPr="00BD1B85">
        <w:t xml:space="preserve">, 185-206. </w:t>
      </w:r>
    </w:p>
    <w:p w14:paraId="24722893"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11). Organizational ambidexterity in action: How managers explore and exploit. </w:t>
      </w:r>
      <w:r w:rsidRPr="00267012">
        <w:t>California Management Review</w:t>
      </w:r>
      <w:r w:rsidRPr="00BD1B85">
        <w:t>,</w:t>
      </w:r>
      <w:r w:rsidRPr="00267012">
        <w:t xml:space="preserve"> 53</w:t>
      </w:r>
      <w:r w:rsidRPr="00BD1B85">
        <w:t xml:space="preserve">(4), 5-22. </w:t>
      </w:r>
    </w:p>
    <w:p w14:paraId="612BE2E0" w14:textId="77777777" w:rsidR="00BD1B85" w:rsidRPr="00BD1B85" w:rsidRDefault="00BD1B85" w:rsidP="00F80CA8">
      <w:pPr>
        <w:pStyle w:val="EndNoteBibliography"/>
        <w:spacing w:after="0" w:line="360" w:lineRule="auto"/>
        <w:ind w:left="480" w:hangingChars="200" w:hanging="480"/>
        <w:jc w:val="both"/>
      </w:pPr>
      <w:r w:rsidRPr="00BD1B85">
        <w:t xml:space="preserve">O'Reilly III, C. A., &amp; Tushman, M. L. (2013). Organizational ambidexterity: Past, present, and future. </w:t>
      </w:r>
      <w:r w:rsidRPr="00267012">
        <w:t>Academy of management Perspectives</w:t>
      </w:r>
      <w:r w:rsidRPr="00BD1B85">
        <w:t>,</w:t>
      </w:r>
      <w:r w:rsidRPr="00267012">
        <w:t xml:space="preserve"> 27</w:t>
      </w:r>
      <w:r w:rsidRPr="00BD1B85">
        <w:t xml:space="preserve">(4), 324-338. </w:t>
      </w:r>
    </w:p>
    <w:p w14:paraId="54123C98" w14:textId="77777777" w:rsidR="00BD1B85" w:rsidRPr="00BD1B85" w:rsidRDefault="00BD1B85" w:rsidP="00F80CA8">
      <w:pPr>
        <w:pStyle w:val="EndNoteBibliography"/>
        <w:spacing w:after="0" w:line="360" w:lineRule="auto"/>
        <w:ind w:left="480" w:hangingChars="200" w:hanging="480"/>
        <w:jc w:val="both"/>
      </w:pPr>
      <w:r w:rsidRPr="00BD1B85">
        <w:t xml:space="preserve">Orlikowski, W. J. (1996). Improvising organizational transformation over time: A situated change perspective. </w:t>
      </w:r>
      <w:r w:rsidRPr="00267012">
        <w:t>Information Systems Research</w:t>
      </w:r>
      <w:r w:rsidRPr="00BD1B85">
        <w:t>,</w:t>
      </w:r>
      <w:r w:rsidRPr="00267012">
        <w:t xml:space="preserve"> 7</w:t>
      </w:r>
      <w:r w:rsidRPr="00BD1B85">
        <w:t xml:space="preserve">(1), 63-92. </w:t>
      </w:r>
    </w:p>
    <w:p w14:paraId="3D5A79B2" w14:textId="4A6C81F2" w:rsidR="00BD1B85" w:rsidRPr="00BD1B85" w:rsidRDefault="00BD1B85" w:rsidP="00F80CA8">
      <w:pPr>
        <w:pStyle w:val="EndNoteBibliography"/>
        <w:spacing w:after="0" w:line="360" w:lineRule="auto"/>
        <w:ind w:left="480" w:hangingChars="200" w:hanging="480"/>
        <w:jc w:val="both"/>
      </w:pPr>
      <w:r w:rsidRPr="00BD1B85">
        <w:t xml:space="preserve">Orlikowski, W. J. (2000). Using Technology and Constituting Structures: A Practice Lens for Studying Technology in Organizations. </w:t>
      </w:r>
      <w:r w:rsidRPr="00267012">
        <w:t>Organization Science</w:t>
      </w:r>
      <w:r w:rsidRPr="00BD1B85">
        <w:t>,</w:t>
      </w:r>
      <w:r w:rsidRPr="00267012">
        <w:t xml:space="preserve"> 11</w:t>
      </w:r>
      <w:r w:rsidRPr="00BD1B85">
        <w:t xml:space="preserve">(4), 404-428. </w:t>
      </w:r>
      <w:hyperlink r:id="rId38" w:history="1">
        <w:r w:rsidRPr="00267012">
          <w:t>https://doi.org/10.1287/orsc.11.4.404.14600</w:t>
        </w:r>
      </w:hyperlink>
      <w:r w:rsidRPr="00BD1B85">
        <w:t xml:space="preserve"> </w:t>
      </w:r>
    </w:p>
    <w:p w14:paraId="11008A58" w14:textId="77777777" w:rsidR="00BD1B85" w:rsidRPr="00BD1B85" w:rsidRDefault="00BD1B85" w:rsidP="00F80CA8">
      <w:pPr>
        <w:pStyle w:val="EndNoteBibliography"/>
        <w:spacing w:after="0" w:line="360" w:lineRule="auto"/>
        <w:ind w:left="480" w:hangingChars="200" w:hanging="480"/>
        <w:jc w:val="both"/>
      </w:pPr>
      <w:r w:rsidRPr="00BD1B85">
        <w:t xml:space="preserve">Orlikowski, W. J., &amp; Scott, S. V. (2008). 10 sociomateriality: challenging the separation of technology, work and organization. </w:t>
      </w:r>
      <w:r w:rsidRPr="00267012">
        <w:t>Academy of Management annals</w:t>
      </w:r>
      <w:r w:rsidRPr="00BD1B85">
        <w:t>,</w:t>
      </w:r>
      <w:r w:rsidRPr="00267012">
        <w:t xml:space="preserve"> 2</w:t>
      </w:r>
      <w:r w:rsidRPr="00BD1B85">
        <w:t xml:space="preserve">(1), 433-474. </w:t>
      </w:r>
    </w:p>
    <w:p w14:paraId="01F88768" w14:textId="77777777" w:rsidR="00BD1B85" w:rsidRPr="00BD1B85" w:rsidRDefault="00BD1B85" w:rsidP="00F80CA8">
      <w:pPr>
        <w:pStyle w:val="EndNoteBibliography"/>
        <w:spacing w:after="0" w:line="360" w:lineRule="auto"/>
        <w:ind w:left="480" w:hangingChars="200" w:hanging="480"/>
        <w:jc w:val="both"/>
      </w:pPr>
      <w:r w:rsidRPr="00BD1B85">
        <w:t xml:space="preserve">Pentland, B. T., &amp; Feldman, M. S. (2008). Designing routines: On the folly of designing artifacts, while hoping for patterns of action. </w:t>
      </w:r>
      <w:r w:rsidRPr="00267012">
        <w:t>Information and organization</w:t>
      </w:r>
      <w:r w:rsidRPr="00BD1B85">
        <w:t>,</w:t>
      </w:r>
      <w:r w:rsidRPr="00267012">
        <w:t xml:space="preserve"> 18</w:t>
      </w:r>
      <w:r w:rsidRPr="00BD1B85">
        <w:t xml:space="preserve">(4), 235-250. </w:t>
      </w:r>
    </w:p>
    <w:p w14:paraId="481E3C5F" w14:textId="77777777" w:rsidR="00BD1B85" w:rsidRPr="00BD1B85" w:rsidRDefault="00BD1B85" w:rsidP="00F80CA8">
      <w:pPr>
        <w:pStyle w:val="EndNoteBibliography"/>
        <w:spacing w:after="0" w:line="360" w:lineRule="auto"/>
        <w:ind w:left="480" w:hangingChars="200" w:hanging="480"/>
        <w:jc w:val="both"/>
      </w:pPr>
      <w:r w:rsidRPr="00BD1B85">
        <w:t xml:space="preserve">Reed, M. I. (1997). In praise of duality and dualism: Rethinking agency and structure in organizational analysis. </w:t>
      </w:r>
      <w:r w:rsidRPr="00267012">
        <w:t>Organization Studies</w:t>
      </w:r>
      <w:r w:rsidRPr="00BD1B85">
        <w:t>,</w:t>
      </w:r>
      <w:r w:rsidRPr="00267012">
        <w:t xml:space="preserve"> 18</w:t>
      </w:r>
      <w:r w:rsidRPr="00BD1B85">
        <w:t xml:space="preserve">(1), 21-42. </w:t>
      </w:r>
    </w:p>
    <w:p w14:paraId="72711F16" w14:textId="77777777" w:rsidR="00BD1B85" w:rsidRPr="00BD1B85" w:rsidRDefault="00BD1B85" w:rsidP="00F80CA8">
      <w:pPr>
        <w:pStyle w:val="EndNoteBibliography"/>
        <w:spacing w:after="0" w:line="360" w:lineRule="auto"/>
        <w:ind w:left="480" w:hangingChars="200" w:hanging="480"/>
        <w:jc w:val="both"/>
      </w:pPr>
      <w:r w:rsidRPr="00BD1B85">
        <w:t xml:space="preserve">Rogers, E. M., Singhal, A., &amp; Quinlan, M. M. (2014). Diffusion of innovations. In </w:t>
      </w:r>
      <w:r w:rsidRPr="00267012">
        <w:t>An integrated approach to communication theory and research</w:t>
      </w:r>
      <w:r w:rsidRPr="00BD1B85">
        <w:t xml:space="preserve"> (pp. 432-448). </w:t>
      </w:r>
      <w:r w:rsidRPr="00BD1B85">
        <w:lastRenderedPageBreak/>
        <w:t xml:space="preserve">Routledge. </w:t>
      </w:r>
    </w:p>
    <w:p w14:paraId="56CEF305" w14:textId="77777777" w:rsidR="00BD1B85" w:rsidRPr="00BD1B85" w:rsidRDefault="00BD1B85" w:rsidP="00F80CA8">
      <w:pPr>
        <w:pStyle w:val="EndNoteBibliography"/>
        <w:spacing w:after="0" w:line="360" w:lineRule="auto"/>
        <w:ind w:left="480" w:hangingChars="200" w:hanging="480"/>
        <w:jc w:val="both"/>
      </w:pPr>
      <w:r w:rsidRPr="00BD1B85">
        <w:t xml:space="preserve">Sambamurthy, V., Bharadwaj, A., &amp; Grover, V. (2003). Shaping agility through digital options: Reconceptualizing the role of information technology in contemporary firms. </w:t>
      </w:r>
      <w:r w:rsidRPr="00267012">
        <w:t>MIS Quarterly</w:t>
      </w:r>
      <w:r w:rsidRPr="00BD1B85">
        <w:t xml:space="preserve">, 237-263. </w:t>
      </w:r>
    </w:p>
    <w:p w14:paraId="7DE21957" w14:textId="43F7D475" w:rsidR="00BD1B85" w:rsidRPr="00BD1B85" w:rsidRDefault="00BD1B85" w:rsidP="00F80CA8">
      <w:pPr>
        <w:pStyle w:val="EndNoteBibliography"/>
        <w:spacing w:after="0" w:line="360" w:lineRule="auto"/>
        <w:ind w:left="480" w:hangingChars="200" w:hanging="480"/>
        <w:jc w:val="both"/>
      </w:pPr>
      <w:r w:rsidRPr="00BD1B85">
        <w:t xml:space="preserve">Shen, L., Zhang, X., &amp; Liu, H. (2022). Digital technology adoption, digital dynamic capability, and digital transformation performance of textile industry: Moderating role of digital innovation orientation. </w:t>
      </w:r>
      <w:r w:rsidRPr="00267012">
        <w:t>Managerial and Decision Economics</w:t>
      </w:r>
      <w:r w:rsidRPr="00BD1B85">
        <w:t>,</w:t>
      </w:r>
      <w:r w:rsidRPr="00267012">
        <w:t xml:space="preserve"> 43</w:t>
      </w:r>
      <w:r w:rsidRPr="00BD1B85">
        <w:t xml:space="preserve">(6), 2038-2054. </w:t>
      </w:r>
      <w:hyperlink r:id="rId39" w:history="1">
        <w:r w:rsidRPr="00267012">
          <w:t>https://doi.org/10.1002/mde.3507</w:t>
        </w:r>
      </w:hyperlink>
      <w:r w:rsidRPr="00BD1B85">
        <w:t xml:space="preserve"> </w:t>
      </w:r>
    </w:p>
    <w:p w14:paraId="17CA162D" w14:textId="7A2C5F17" w:rsidR="00BD1B85" w:rsidRPr="00BD1B85" w:rsidRDefault="00BD1B85" w:rsidP="00F80CA8">
      <w:pPr>
        <w:pStyle w:val="EndNoteBibliography"/>
        <w:spacing w:after="0" w:line="360" w:lineRule="auto"/>
        <w:ind w:left="480" w:hangingChars="200" w:hanging="480"/>
        <w:jc w:val="both"/>
      </w:pPr>
      <w:r w:rsidRPr="00BD1B85">
        <w:t xml:space="preserve">Siggelkow, N., &amp; Rivkin, J. W. (2005). Speed and Search: Designing Organizations for Turbulence and Complexity. </w:t>
      </w:r>
      <w:r w:rsidRPr="00267012">
        <w:t>Organization Science</w:t>
      </w:r>
      <w:r w:rsidRPr="00BD1B85">
        <w:t>,</w:t>
      </w:r>
      <w:r w:rsidRPr="00267012">
        <w:t xml:space="preserve"> 16</w:t>
      </w:r>
      <w:r w:rsidRPr="00BD1B85">
        <w:t xml:space="preserve">(2), 101-122. </w:t>
      </w:r>
      <w:hyperlink r:id="rId40" w:history="1">
        <w:r w:rsidRPr="00267012">
          <w:t>https://doi.org/10.1287/orsc.1050.0116</w:t>
        </w:r>
      </w:hyperlink>
      <w:r w:rsidRPr="00BD1B85">
        <w:t xml:space="preserve"> </w:t>
      </w:r>
    </w:p>
    <w:p w14:paraId="1BA7D856" w14:textId="77777777" w:rsidR="00BD1B85" w:rsidRPr="00BD1B85" w:rsidRDefault="00BD1B85" w:rsidP="00F80CA8">
      <w:pPr>
        <w:pStyle w:val="EndNoteBibliography"/>
        <w:spacing w:after="0" w:line="360" w:lineRule="auto"/>
        <w:ind w:left="480" w:hangingChars="200" w:hanging="480"/>
        <w:jc w:val="both"/>
      </w:pPr>
      <w:r w:rsidRPr="00BD1B85">
        <w:t xml:space="preserve">Smith, W. K., &amp; Tushman, M. L. (2005). Managing strategic contradictions: A top management model for managing innovation streams. </w:t>
      </w:r>
      <w:r w:rsidRPr="00267012">
        <w:t>Organization Science</w:t>
      </w:r>
      <w:r w:rsidRPr="00BD1B85">
        <w:t>,</w:t>
      </w:r>
      <w:r w:rsidRPr="00267012">
        <w:t xml:space="preserve"> 16</w:t>
      </w:r>
      <w:r w:rsidRPr="00BD1B85">
        <w:t xml:space="preserve">(5), 522-536. </w:t>
      </w:r>
    </w:p>
    <w:p w14:paraId="0A378C2A" w14:textId="77777777" w:rsidR="00BD1B85" w:rsidRPr="00BD1B85" w:rsidRDefault="00BD1B85" w:rsidP="00F80CA8">
      <w:pPr>
        <w:pStyle w:val="EndNoteBibliography"/>
        <w:spacing w:after="0" w:line="360" w:lineRule="auto"/>
        <w:ind w:left="480" w:hangingChars="200" w:hanging="480"/>
        <w:jc w:val="both"/>
      </w:pPr>
      <w:r w:rsidRPr="00BD1B85">
        <w:t xml:space="preserve">Stake, R. (1995). </w:t>
      </w:r>
      <w:r w:rsidRPr="00267012">
        <w:t>Case study research</w:t>
      </w:r>
      <w:r w:rsidRPr="00BD1B85">
        <w:t xml:space="preserve">. Springer. </w:t>
      </w:r>
    </w:p>
    <w:p w14:paraId="3F1B0BB4" w14:textId="77777777" w:rsidR="00BD1B85" w:rsidRPr="00BD1B85" w:rsidRDefault="00BD1B85" w:rsidP="00F80CA8">
      <w:pPr>
        <w:pStyle w:val="EndNoteBibliography"/>
        <w:spacing w:after="0" w:line="360" w:lineRule="auto"/>
        <w:ind w:left="480" w:hangingChars="200" w:hanging="480"/>
        <w:jc w:val="both"/>
      </w:pPr>
      <w:r w:rsidRPr="00BD1B85">
        <w:t xml:space="preserve">Strauss, A., &amp; Corbin, J. (1990). </w:t>
      </w:r>
      <w:r w:rsidRPr="00267012">
        <w:t>Basics of qualitative research</w:t>
      </w:r>
      <w:r w:rsidRPr="00BD1B85">
        <w:t xml:space="preserve"> (Vol. 15). sage Newbury Park, CA. </w:t>
      </w:r>
    </w:p>
    <w:p w14:paraId="77CC495B" w14:textId="77777777" w:rsidR="00BD1B85" w:rsidRPr="00BD1B85" w:rsidRDefault="00BD1B85" w:rsidP="00F80CA8">
      <w:pPr>
        <w:pStyle w:val="EndNoteBibliography"/>
        <w:spacing w:after="0" w:line="360" w:lineRule="auto"/>
        <w:ind w:left="480" w:hangingChars="200" w:hanging="480"/>
        <w:jc w:val="both"/>
      </w:pPr>
      <w:r w:rsidRPr="00BD1B85">
        <w:t xml:space="preserve">Strong, D. M., Volkoff, O., Johnson, S. A., Pelletier, L. R., Tulu, B., Bar-On, I., Trudel, J., &amp; Garber, L. (2014). A theory of organization-EHR affordance actualization. </w:t>
      </w:r>
      <w:r w:rsidRPr="00267012">
        <w:t>Journal of the association for information systems</w:t>
      </w:r>
      <w:r w:rsidRPr="00BD1B85">
        <w:t>,</w:t>
      </w:r>
      <w:r w:rsidRPr="00267012">
        <w:t xml:space="preserve"> 15</w:t>
      </w:r>
      <w:r w:rsidRPr="00BD1B85">
        <w:t xml:space="preserve">(2), 2. </w:t>
      </w:r>
    </w:p>
    <w:p w14:paraId="0D324D3D" w14:textId="77777777" w:rsidR="00BD1B85" w:rsidRPr="00BD1B85" w:rsidRDefault="00BD1B85" w:rsidP="00F80CA8">
      <w:pPr>
        <w:pStyle w:val="EndNoteBibliography"/>
        <w:spacing w:line="360" w:lineRule="auto"/>
        <w:ind w:left="480" w:hangingChars="200" w:hanging="480"/>
        <w:jc w:val="both"/>
      </w:pPr>
      <w:r w:rsidRPr="00BD1B85">
        <w:t>Svahn, F., Mathiassen, L., &amp; Lindgren, R. (2017). Embracing Digital Innovation in Incumbent Firms</w:t>
      </w:r>
    </w:p>
    <w:p w14:paraId="244CD842" w14:textId="72653236" w:rsidR="00BD1B85" w:rsidRPr="00BD1B85" w:rsidRDefault="00BD1B85" w:rsidP="00F80CA8">
      <w:pPr>
        <w:pStyle w:val="EndNoteBibliography"/>
        <w:spacing w:after="0" w:line="360" w:lineRule="auto"/>
        <w:ind w:left="480" w:hangingChars="200" w:hanging="480"/>
        <w:jc w:val="both"/>
      </w:pPr>
      <w:r w:rsidRPr="00BD1B85">
        <w:t xml:space="preserve">How Volvo Cars Managed Competing Concerns. </w:t>
      </w:r>
      <w:r w:rsidRPr="00267012">
        <w:t>MIS Quarterly</w:t>
      </w:r>
      <w:r w:rsidRPr="00BD1B85">
        <w:t>,</w:t>
      </w:r>
      <w:r w:rsidRPr="00267012">
        <w:t xml:space="preserve"> 41</w:t>
      </w:r>
      <w:r w:rsidRPr="00BD1B85">
        <w:t xml:space="preserve">(1), 239-254. </w:t>
      </w:r>
      <w:hyperlink r:id="rId41" w:history="1">
        <w:r w:rsidRPr="00267012">
          <w:t>https://www.jstor.org/stable/26629645</w:t>
        </w:r>
      </w:hyperlink>
      <w:r w:rsidRPr="00BD1B85">
        <w:t xml:space="preserve"> </w:t>
      </w:r>
    </w:p>
    <w:p w14:paraId="1ADC7259" w14:textId="13034D99" w:rsidR="00BD1B85" w:rsidRPr="00BD1B85" w:rsidRDefault="00BD1B85" w:rsidP="00F80CA8">
      <w:pPr>
        <w:pStyle w:val="EndNoteBibliography"/>
        <w:spacing w:after="0" w:line="360" w:lineRule="auto"/>
        <w:ind w:left="480" w:hangingChars="200" w:hanging="480"/>
        <w:jc w:val="both"/>
      </w:pPr>
      <w:r w:rsidRPr="00BD1B85">
        <w:t xml:space="preserve">Teece, D. J. (2018). Profiting from innovation in the digital economy: Enabling </w:t>
      </w:r>
      <w:r w:rsidRPr="00BD1B85">
        <w:lastRenderedPageBreak/>
        <w:t xml:space="preserve">technologies, standards, and licensing models in the wireless world. </w:t>
      </w:r>
      <w:r w:rsidRPr="00267012">
        <w:t>Research policy</w:t>
      </w:r>
      <w:r w:rsidRPr="00BD1B85">
        <w:t>,</w:t>
      </w:r>
      <w:r w:rsidRPr="00267012">
        <w:t xml:space="preserve"> 47</w:t>
      </w:r>
      <w:r w:rsidRPr="00BD1B85">
        <w:t xml:space="preserve">(8), 1367-1387. </w:t>
      </w:r>
      <w:hyperlink r:id="rId42" w:history="1">
        <w:r w:rsidRPr="00267012">
          <w:t>https://doi.org/10.1016/j.respol.2017.01.015</w:t>
        </w:r>
      </w:hyperlink>
      <w:r w:rsidRPr="00BD1B85">
        <w:t xml:space="preserve"> </w:t>
      </w:r>
    </w:p>
    <w:p w14:paraId="0F17CD53" w14:textId="77777777" w:rsidR="00BD1B85" w:rsidRPr="00BD1B85" w:rsidRDefault="00BD1B85" w:rsidP="00F80CA8">
      <w:pPr>
        <w:pStyle w:val="EndNoteBibliography"/>
        <w:spacing w:after="0" w:line="360" w:lineRule="auto"/>
        <w:ind w:left="200" w:firstLine="480"/>
        <w:jc w:val="both"/>
      </w:pPr>
      <w:r w:rsidRPr="00BD1B85">
        <w:t xml:space="preserve">Tushman, M. L., &amp; O'Reilly III, C. A. (1996). Ambidextrous organizations: Managing evolutionary and revolutionary change. </w:t>
      </w:r>
      <w:r w:rsidRPr="00267012">
        <w:t>California Management Review</w:t>
      </w:r>
      <w:r w:rsidRPr="00BD1B85">
        <w:t>,</w:t>
      </w:r>
      <w:r w:rsidRPr="00267012">
        <w:t xml:space="preserve"> 38</w:t>
      </w:r>
      <w:r w:rsidRPr="00BD1B85">
        <w:t xml:space="preserve">(4), 8-29. </w:t>
      </w:r>
    </w:p>
    <w:p w14:paraId="0D0BC377" w14:textId="77777777" w:rsidR="00BD1B85" w:rsidRPr="00BD1B85" w:rsidRDefault="00BD1B85" w:rsidP="00F80CA8">
      <w:pPr>
        <w:pStyle w:val="EndNoteBibliography"/>
        <w:spacing w:after="0" w:line="360" w:lineRule="auto"/>
        <w:ind w:left="200" w:firstLine="480"/>
        <w:jc w:val="both"/>
      </w:pPr>
      <w:r w:rsidRPr="00BD1B85">
        <w:t xml:space="preserve">Volkoff, O., &amp; Strong, D. M. (2017). Affordance theory and how to use it in IS research. In </w:t>
      </w:r>
      <w:r w:rsidRPr="00267012">
        <w:t>The Routledge companion to management information systems</w:t>
      </w:r>
      <w:r w:rsidRPr="00BD1B85">
        <w:t xml:space="preserve"> (pp. 232-245). Routledge. </w:t>
      </w:r>
    </w:p>
    <w:p w14:paraId="73A27702" w14:textId="35A23603" w:rsidR="00BD1B85" w:rsidRPr="00BD1B85" w:rsidRDefault="00BD1B85" w:rsidP="00F80CA8">
      <w:pPr>
        <w:pStyle w:val="EndNoteBibliography"/>
        <w:spacing w:after="0" w:line="360" w:lineRule="auto"/>
        <w:ind w:left="200" w:firstLine="480"/>
        <w:jc w:val="both"/>
      </w:pPr>
      <w:r w:rsidRPr="00BD1B85">
        <w:t xml:space="preserve">Wareham, J., Fox, P. B., &amp; Cano Giner, J. L. (2014). Technology Ecosystem Governance. </w:t>
      </w:r>
      <w:r w:rsidRPr="00267012">
        <w:t>Organization Science</w:t>
      </w:r>
      <w:r w:rsidRPr="00BD1B85">
        <w:t>,</w:t>
      </w:r>
      <w:r w:rsidRPr="00267012">
        <w:t xml:space="preserve"> 25</w:t>
      </w:r>
      <w:r w:rsidRPr="00BD1B85">
        <w:t xml:space="preserve">(4), 1195-1215. </w:t>
      </w:r>
      <w:hyperlink r:id="rId43" w:history="1">
        <w:r w:rsidRPr="00267012">
          <w:t>https://doi.org/10.1287/orsc.2014.0895</w:t>
        </w:r>
      </w:hyperlink>
      <w:r w:rsidRPr="00BD1B85">
        <w:t xml:space="preserve"> </w:t>
      </w:r>
    </w:p>
    <w:p w14:paraId="6BC35DB5" w14:textId="77777777" w:rsidR="00BD1B85" w:rsidRPr="00BD1B85" w:rsidRDefault="00BD1B85" w:rsidP="00F80CA8">
      <w:pPr>
        <w:pStyle w:val="EndNoteBibliography"/>
        <w:spacing w:after="0" w:line="360" w:lineRule="auto"/>
        <w:ind w:left="480" w:hangingChars="200" w:hanging="480"/>
        <w:jc w:val="both"/>
      </w:pPr>
      <w:r w:rsidRPr="00BD1B85">
        <w:t xml:space="preserve">Weick, K. E. (1979). The Social Psychology of Organizing. </w:t>
      </w:r>
      <w:r w:rsidRPr="00267012">
        <w:t>McGraw-Hill</w:t>
      </w:r>
      <w:r w:rsidRPr="00BD1B85">
        <w:t xml:space="preserve">. </w:t>
      </w:r>
    </w:p>
    <w:p w14:paraId="35A9F800" w14:textId="4C7BA727" w:rsidR="00BD1B85" w:rsidRPr="00BD1B85" w:rsidRDefault="00BD1B85" w:rsidP="00F80CA8">
      <w:pPr>
        <w:pStyle w:val="EndNoteBibliography"/>
        <w:spacing w:after="0" w:line="360" w:lineRule="auto"/>
        <w:ind w:left="480" w:hangingChars="200" w:hanging="480"/>
        <w:jc w:val="both"/>
      </w:pPr>
      <w:r w:rsidRPr="00BD1B85">
        <w:t xml:space="preserve">Weick, K. E. (1988). ENACTED SENSEMAKING IN CRISIS SITUATIONS. </w:t>
      </w:r>
      <w:r w:rsidRPr="00267012">
        <w:t>Journal of Management Studies</w:t>
      </w:r>
      <w:r w:rsidRPr="00BD1B85">
        <w:t>,</w:t>
      </w:r>
      <w:r w:rsidRPr="00267012">
        <w:t xml:space="preserve"> 25</w:t>
      </w:r>
      <w:r w:rsidRPr="00BD1B85">
        <w:t xml:space="preserve">(4), 305-317. </w:t>
      </w:r>
      <w:hyperlink r:id="rId44" w:history="1">
        <w:r w:rsidRPr="00267012">
          <w:t>https://doi.org/10.1111/j.1467-6486.1988.tb00039.x</w:t>
        </w:r>
      </w:hyperlink>
      <w:r w:rsidRPr="00BD1B85">
        <w:t xml:space="preserve"> </w:t>
      </w:r>
    </w:p>
    <w:p w14:paraId="7D9F5684" w14:textId="77777777" w:rsidR="00BD1B85" w:rsidRPr="00BD1B85" w:rsidRDefault="00BD1B85" w:rsidP="00F80CA8">
      <w:pPr>
        <w:pStyle w:val="EndNoteBibliography"/>
        <w:spacing w:after="0" w:line="360" w:lineRule="auto"/>
        <w:ind w:left="480" w:hangingChars="200" w:hanging="480"/>
        <w:jc w:val="both"/>
      </w:pPr>
      <w:r w:rsidRPr="00BD1B85">
        <w:t xml:space="preserve">Weick, K. E. (2001). </w:t>
      </w:r>
      <w:r w:rsidRPr="00267012">
        <w:t>Make Sense of the Organization.</w:t>
      </w:r>
      <w:r w:rsidRPr="00BD1B85">
        <w:t xml:space="preserve"> Blackwell Publishing. </w:t>
      </w:r>
    </w:p>
    <w:p w14:paraId="4D96CED5" w14:textId="77777777" w:rsidR="00BD1B85" w:rsidRPr="00BD1B85" w:rsidRDefault="00BD1B85" w:rsidP="00F80CA8">
      <w:pPr>
        <w:pStyle w:val="EndNoteBibliography"/>
        <w:spacing w:after="0" w:line="360" w:lineRule="auto"/>
        <w:ind w:left="480" w:hangingChars="200" w:hanging="480"/>
        <w:jc w:val="both"/>
      </w:pPr>
      <w:r w:rsidRPr="00BD1B85">
        <w:t xml:space="preserve">Weick, K. E. (2015). The Social Psychology of Organizing, Second Edition. </w:t>
      </w:r>
      <w:r w:rsidRPr="00267012">
        <w:t>M@n@gement</w:t>
      </w:r>
      <w:r w:rsidRPr="00BD1B85">
        <w:t>,</w:t>
      </w:r>
      <w:r w:rsidRPr="00267012">
        <w:t xml:space="preserve"> 18</w:t>
      </w:r>
      <w:r w:rsidRPr="00BD1B85">
        <w:t xml:space="preserve">(2), 189-193. </w:t>
      </w:r>
    </w:p>
    <w:p w14:paraId="15B526C2" w14:textId="77777777" w:rsidR="00BD1B85" w:rsidRPr="00BD1B85" w:rsidRDefault="00BD1B85" w:rsidP="00D820D8">
      <w:pPr>
        <w:pStyle w:val="EndNoteBibliography"/>
        <w:spacing w:after="0" w:line="360" w:lineRule="auto"/>
        <w:ind w:left="480" w:hangingChars="200" w:hanging="480"/>
        <w:jc w:val="both"/>
      </w:pPr>
      <w:r w:rsidRPr="00BD1B85">
        <w:t xml:space="preserve">Yin, R. K. (2009). </w:t>
      </w:r>
      <w:r w:rsidRPr="00267012">
        <w:t>Case study research: Design and methods</w:t>
      </w:r>
      <w:r w:rsidRPr="00BD1B85">
        <w:t xml:space="preserve"> (Vol. 5). sage. </w:t>
      </w:r>
    </w:p>
    <w:p w14:paraId="7D246BC2" w14:textId="77777777" w:rsidR="00BD1B85" w:rsidRPr="00BD1B85" w:rsidRDefault="00BD1B85" w:rsidP="00D820D8">
      <w:pPr>
        <w:pStyle w:val="EndNoteBibliography"/>
        <w:spacing w:after="0" w:line="360" w:lineRule="auto"/>
        <w:ind w:left="480" w:hangingChars="200" w:hanging="480"/>
        <w:jc w:val="both"/>
      </w:pPr>
      <w:r w:rsidRPr="00BD1B85">
        <w:t xml:space="preserve">Yoo, Y., Boland Jr, R. J., Lyytinen, K., &amp; Majchrzak, A. (2012). Organizing for innovation in the digitized world. </w:t>
      </w:r>
      <w:r w:rsidRPr="00267012">
        <w:t>Organization Science</w:t>
      </w:r>
      <w:r w:rsidRPr="00BD1B85">
        <w:t>,</w:t>
      </w:r>
      <w:r w:rsidRPr="00267012">
        <w:t xml:space="preserve"> 23</w:t>
      </w:r>
      <w:r w:rsidRPr="00BD1B85">
        <w:t xml:space="preserve">(5), 1398-1408. </w:t>
      </w:r>
    </w:p>
    <w:p w14:paraId="317054DC" w14:textId="77777777" w:rsidR="00BD1B85" w:rsidRPr="00BD1B85" w:rsidRDefault="00BD1B85" w:rsidP="00D820D8">
      <w:pPr>
        <w:pStyle w:val="EndNoteBibliography"/>
        <w:spacing w:after="0" w:line="360" w:lineRule="auto"/>
        <w:ind w:left="480" w:hangingChars="200" w:hanging="480"/>
        <w:jc w:val="both"/>
      </w:pPr>
      <w:r w:rsidRPr="00BD1B85">
        <w:t xml:space="preserve">Yoo, Y., Lyytinen, K. J., Boland, R. J., &amp; Berente, N. (2010). The next wave of digital innovation: Opportunities and challenges: A report on the research workshop'Digital Challenges in Innovation Research'. </w:t>
      </w:r>
    </w:p>
    <w:p w14:paraId="610FB028" w14:textId="43CEBA2F" w:rsidR="00BD1B85" w:rsidRPr="00BD1B85" w:rsidRDefault="00BD1B85" w:rsidP="00D820D8">
      <w:pPr>
        <w:pStyle w:val="EndNoteBibliography"/>
        <w:spacing w:after="0" w:line="360" w:lineRule="auto"/>
        <w:ind w:left="480" w:hangingChars="200" w:hanging="480"/>
        <w:jc w:val="both"/>
      </w:pPr>
      <w:r w:rsidRPr="00BD1B85">
        <w:rPr>
          <w:rFonts w:hint="eastAsia"/>
        </w:rPr>
        <w:t>何瑞萍</w:t>
      </w:r>
      <w:r w:rsidRPr="00BD1B85">
        <w:rPr>
          <w:rFonts w:hint="eastAsia"/>
        </w:rPr>
        <w:t>. (2014). Dervin</w:t>
      </w:r>
      <w:r w:rsidRPr="00BD1B85">
        <w:rPr>
          <w:rFonts w:hint="eastAsia"/>
        </w:rPr>
        <w:t>與</w:t>
      </w:r>
      <w:r w:rsidRPr="00BD1B85">
        <w:rPr>
          <w:rFonts w:hint="eastAsia"/>
        </w:rPr>
        <w:t>Weick</w:t>
      </w:r>
      <w:r w:rsidRPr="00BD1B85">
        <w:rPr>
          <w:rFonts w:hint="eastAsia"/>
        </w:rPr>
        <w:t>意義建構理論之分析與比較</w:t>
      </w:r>
      <w:r w:rsidRPr="00BD1B85">
        <w:rPr>
          <w:rFonts w:hint="eastAsia"/>
        </w:rPr>
        <w:t xml:space="preserve"> [Analysis and Comparison of Two Theories: Dervin's Sense-Making and Weick's Sensemaking]. </w:t>
      </w:r>
      <w:r w:rsidRPr="00267012">
        <w:rPr>
          <w:rFonts w:hint="eastAsia"/>
        </w:rPr>
        <w:lastRenderedPageBreak/>
        <w:t>大學圖書館</w:t>
      </w:r>
      <w:r w:rsidRPr="00BD1B85">
        <w:rPr>
          <w:rFonts w:hint="eastAsia"/>
        </w:rPr>
        <w:t>,</w:t>
      </w:r>
      <w:r w:rsidRPr="00267012">
        <w:rPr>
          <w:rFonts w:hint="eastAsia"/>
        </w:rPr>
        <w:t xml:space="preserve"> 18</w:t>
      </w:r>
      <w:r w:rsidRPr="00BD1B85">
        <w:rPr>
          <w:rFonts w:hint="eastAsia"/>
        </w:rPr>
        <w:t xml:space="preserve">(1), 83-105. </w:t>
      </w:r>
      <w:hyperlink r:id="rId45" w:history="1">
        <w:r w:rsidRPr="00267012">
          <w:rPr>
            <w:rFonts w:hint="eastAsia"/>
          </w:rPr>
          <w:t>https://doi.org/10.6146/univj.18-1.05</w:t>
        </w:r>
      </w:hyperlink>
      <w:r w:rsidRPr="00BD1B85">
        <w:rPr>
          <w:rFonts w:hint="eastAsia"/>
        </w:rPr>
        <w:t xml:space="preserve"> </w:t>
      </w:r>
    </w:p>
    <w:p w14:paraId="5747960E" w14:textId="77777777" w:rsidR="00BD1B85" w:rsidRPr="00BD1B85" w:rsidRDefault="00BD1B85" w:rsidP="00F84FF9">
      <w:pPr>
        <w:pStyle w:val="EndNoteBibliography"/>
        <w:spacing w:line="360" w:lineRule="auto"/>
        <w:ind w:left="480" w:hangingChars="200" w:hanging="480"/>
        <w:jc w:val="both"/>
      </w:pPr>
      <w:r w:rsidRPr="00BD1B85">
        <w:rPr>
          <w:rFonts w:hint="eastAsia"/>
        </w:rPr>
        <w:t>林家五</w:t>
      </w:r>
      <w:r w:rsidRPr="00BD1B85">
        <w:rPr>
          <w:rFonts w:hint="eastAsia"/>
        </w:rPr>
        <w:t xml:space="preserve">, </w:t>
      </w:r>
      <w:r w:rsidRPr="00BD1B85">
        <w:rPr>
          <w:rFonts w:hint="eastAsia"/>
        </w:rPr>
        <w:t>黃國隆</w:t>
      </w:r>
      <w:r w:rsidRPr="00BD1B85">
        <w:rPr>
          <w:rFonts w:hint="eastAsia"/>
        </w:rPr>
        <w:t xml:space="preserve">, &amp; </w:t>
      </w:r>
      <w:r w:rsidRPr="00BD1B85">
        <w:rPr>
          <w:rFonts w:hint="eastAsia"/>
        </w:rPr>
        <w:t>鄭伯壎</w:t>
      </w:r>
      <w:r w:rsidRPr="00BD1B85">
        <w:rPr>
          <w:rFonts w:hint="eastAsia"/>
        </w:rPr>
        <w:t xml:space="preserve">. (2004). </w:t>
      </w:r>
      <w:r w:rsidRPr="00BD1B85">
        <w:rPr>
          <w:rFonts w:hint="eastAsia"/>
        </w:rPr>
        <w:t>從認同到開創</w:t>
      </w:r>
      <w:r w:rsidRPr="00BD1B85">
        <w:rPr>
          <w:rFonts w:hint="eastAsia"/>
        </w:rPr>
        <w:t xml:space="preserve">: </w:t>
      </w:r>
      <w:r w:rsidRPr="00BD1B85">
        <w:rPr>
          <w:rFonts w:hint="eastAsia"/>
        </w:rPr>
        <w:t>創業家的動態釋意歷程</w:t>
      </w:r>
      <w:r w:rsidRPr="00BD1B85">
        <w:rPr>
          <w:rFonts w:hint="eastAsia"/>
        </w:rPr>
        <w:t xml:space="preserve">. </w:t>
      </w:r>
      <w:r w:rsidRPr="00267012">
        <w:rPr>
          <w:rFonts w:hint="eastAsia"/>
        </w:rPr>
        <w:t>中山管理評論</w:t>
      </w:r>
      <w:r w:rsidRPr="00BD1B85">
        <w:rPr>
          <w:rFonts w:hint="eastAsia"/>
        </w:rPr>
        <w:t>,</w:t>
      </w:r>
      <w:r w:rsidRPr="00267012">
        <w:rPr>
          <w:rFonts w:hint="eastAsia"/>
        </w:rPr>
        <w:t xml:space="preserve"> 12</w:t>
      </w:r>
      <w:r w:rsidRPr="00BD1B85">
        <w:rPr>
          <w:rFonts w:hint="eastAsia"/>
        </w:rPr>
        <w:t xml:space="preserve">(2), 337-397. </w:t>
      </w:r>
    </w:p>
    <w:p w14:paraId="5AA85E4D" w14:textId="31E5C872" w:rsidR="009F48E2" w:rsidRPr="00F84FF9" w:rsidRDefault="00AC386F" w:rsidP="00F84FF9">
      <w:pPr>
        <w:pStyle w:val="EndNoteBibliography"/>
        <w:spacing w:line="360" w:lineRule="auto"/>
        <w:ind w:left="480" w:hangingChars="200" w:hanging="480"/>
        <w:jc w:val="both"/>
      </w:pPr>
      <w:r w:rsidRPr="00267012">
        <w:fldChar w:fldCharType="end"/>
      </w:r>
      <w:r w:rsidR="00143FB1" w:rsidRPr="00F84FF9">
        <w:t xml:space="preserve"> Knafl, K. A., Breitmayer, B. J., &amp; Morse, J. </w:t>
      </w:r>
      <w:r w:rsidR="00B37E7B" w:rsidRPr="00F84FF9">
        <w:t>（</w:t>
      </w:r>
      <w:r w:rsidR="00143FB1" w:rsidRPr="00F84FF9">
        <w:t>1989</w:t>
      </w:r>
      <w:r w:rsidR="00B37E7B" w:rsidRPr="00F84FF9">
        <w:t>）</w:t>
      </w:r>
      <w:r w:rsidR="00143FB1" w:rsidRPr="00F84FF9">
        <w:t>. Qualitative nursing research</w:t>
      </w:r>
      <w:r w:rsidR="00290168" w:rsidRPr="00F84FF9">
        <w:t>：</w:t>
      </w:r>
      <w:r w:rsidR="00143FB1" w:rsidRPr="00F84FF9">
        <w:t xml:space="preserve"> a contemporary dialogue. Qualitative Research.</w:t>
      </w:r>
    </w:p>
    <w:sectPr w:rsidR="009F48E2" w:rsidRPr="00F84FF9">
      <w:headerReference w:type="even" r:id="rId46"/>
      <w:headerReference w:type="default" r:id="rId47"/>
      <w:footerReference w:type="even" r:id="rId48"/>
      <w:footerReference w:type="default" r:id="rId49"/>
      <w:headerReference w:type="first" r:id="rId50"/>
      <w:footerReference w:type="firs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7A7AD4" w14:textId="77777777" w:rsidR="002C160E" w:rsidRDefault="002C160E" w:rsidP="00FB06EE">
      <w:pPr>
        <w:spacing w:after="0" w:line="240" w:lineRule="auto"/>
        <w:ind w:firstLine="480"/>
      </w:pPr>
      <w:r>
        <w:separator/>
      </w:r>
    </w:p>
  </w:endnote>
  <w:endnote w:type="continuationSeparator" w:id="0">
    <w:p w14:paraId="4FD7A684" w14:textId="77777777" w:rsidR="002C160E" w:rsidRDefault="002C160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3F6A08" w14:textId="77777777" w:rsidR="002C160E" w:rsidRDefault="002C160E" w:rsidP="00FB06EE">
      <w:pPr>
        <w:spacing w:after="0" w:line="240" w:lineRule="auto"/>
        <w:ind w:firstLine="480"/>
      </w:pPr>
      <w:r>
        <w:separator/>
      </w:r>
    </w:p>
  </w:footnote>
  <w:footnote w:type="continuationSeparator" w:id="0">
    <w:p w14:paraId="5B69317A" w14:textId="77777777" w:rsidR="002C160E" w:rsidRDefault="002C160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8"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7"/>
  </w:num>
  <w:num w:numId="2" w16cid:durableId="1763843102">
    <w:abstractNumId w:val="13"/>
  </w:num>
  <w:num w:numId="3" w16cid:durableId="1099375052">
    <w:abstractNumId w:val="9"/>
  </w:num>
  <w:num w:numId="4" w16cid:durableId="2005274735">
    <w:abstractNumId w:val="8"/>
  </w:num>
  <w:num w:numId="5" w16cid:durableId="1290358229">
    <w:abstractNumId w:val="5"/>
  </w:num>
  <w:num w:numId="6" w16cid:durableId="942109389">
    <w:abstractNumId w:val="19"/>
  </w:num>
  <w:num w:numId="7" w16cid:durableId="26762952">
    <w:abstractNumId w:val="18"/>
  </w:num>
  <w:num w:numId="8" w16cid:durableId="814299037">
    <w:abstractNumId w:val="11"/>
  </w:num>
  <w:num w:numId="9" w16cid:durableId="1188836471">
    <w:abstractNumId w:val="21"/>
  </w:num>
  <w:num w:numId="10" w16cid:durableId="483860597">
    <w:abstractNumId w:val="17"/>
  </w:num>
  <w:num w:numId="11" w16cid:durableId="616106620">
    <w:abstractNumId w:val="14"/>
  </w:num>
  <w:num w:numId="12" w16cid:durableId="213928851">
    <w:abstractNumId w:val="22"/>
  </w:num>
  <w:num w:numId="13" w16cid:durableId="284435084">
    <w:abstractNumId w:val="2"/>
  </w:num>
  <w:num w:numId="14" w16cid:durableId="86468701">
    <w:abstractNumId w:val="0"/>
  </w:num>
  <w:num w:numId="15" w16cid:durableId="1897082054">
    <w:abstractNumId w:val="12"/>
  </w:num>
  <w:num w:numId="16" w16cid:durableId="760877167">
    <w:abstractNumId w:val="3"/>
  </w:num>
  <w:num w:numId="17" w16cid:durableId="770856118">
    <w:abstractNumId w:val="10"/>
  </w:num>
  <w:num w:numId="18" w16cid:durableId="1210612811">
    <w:abstractNumId w:val="4"/>
  </w:num>
  <w:num w:numId="19" w16cid:durableId="987440622">
    <w:abstractNumId w:val="15"/>
  </w:num>
  <w:num w:numId="20" w16cid:durableId="619071913">
    <w:abstractNumId w:val="1"/>
  </w:num>
  <w:num w:numId="21" w16cid:durableId="1164467328">
    <w:abstractNumId w:val="16"/>
  </w:num>
  <w:num w:numId="22" w16cid:durableId="783232716">
    <w:abstractNumId w:val="20"/>
  </w:num>
  <w:num w:numId="23" w16cid:durableId="535461075">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1"/>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6&lt;/item&gt;&lt;/record-ids&gt;&lt;/item&gt;&lt;/Libraries&gt;"/>
  </w:docVars>
  <w:rsids>
    <w:rsidRoot w:val="009F48E2"/>
    <w:rsid w:val="00000024"/>
    <w:rsid w:val="000001D1"/>
    <w:rsid w:val="0000020A"/>
    <w:rsid w:val="0000056D"/>
    <w:rsid w:val="00000630"/>
    <w:rsid w:val="00000652"/>
    <w:rsid w:val="000012BA"/>
    <w:rsid w:val="000013C4"/>
    <w:rsid w:val="0000152F"/>
    <w:rsid w:val="00001810"/>
    <w:rsid w:val="000020DE"/>
    <w:rsid w:val="0000230A"/>
    <w:rsid w:val="00002B57"/>
    <w:rsid w:val="000032FE"/>
    <w:rsid w:val="000035E4"/>
    <w:rsid w:val="000037A5"/>
    <w:rsid w:val="00003AE9"/>
    <w:rsid w:val="00003FA3"/>
    <w:rsid w:val="000040F7"/>
    <w:rsid w:val="000041D6"/>
    <w:rsid w:val="00004295"/>
    <w:rsid w:val="000044AF"/>
    <w:rsid w:val="0000450C"/>
    <w:rsid w:val="00004540"/>
    <w:rsid w:val="00004677"/>
    <w:rsid w:val="00004D56"/>
    <w:rsid w:val="00004F20"/>
    <w:rsid w:val="00004FF4"/>
    <w:rsid w:val="000053CD"/>
    <w:rsid w:val="00005576"/>
    <w:rsid w:val="00005A40"/>
    <w:rsid w:val="00005D87"/>
    <w:rsid w:val="00005DD0"/>
    <w:rsid w:val="0000602F"/>
    <w:rsid w:val="000063CC"/>
    <w:rsid w:val="0000646A"/>
    <w:rsid w:val="00006509"/>
    <w:rsid w:val="000066A5"/>
    <w:rsid w:val="0000675C"/>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1E97"/>
    <w:rsid w:val="0001207D"/>
    <w:rsid w:val="00012159"/>
    <w:rsid w:val="00012190"/>
    <w:rsid w:val="000121CB"/>
    <w:rsid w:val="00012253"/>
    <w:rsid w:val="00012270"/>
    <w:rsid w:val="000122B3"/>
    <w:rsid w:val="00012621"/>
    <w:rsid w:val="00012A8F"/>
    <w:rsid w:val="00012CD5"/>
    <w:rsid w:val="00012EC9"/>
    <w:rsid w:val="00013492"/>
    <w:rsid w:val="000136BE"/>
    <w:rsid w:val="0001370B"/>
    <w:rsid w:val="000137F9"/>
    <w:rsid w:val="00013926"/>
    <w:rsid w:val="0001414E"/>
    <w:rsid w:val="0001450F"/>
    <w:rsid w:val="000146F5"/>
    <w:rsid w:val="0001486E"/>
    <w:rsid w:val="00014B65"/>
    <w:rsid w:val="00014D20"/>
    <w:rsid w:val="000154B0"/>
    <w:rsid w:val="00015907"/>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A0D"/>
    <w:rsid w:val="00017BBC"/>
    <w:rsid w:val="00017D94"/>
    <w:rsid w:val="00017E7B"/>
    <w:rsid w:val="0002038C"/>
    <w:rsid w:val="00020474"/>
    <w:rsid w:val="0002070C"/>
    <w:rsid w:val="00020754"/>
    <w:rsid w:val="0002081B"/>
    <w:rsid w:val="00020E1B"/>
    <w:rsid w:val="0002141B"/>
    <w:rsid w:val="00021491"/>
    <w:rsid w:val="000214E3"/>
    <w:rsid w:val="00021812"/>
    <w:rsid w:val="0002182E"/>
    <w:rsid w:val="00021BF2"/>
    <w:rsid w:val="00021C79"/>
    <w:rsid w:val="000220D9"/>
    <w:rsid w:val="000220EC"/>
    <w:rsid w:val="000221C2"/>
    <w:rsid w:val="000222E2"/>
    <w:rsid w:val="00022305"/>
    <w:rsid w:val="0002246C"/>
    <w:rsid w:val="000225E6"/>
    <w:rsid w:val="00022764"/>
    <w:rsid w:val="00022DA3"/>
    <w:rsid w:val="000230A7"/>
    <w:rsid w:val="00023302"/>
    <w:rsid w:val="000239EB"/>
    <w:rsid w:val="00023C07"/>
    <w:rsid w:val="00023D03"/>
    <w:rsid w:val="000246C9"/>
    <w:rsid w:val="00024864"/>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429"/>
    <w:rsid w:val="00030532"/>
    <w:rsid w:val="00030650"/>
    <w:rsid w:val="00030B08"/>
    <w:rsid w:val="00030B99"/>
    <w:rsid w:val="00030BCF"/>
    <w:rsid w:val="00030C4A"/>
    <w:rsid w:val="00030D87"/>
    <w:rsid w:val="00030D9A"/>
    <w:rsid w:val="000312BB"/>
    <w:rsid w:val="000313A1"/>
    <w:rsid w:val="00031440"/>
    <w:rsid w:val="000317AD"/>
    <w:rsid w:val="00031DA8"/>
    <w:rsid w:val="00032546"/>
    <w:rsid w:val="00032A44"/>
    <w:rsid w:val="00032A8F"/>
    <w:rsid w:val="00032A95"/>
    <w:rsid w:val="00032AD2"/>
    <w:rsid w:val="00032E4C"/>
    <w:rsid w:val="00032EE1"/>
    <w:rsid w:val="00033065"/>
    <w:rsid w:val="00033298"/>
    <w:rsid w:val="0003340E"/>
    <w:rsid w:val="00033462"/>
    <w:rsid w:val="00033553"/>
    <w:rsid w:val="000335BF"/>
    <w:rsid w:val="00033E9F"/>
    <w:rsid w:val="00033FF6"/>
    <w:rsid w:val="00034128"/>
    <w:rsid w:val="000341AD"/>
    <w:rsid w:val="000341D1"/>
    <w:rsid w:val="00034638"/>
    <w:rsid w:val="00034B9A"/>
    <w:rsid w:val="0003506F"/>
    <w:rsid w:val="00035183"/>
    <w:rsid w:val="00035371"/>
    <w:rsid w:val="00035767"/>
    <w:rsid w:val="000357BA"/>
    <w:rsid w:val="00035EC3"/>
    <w:rsid w:val="000365A6"/>
    <w:rsid w:val="00036B42"/>
    <w:rsid w:val="000372D2"/>
    <w:rsid w:val="00037BE8"/>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2ED2"/>
    <w:rsid w:val="00043209"/>
    <w:rsid w:val="00043404"/>
    <w:rsid w:val="0004345C"/>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3CF"/>
    <w:rsid w:val="000474C5"/>
    <w:rsid w:val="000475DB"/>
    <w:rsid w:val="00047650"/>
    <w:rsid w:val="00047FDB"/>
    <w:rsid w:val="0005051B"/>
    <w:rsid w:val="00050718"/>
    <w:rsid w:val="00050B83"/>
    <w:rsid w:val="00050C0C"/>
    <w:rsid w:val="00050DEB"/>
    <w:rsid w:val="00050E50"/>
    <w:rsid w:val="000510ED"/>
    <w:rsid w:val="0005133E"/>
    <w:rsid w:val="000515F6"/>
    <w:rsid w:val="00051875"/>
    <w:rsid w:val="00051C78"/>
    <w:rsid w:val="00051CC8"/>
    <w:rsid w:val="0005208B"/>
    <w:rsid w:val="000523A0"/>
    <w:rsid w:val="00052BE5"/>
    <w:rsid w:val="00052C50"/>
    <w:rsid w:val="00052D8F"/>
    <w:rsid w:val="000530A2"/>
    <w:rsid w:val="00053315"/>
    <w:rsid w:val="00053B4C"/>
    <w:rsid w:val="00053BD3"/>
    <w:rsid w:val="00053E68"/>
    <w:rsid w:val="0005412E"/>
    <w:rsid w:val="000541C8"/>
    <w:rsid w:val="00054711"/>
    <w:rsid w:val="000551F6"/>
    <w:rsid w:val="00055285"/>
    <w:rsid w:val="0005541D"/>
    <w:rsid w:val="0005562B"/>
    <w:rsid w:val="0005571B"/>
    <w:rsid w:val="000558CC"/>
    <w:rsid w:val="0005595F"/>
    <w:rsid w:val="00055A1A"/>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4D7"/>
    <w:rsid w:val="00063532"/>
    <w:rsid w:val="0006385F"/>
    <w:rsid w:val="00063A27"/>
    <w:rsid w:val="00063A48"/>
    <w:rsid w:val="0006440C"/>
    <w:rsid w:val="00064809"/>
    <w:rsid w:val="00065026"/>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0B7F"/>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07B"/>
    <w:rsid w:val="000826B0"/>
    <w:rsid w:val="0008288D"/>
    <w:rsid w:val="00082C11"/>
    <w:rsid w:val="00082D91"/>
    <w:rsid w:val="000833B8"/>
    <w:rsid w:val="00083400"/>
    <w:rsid w:val="00083B0D"/>
    <w:rsid w:val="0008413F"/>
    <w:rsid w:val="000842A6"/>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282E"/>
    <w:rsid w:val="00093463"/>
    <w:rsid w:val="0009346F"/>
    <w:rsid w:val="000934BF"/>
    <w:rsid w:val="0009375C"/>
    <w:rsid w:val="000940A4"/>
    <w:rsid w:val="000940FA"/>
    <w:rsid w:val="00094622"/>
    <w:rsid w:val="000946CB"/>
    <w:rsid w:val="00094715"/>
    <w:rsid w:val="000947DD"/>
    <w:rsid w:val="00094A8A"/>
    <w:rsid w:val="00094EA3"/>
    <w:rsid w:val="0009509B"/>
    <w:rsid w:val="00095278"/>
    <w:rsid w:val="00095284"/>
    <w:rsid w:val="000953CB"/>
    <w:rsid w:val="00095492"/>
    <w:rsid w:val="00095704"/>
    <w:rsid w:val="00095CCA"/>
    <w:rsid w:val="00095D45"/>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AE2"/>
    <w:rsid w:val="000A6C9E"/>
    <w:rsid w:val="000A7028"/>
    <w:rsid w:val="000A7592"/>
    <w:rsid w:val="000A79EB"/>
    <w:rsid w:val="000A7B43"/>
    <w:rsid w:val="000B0275"/>
    <w:rsid w:val="000B0347"/>
    <w:rsid w:val="000B06C0"/>
    <w:rsid w:val="000B1038"/>
    <w:rsid w:val="000B138E"/>
    <w:rsid w:val="000B1D71"/>
    <w:rsid w:val="000B1DE7"/>
    <w:rsid w:val="000B1E00"/>
    <w:rsid w:val="000B1F1E"/>
    <w:rsid w:val="000B20FB"/>
    <w:rsid w:val="000B2196"/>
    <w:rsid w:val="000B2204"/>
    <w:rsid w:val="000B2517"/>
    <w:rsid w:val="000B27E5"/>
    <w:rsid w:val="000B2B80"/>
    <w:rsid w:val="000B2BFA"/>
    <w:rsid w:val="000B2DC2"/>
    <w:rsid w:val="000B2E3D"/>
    <w:rsid w:val="000B2F10"/>
    <w:rsid w:val="000B32D7"/>
    <w:rsid w:val="000B3316"/>
    <w:rsid w:val="000B332C"/>
    <w:rsid w:val="000B366B"/>
    <w:rsid w:val="000B386C"/>
    <w:rsid w:val="000B3A67"/>
    <w:rsid w:val="000B3A6C"/>
    <w:rsid w:val="000B3CBE"/>
    <w:rsid w:val="000B422A"/>
    <w:rsid w:val="000B471E"/>
    <w:rsid w:val="000B49BC"/>
    <w:rsid w:val="000B4A11"/>
    <w:rsid w:val="000B4AB5"/>
    <w:rsid w:val="000B4B94"/>
    <w:rsid w:val="000B4C4B"/>
    <w:rsid w:val="000B4D7D"/>
    <w:rsid w:val="000B4F3E"/>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668"/>
    <w:rsid w:val="000B773B"/>
    <w:rsid w:val="000B7F8C"/>
    <w:rsid w:val="000C0601"/>
    <w:rsid w:val="000C0639"/>
    <w:rsid w:val="000C066D"/>
    <w:rsid w:val="000C0709"/>
    <w:rsid w:val="000C07BE"/>
    <w:rsid w:val="000C0921"/>
    <w:rsid w:val="000C0932"/>
    <w:rsid w:val="000C0AA8"/>
    <w:rsid w:val="000C0FEF"/>
    <w:rsid w:val="000C1015"/>
    <w:rsid w:val="000C1056"/>
    <w:rsid w:val="000C1095"/>
    <w:rsid w:val="000C10D3"/>
    <w:rsid w:val="000C1283"/>
    <w:rsid w:val="000C193D"/>
    <w:rsid w:val="000C19F3"/>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C7F55"/>
    <w:rsid w:val="000D017F"/>
    <w:rsid w:val="000D01C0"/>
    <w:rsid w:val="000D03C2"/>
    <w:rsid w:val="000D03FE"/>
    <w:rsid w:val="000D0997"/>
    <w:rsid w:val="000D0D6E"/>
    <w:rsid w:val="000D19B2"/>
    <w:rsid w:val="000D212F"/>
    <w:rsid w:val="000D2362"/>
    <w:rsid w:val="000D24F4"/>
    <w:rsid w:val="000D2C1B"/>
    <w:rsid w:val="000D306F"/>
    <w:rsid w:val="000D3135"/>
    <w:rsid w:val="000D3161"/>
    <w:rsid w:val="000D319E"/>
    <w:rsid w:val="000D342E"/>
    <w:rsid w:val="000D3B03"/>
    <w:rsid w:val="000D3FC5"/>
    <w:rsid w:val="000D40ED"/>
    <w:rsid w:val="000D4148"/>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255"/>
    <w:rsid w:val="000D7975"/>
    <w:rsid w:val="000D7F4D"/>
    <w:rsid w:val="000E0175"/>
    <w:rsid w:val="000E0177"/>
    <w:rsid w:val="000E0185"/>
    <w:rsid w:val="000E04CD"/>
    <w:rsid w:val="000E050C"/>
    <w:rsid w:val="000E0925"/>
    <w:rsid w:val="000E098F"/>
    <w:rsid w:val="000E0A81"/>
    <w:rsid w:val="000E0AFF"/>
    <w:rsid w:val="000E0BC0"/>
    <w:rsid w:val="000E1171"/>
    <w:rsid w:val="000E1228"/>
    <w:rsid w:val="000E12CD"/>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D82"/>
    <w:rsid w:val="000E3FCE"/>
    <w:rsid w:val="000E45BC"/>
    <w:rsid w:val="000E45CE"/>
    <w:rsid w:val="000E4862"/>
    <w:rsid w:val="000E4D29"/>
    <w:rsid w:val="000E4F80"/>
    <w:rsid w:val="000E5312"/>
    <w:rsid w:val="000E5667"/>
    <w:rsid w:val="000E5CAD"/>
    <w:rsid w:val="000E5E80"/>
    <w:rsid w:val="000E5ED6"/>
    <w:rsid w:val="000E604B"/>
    <w:rsid w:val="000E6901"/>
    <w:rsid w:val="000E6972"/>
    <w:rsid w:val="000E698B"/>
    <w:rsid w:val="000E6ACF"/>
    <w:rsid w:val="000E6C52"/>
    <w:rsid w:val="000E6FFF"/>
    <w:rsid w:val="000E7232"/>
    <w:rsid w:val="000E730D"/>
    <w:rsid w:val="000E769A"/>
    <w:rsid w:val="000E7743"/>
    <w:rsid w:val="000E7EAF"/>
    <w:rsid w:val="000E7F5A"/>
    <w:rsid w:val="000F0045"/>
    <w:rsid w:val="000F04CD"/>
    <w:rsid w:val="000F0633"/>
    <w:rsid w:val="000F0A16"/>
    <w:rsid w:val="000F0B28"/>
    <w:rsid w:val="000F0B71"/>
    <w:rsid w:val="000F0DB4"/>
    <w:rsid w:val="000F0F56"/>
    <w:rsid w:val="000F1120"/>
    <w:rsid w:val="000F1257"/>
    <w:rsid w:val="000F12DB"/>
    <w:rsid w:val="000F1403"/>
    <w:rsid w:val="000F156B"/>
    <w:rsid w:val="000F170E"/>
    <w:rsid w:val="000F1CBB"/>
    <w:rsid w:val="000F2032"/>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2A6"/>
    <w:rsid w:val="00100363"/>
    <w:rsid w:val="0010043C"/>
    <w:rsid w:val="00100483"/>
    <w:rsid w:val="001005A6"/>
    <w:rsid w:val="0010087E"/>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313C"/>
    <w:rsid w:val="00103232"/>
    <w:rsid w:val="00103790"/>
    <w:rsid w:val="0010379A"/>
    <w:rsid w:val="00103A10"/>
    <w:rsid w:val="00103A69"/>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113"/>
    <w:rsid w:val="00106AB2"/>
    <w:rsid w:val="00106B8E"/>
    <w:rsid w:val="001071D3"/>
    <w:rsid w:val="0010737D"/>
    <w:rsid w:val="00107750"/>
    <w:rsid w:val="0010778D"/>
    <w:rsid w:val="00107C3D"/>
    <w:rsid w:val="00107E09"/>
    <w:rsid w:val="001102F5"/>
    <w:rsid w:val="00110A23"/>
    <w:rsid w:val="00110AC4"/>
    <w:rsid w:val="00110B44"/>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9F7"/>
    <w:rsid w:val="00123CDD"/>
    <w:rsid w:val="00123D5F"/>
    <w:rsid w:val="00123D71"/>
    <w:rsid w:val="00123E71"/>
    <w:rsid w:val="00123F56"/>
    <w:rsid w:val="001242E4"/>
    <w:rsid w:val="00124312"/>
    <w:rsid w:val="0012433F"/>
    <w:rsid w:val="00124553"/>
    <w:rsid w:val="00124A53"/>
    <w:rsid w:val="00124DEA"/>
    <w:rsid w:val="00124F13"/>
    <w:rsid w:val="0012507C"/>
    <w:rsid w:val="001251C6"/>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977"/>
    <w:rsid w:val="00127A09"/>
    <w:rsid w:val="00127AA5"/>
    <w:rsid w:val="00130110"/>
    <w:rsid w:val="0013026B"/>
    <w:rsid w:val="001303C3"/>
    <w:rsid w:val="0013052F"/>
    <w:rsid w:val="00130588"/>
    <w:rsid w:val="001306CD"/>
    <w:rsid w:val="00130CEB"/>
    <w:rsid w:val="00130E18"/>
    <w:rsid w:val="00131019"/>
    <w:rsid w:val="001311D1"/>
    <w:rsid w:val="00131294"/>
    <w:rsid w:val="001312C1"/>
    <w:rsid w:val="00131490"/>
    <w:rsid w:val="001317B3"/>
    <w:rsid w:val="00131943"/>
    <w:rsid w:val="001319A9"/>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364"/>
    <w:rsid w:val="0013443D"/>
    <w:rsid w:val="001344C5"/>
    <w:rsid w:val="00134544"/>
    <w:rsid w:val="001345B1"/>
    <w:rsid w:val="001346D1"/>
    <w:rsid w:val="00134CC3"/>
    <w:rsid w:val="00134F2F"/>
    <w:rsid w:val="00135093"/>
    <w:rsid w:val="00135319"/>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400DB"/>
    <w:rsid w:val="001405D8"/>
    <w:rsid w:val="00140890"/>
    <w:rsid w:val="00140B80"/>
    <w:rsid w:val="00140C60"/>
    <w:rsid w:val="00141842"/>
    <w:rsid w:val="00141912"/>
    <w:rsid w:val="00141ADF"/>
    <w:rsid w:val="00141E85"/>
    <w:rsid w:val="00141E87"/>
    <w:rsid w:val="001422EE"/>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4794D"/>
    <w:rsid w:val="001479A2"/>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ABA"/>
    <w:rsid w:val="00152C2B"/>
    <w:rsid w:val="00152D7D"/>
    <w:rsid w:val="00152F48"/>
    <w:rsid w:val="00153071"/>
    <w:rsid w:val="0015319E"/>
    <w:rsid w:val="00153743"/>
    <w:rsid w:val="00153993"/>
    <w:rsid w:val="00153A82"/>
    <w:rsid w:val="00153AF6"/>
    <w:rsid w:val="00153DA0"/>
    <w:rsid w:val="0015412D"/>
    <w:rsid w:val="001546FE"/>
    <w:rsid w:val="00154AC1"/>
    <w:rsid w:val="00154DBD"/>
    <w:rsid w:val="00154F06"/>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A1B"/>
    <w:rsid w:val="00160EE2"/>
    <w:rsid w:val="0016118F"/>
    <w:rsid w:val="001614F4"/>
    <w:rsid w:val="001618A8"/>
    <w:rsid w:val="001619DA"/>
    <w:rsid w:val="00161B53"/>
    <w:rsid w:val="00161BD3"/>
    <w:rsid w:val="00161C18"/>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23"/>
    <w:rsid w:val="00167972"/>
    <w:rsid w:val="0017032E"/>
    <w:rsid w:val="00170504"/>
    <w:rsid w:val="00170957"/>
    <w:rsid w:val="00170A5D"/>
    <w:rsid w:val="00171869"/>
    <w:rsid w:val="00171A8E"/>
    <w:rsid w:val="00171AB9"/>
    <w:rsid w:val="00171C02"/>
    <w:rsid w:val="00171C0A"/>
    <w:rsid w:val="00171C12"/>
    <w:rsid w:val="00171F28"/>
    <w:rsid w:val="00171F2B"/>
    <w:rsid w:val="00171FA9"/>
    <w:rsid w:val="0017201B"/>
    <w:rsid w:val="00172521"/>
    <w:rsid w:val="00172A91"/>
    <w:rsid w:val="00172C42"/>
    <w:rsid w:val="00172DC6"/>
    <w:rsid w:val="001731C4"/>
    <w:rsid w:val="001734F8"/>
    <w:rsid w:val="001738CD"/>
    <w:rsid w:val="001738D0"/>
    <w:rsid w:val="00173DAF"/>
    <w:rsid w:val="0017400A"/>
    <w:rsid w:val="0017414C"/>
    <w:rsid w:val="00174315"/>
    <w:rsid w:val="00174B13"/>
    <w:rsid w:val="00174B17"/>
    <w:rsid w:val="00174D26"/>
    <w:rsid w:val="00174ED2"/>
    <w:rsid w:val="0017524A"/>
    <w:rsid w:val="001753FF"/>
    <w:rsid w:val="00175688"/>
    <w:rsid w:val="00175764"/>
    <w:rsid w:val="00175B5B"/>
    <w:rsid w:val="00175C87"/>
    <w:rsid w:val="0017632B"/>
    <w:rsid w:val="00176994"/>
    <w:rsid w:val="00176C7C"/>
    <w:rsid w:val="0017703E"/>
    <w:rsid w:val="00177291"/>
    <w:rsid w:val="0017738E"/>
    <w:rsid w:val="001773A4"/>
    <w:rsid w:val="0017744A"/>
    <w:rsid w:val="00177B56"/>
    <w:rsid w:val="00177C55"/>
    <w:rsid w:val="00177E35"/>
    <w:rsid w:val="001803F5"/>
    <w:rsid w:val="001808B5"/>
    <w:rsid w:val="00180AF2"/>
    <w:rsid w:val="00180B07"/>
    <w:rsid w:val="00180FDF"/>
    <w:rsid w:val="0018110F"/>
    <w:rsid w:val="001813FF"/>
    <w:rsid w:val="00181720"/>
    <w:rsid w:val="001819BB"/>
    <w:rsid w:val="00181F47"/>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52C"/>
    <w:rsid w:val="00187704"/>
    <w:rsid w:val="001879FD"/>
    <w:rsid w:val="00187A34"/>
    <w:rsid w:val="00187CC3"/>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D4D"/>
    <w:rsid w:val="00194007"/>
    <w:rsid w:val="0019450E"/>
    <w:rsid w:val="00194970"/>
    <w:rsid w:val="00194C4C"/>
    <w:rsid w:val="00194F15"/>
    <w:rsid w:val="00194F4B"/>
    <w:rsid w:val="00194F61"/>
    <w:rsid w:val="0019502D"/>
    <w:rsid w:val="0019504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919"/>
    <w:rsid w:val="001A0F61"/>
    <w:rsid w:val="001A1179"/>
    <w:rsid w:val="001A12EC"/>
    <w:rsid w:val="001A1426"/>
    <w:rsid w:val="001A173B"/>
    <w:rsid w:val="001A1E84"/>
    <w:rsid w:val="001A2483"/>
    <w:rsid w:val="001A24E4"/>
    <w:rsid w:val="001A25EB"/>
    <w:rsid w:val="001A28E3"/>
    <w:rsid w:val="001A2A3B"/>
    <w:rsid w:val="001A2A91"/>
    <w:rsid w:val="001A2ACA"/>
    <w:rsid w:val="001A2BDC"/>
    <w:rsid w:val="001A2DEA"/>
    <w:rsid w:val="001A2FA5"/>
    <w:rsid w:val="001A3267"/>
    <w:rsid w:val="001A345A"/>
    <w:rsid w:val="001A35EF"/>
    <w:rsid w:val="001A3B12"/>
    <w:rsid w:val="001A3C0B"/>
    <w:rsid w:val="001A3C26"/>
    <w:rsid w:val="001A43C2"/>
    <w:rsid w:val="001A44CF"/>
    <w:rsid w:val="001A453A"/>
    <w:rsid w:val="001A4581"/>
    <w:rsid w:val="001A48A1"/>
    <w:rsid w:val="001A4BA8"/>
    <w:rsid w:val="001A4BBA"/>
    <w:rsid w:val="001A5C57"/>
    <w:rsid w:val="001A5EF0"/>
    <w:rsid w:val="001A5FE3"/>
    <w:rsid w:val="001A60CF"/>
    <w:rsid w:val="001A62A2"/>
    <w:rsid w:val="001A6508"/>
    <w:rsid w:val="001A686B"/>
    <w:rsid w:val="001A70F4"/>
    <w:rsid w:val="001A79CD"/>
    <w:rsid w:val="001A7C22"/>
    <w:rsid w:val="001A7C2E"/>
    <w:rsid w:val="001A7E09"/>
    <w:rsid w:val="001A7E0D"/>
    <w:rsid w:val="001B0037"/>
    <w:rsid w:val="001B02CF"/>
    <w:rsid w:val="001B05EF"/>
    <w:rsid w:val="001B0920"/>
    <w:rsid w:val="001B0A7D"/>
    <w:rsid w:val="001B0B75"/>
    <w:rsid w:val="001B0E2A"/>
    <w:rsid w:val="001B10C6"/>
    <w:rsid w:val="001B13E2"/>
    <w:rsid w:val="001B14B8"/>
    <w:rsid w:val="001B14BA"/>
    <w:rsid w:val="001B1588"/>
    <w:rsid w:val="001B16A3"/>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ACA"/>
    <w:rsid w:val="001B3F2E"/>
    <w:rsid w:val="001B4005"/>
    <w:rsid w:val="001B417D"/>
    <w:rsid w:val="001B4229"/>
    <w:rsid w:val="001B45BA"/>
    <w:rsid w:val="001B48AB"/>
    <w:rsid w:val="001B4A50"/>
    <w:rsid w:val="001B4CC7"/>
    <w:rsid w:val="001B5073"/>
    <w:rsid w:val="001B5473"/>
    <w:rsid w:val="001B5507"/>
    <w:rsid w:val="001B56FE"/>
    <w:rsid w:val="001B595C"/>
    <w:rsid w:val="001B5E66"/>
    <w:rsid w:val="001B5FC4"/>
    <w:rsid w:val="001B661F"/>
    <w:rsid w:val="001B73C0"/>
    <w:rsid w:val="001B73D0"/>
    <w:rsid w:val="001B77C8"/>
    <w:rsid w:val="001B7811"/>
    <w:rsid w:val="001B7930"/>
    <w:rsid w:val="001B7DDE"/>
    <w:rsid w:val="001B7F99"/>
    <w:rsid w:val="001C00EB"/>
    <w:rsid w:val="001C022F"/>
    <w:rsid w:val="001C03C9"/>
    <w:rsid w:val="001C065D"/>
    <w:rsid w:val="001C06E7"/>
    <w:rsid w:val="001C0CA8"/>
    <w:rsid w:val="001C0D51"/>
    <w:rsid w:val="001C0EB4"/>
    <w:rsid w:val="001C0F23"/>
    <w:rsid w:val="001C15B7"/>
    <w:rsid w:val="001C1C01"/>
    <w:rsid w:val="001C23E8"/>
    <w:rsid w:val="001C242A"/>
    <w:rsid w:val="001C24E0"/>
    <w:rsid w:val="001C2589"/>
    <w:rsid w:val="001C28D5"/>
    <w:rsid w:val="001C2908"/>
    <w:rsid w:val="001C2F25"/>
    <w:rsid w:val="001C2F32"/>
    <w:rsid w:val="001C2FCD"/>
    <w:rsid w:val="001C3094"/>
    <w:rsid w:val="001C31AD"/>
    <w:rsid w:val="001C3BBD"/>
    <w:rsid w:val="001C3DD0"/>
    <w:rsid w:val="001C40F1"/>
    <w:rsid w:val="001C40F2"/>
    <w:rsid w:val="001C415C"/>
    <w:rsid w:val="001C4329"/>
    <w:rsid w:val="001C43B7"/>
    <w:rsid w:val="001C484A"/>
    <w:rsid w:val="001C487B"/>
    <w:rsid w:val="001C4892"/>
    <w:rsid w:val="001C4CE1"/>
    <w:rsid w:val="001C4D80"/>
    <w:rsid w:val="001C4F05"/>
    <w:rsid w:val="001C505A"/>
    <w:rsid w:val="001C53F1"/>
    <w:rsid w:val="001C5772"/>
    <w:rsid w:val="001C57BD"/>
    <w:rsid w:val="001C5C3C"/>
    <w:rsid w:val="001C5CCA"/>
    <w:rsid w:val="001C5CDC"/>
    <w:rsid w:val="001C5CF1"/>
    <w:rsid w:val="001C5EA8"/>
    <w:rsid w:val="001C5FC6"/>
    <w:rsid w:val="001C60AF"/>
    <w:rsid w:val="001C6345"/>
    <w:rsid w:val="001C64B5"/>
    <w:rsid w:val="001C664C"/>
    <w:rsid w:val="001C67F0"/>
    <w:rsid w:val="001C6908"/>
    <w:rsid w:val="001C6911"/>
    <w:rsid w:val="001C7106"/>
    <w:rsid w:val="001C74FE"/>
    <w:rsid w:val="001C7517"/>
    <w:rsid w:val="001C78A6"/>
    <w:rsid w:val="001D0424"/>
    <w:rsid w:val="001D068A"/>
    <w:rsid w:val="001D0940"/>
    <w:rsid w:val="001D09EF"/>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CB"/>
    <w:rsid w:val="001D61F6"/>
    <w:rsid w:val="001D6227"/>
    <w:rsid w:val="001D72F0"/>
    <w:rsid w:val="001D7A32"/>
    <w:rsid w:val="001D7A89"/>
    <w:rsid w:val="001D7E1D"/>
    <w:rsid w:val="001E066F"/>
    <w:rsid w:val="001E0929"/>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0B4"/>
    <w:rsid w:val="001E312D"/>
    <w:rsid w:val="001E3853"/>
    <w:rsid w:val="001E3BAD"/>
    <w:rsid w:val="001E3CE3"/>
    <w:rsid w:val="001E3CEE"/>
    <w:rsid w:val="001E402E"/>
    <w:rsid w:val="001E45E3"/>
    <w:rsid w:val="001E46A9"/>
    <w:rsid w:val="001E4705"/>
    <w:rsid w:val="001E4730"/>
    <w:rsid w:val="001E4BCC"/>
    <w:rsid w:val="001E4D96"/>
    <w:rsid w:val="001E4EB0"/>
    <w:rsid w:val="001E5307"/>
    <w:rsid w:val="001E5467"/>
    <w:rsid w:val="001E5B15"/>
    <w:rsid w:val="001E5FFD"/>
    <w:rsid w:val="001E60C7"/>
    <w:rsid w:val="001E60ED"/>
    <w:rsid w:val="001E6108"/>
    <w:rsid w:val="001E638E"/>
    <w:rsid w:val="001E65C2"/>
    <w:rsid w:val="001E67B3"/>
    <w:rsid w:val="001E68CE"/>
    <w:rsid w:val="001E6A31"/>
    <w:rsid w:val="001E6E32"/>
    <w:rsid w:val="001E7274"/>
    <w:rsid w:val="001E7B29"/>
    <w:rsid w:val="001E7BFB"/>
    <w:rsid w:val="001E7C10"/>
    <w:rsid w:val="001E7E60"/>
    <w:rsid w:val="001F0074"/>
    <w:rsid w:val="001F012C"/>
    <w:rsid w:val="001F01AA"/>
    <w:rsid w:val="001F071C"/>
    <w:rsid w:val="001F0E62"/>
    <w:rsid w:val="001F1360"/>
    <w:rsid w:val="001F1484"/>
    <w:rsid w:val="001F154C"/>
    <w:rsid w:val="001F1AAF"/>
    <w:rsid w:val="001F1B23"/>
    <w:rsid w:val="001F1B67"/>
    <w:rsid w:val="001F1BA4"/>
    <w:rsid w:val="001F1D23"/>
    <w:rsid w:val="001F2635"/>
    <w:rsid w:val="001F2646"/>
    <w:rsid w:val="001F27D5"/>
    <w:rsid w:val="001F2878"/>
    <w:rsid w:val="001F2C1C"/>
    <w:rsid w:val="001F2DAF"/>
    <w:rsid w:val="001F2FBF"/>
    <w:rsid w:val="001F30DB"/>
    <w:rsid w:val="001F3599"/>
    <w:rsid w:val="001F3653"/>
    <w:rsid w:val="001F3855"/>
    <w:rsid w:val="001F3B9C"/>
    <w:rsid w:val="001F427F"/>
    <w:rsid w:val="001F4398"/>
    <w:rsid w:val="001F458B"/>
    <w:rsid w:val="001F4813"/>
    <w:rsid w:val="001F4B42"/>
    <w:rsid w:val="001F4D7D"/>
    <w:rsid w:val="001F4E4C"/>
    <w:rsid w:val="001F501C"/>
    <w:rsid w:val="001F50F6"/>
    <w:rsid w:val="001F5410"/>
    <w:rsid w:val="001F542B"/>
    <w:rsid w:val="001F549C"/>
    <w:rsid w:val="001F5C8B"/>
    <w:rsid w:val="001F5CA4"/>
    <w:rsid w:val="001F5D99"/>
    <w:rsid w:val="001F6070"/>
    <w:rsid w:val="001F650F"/>
    <w:rsid w:val="001F668F"/>
    <w:rsid w:val="001F6794"/>
    <w:rsid w:val="001F6866"/>
    <w:rsid w:val="001F6926"/>
    <w:rsid w:val="001F6ACF"/>
    <w:rsid w:val="001F6C2E"/>
    <w:rsid w:val="001F6CF1"/>
    <w:rsid w:val="001F6EE9"/>
    <w:rsid w:val="001F6F31"/>
    <w:rsid w:val="001F6F8D"/>
    <w:rsid w:val="001F7494"/>
    <w:rsid w:val="001F75DE"/>
    <w:rsid w:val="001F7748"/>
    <w:rsid w:val="001F785E"/>
    <w:rsid w:val="001F78B7"/>
    <w:rsid w:val="001F7AD3"/>
    <w:rsid w:val="001F7CCF"/>
    <w:rsid w:val="001F7D96"/>
    <w:rsid w:val="001F7ECA"/>
    <w:rsid w:val="002001EA"/>
    <w:rsid w:val="00200275"/>
    <w:rsid w:val="00200305"/>
    <w:rsid w:val="002003D0"/>
    <w:rsid w:val="00200553"/>
    <w:rsid w:val="002005F0"/>
    <w:rsid w:val="0020081C"/>
    <w:rsid w:val="0020096E"/>
    <w:rsid w:val="0020107B"/>
    <w:rsid w:val="00201209"/>
    <w:rsid w:val="00201489"/>
    <w:rsid w:val="002017B9"/>
    <w:rsid w:val="00201886"/>
    <w:rsid w:val="0020188F"/>
    <w:rsid w:val="002019C0"/>
    <w:rsid w:val="00201AB4"/>
    <w:rsid w:val="0020205C"/>
    <w:rsid w:val="00202081"/>
    <w:rsid w:val="00202140"/>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2E"/>
    <w:rsid w:val="00212C34"/>
    <w:rsid w:val="00212DCD"/>
    <w:rsid w:val="00213601"/>
    <w:rsid w:val="00213700"/>
    <w:rsid w:val="00213826"/>
    <w:rsid w:val="00213A96"/>
    <w:rsid w:val="00213B42"/>
    <w:rsid w:val="00213B51"/>
    <w:rsid w:val="00213DC9"/>
    <w:rsid w:val="00213F81"/>
    <w:rsid w:val="00213FEA"/>
    <w:rsid w:val="002145AD"/>
    <w:rsid w:val="002146BA"/>
    <w:rsid w:val="00214725"/>
    <w:rsid w:val="00214857"/>
    <w:rsid w:val="00214A1C"/>
    <w:rsid w:val="00214AC1"/>
    <w:rsid w:val="0021530F"/>
    <w:rsid w:val="00215390"/>
    <w:rsid w:val="002153EC"/>
    <w:rsid w:val="00215534"/>
    <w:rsid w:val="00215836"/>
    <w:rsid w:val="00215CF5"/>
    <w:rsid w:val="00216279"/>
    <w:rsid w:val="00216282"/>
    <w:rsid w:val="00216454"/>
    <w:rsid w:val="00216BB0"/>
    <w:rsid w:val="00216C59"/>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871"/>
    <w:rsid w:val="00222A5C"/>
    <w:rsid w:val="00222BB2"/>
    <w:rsid w:val="00222EF7"/>
    <w:rsid w:val="00222FB3"/>
    <w:rsid w:val="00223452"/>
    <w:rsid w:val="00223C51"/>
    <w:rsid w:val="00223D93"/>
    <w:rsid w:val="00223DD6"/>
    <w:rsid w:val="00223E19"/>
    <w:rsid w:val="00223E39"/>
    <w:rsid w:val="00224455"/>
    <w:rsid w:val="002244CC"/>
    <w:rsid w:val="002246B9"/>
    <w:rsid w:val="002246D2"/>
    <w:rsid w:val="00224722"/>
    <w:rsid w:val="002248C6"/>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56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4DCD"/>
    <w:rsid w:val="0023507F"/>
    <w:rsid w:val="00235165"/>
    <w:rsid w:val="002359CC"/>
    <w:rsid w:val="00235BBA"/>
    <w:rsid w:val="00236436"/>
    <w:rsid w:val="00236491"/>
    <w:rsid w:val="0023662B"/>
    <w:rsid w:val="00236815"/>
    <w:rsid w:val="002368BF"/>
    <w:rsid w:val="00236BD5"/>
    <w:rsid w:val="00236E0B"/>
    <w:rsid w:val="00236E19"/>
    <w:rsid w:val="00236F84"/>
    <w:rsid w:val="002371FD"/>
    <w:rsid w:val="002375A5"/>
    <w:rsid w:val="00237968"/>
    <w:rsid w:val="00237A87"/>
    <w:rsid w:val="00237D94"/>
    <w:rsid w:val="00237EB1"/>
    <w:rsid w:val="002404BB"/>
    <w:rsid w:val="0024053F"/>
    <w:rsid w:val="0024055D"/>
    <w:rsid w:val="002406A8"/>
    <w:rsid w:val="00240733"/>
    <w:rsid w:val="002407B6"/>
    <w:rsid w:val="002407B7"/>
    <w:rsid w:val="00240B9E"/>
    <w:rsid w:val="00240DF2"/>
    <w:rsid w:val="00241087"/>
    <w:rsid w:val="00241260"/>
    <w:rsid w:val="002416BF"/>
    <w:rsid w:val="0024174E"/>
    <w:rsid w:val="002417A4"/>
    <w:rsid w:val="00241B9D"/>
    <w:rsid w:val="00241C35"/>
    <w:rsid w:val="00241EF0"/>
    <w:rsid w:val="00242143"/>
    <w:rsid w:val="002428CD"/>
    <w:rsid w:val="00242925"/>
    <w:rsid w:val="00242A3B"/>
    <w:rsid w:val="00242E0F"/>
    <w:rsid w:val="00243D69"/>
    <w:rsid w:val="00243EDE"/>
    <w:rsid w:val="0024425A"/>
    <w:rsid w:val="002444E8"/>
    <w:rsid w:val="00244563"/>
    <w:rsid w:val="00244765"/>
    <w:rsid w:val="002447B6"/>
    <w:rsid w:val="00244C07"/>
    <w:rsid w:val="00244D92"/>
    <w:rsid w:val="00244FF2"/>
    <w:rsid w:val="002451A2"/>
    <w:rsid w:val="0024527C"/>
    <w:rsid w:val="00245758"/>
    <w:rsid w:val="00245948"/>
    <w:rsid w:val="00245B3A"/>
    <w:rsid w:val="00245CFB"/>
    <w:rsid w:val="00246031"/>
    <w:rsid w:val="002464D6"/>
    <w:rsid w:val="00246670"/>
    <w:rsid w:val="00246D48"/>
    <w:rsid w:val="0024792B"/>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5FB"/>
    <w:rsid w:val="00253958"/>
    <w:rsid w:val="00253D07"/>
    <w:rsid w:val="00253E1E"/>
    <w:rsid w:val="0025405A"/>
    <w:rsid w:val="0025437D"/>
    <w:rsid w:val="00254944"/>
    <w:rsid w:val="00254A30"/>
    <w:rsid w:val="00254D3F"/>
    <w:rsid w:val="0025526E"/>
    <w:rsid w:val="00255342"/>
    <w:rsid w:val="00255550"/>
    <w:rsid w:val="00255DA3"/>
    <w:rsid w:val="002564E7"/>
    <w:rsid w:val="00256890"/>
    <w:rsid w:val="0025691E"/>
    <w:rsid w:val="00256ACF"/>
    <w:rsid w:val="00256CD8"/>
    <w:rsid w:val="0025710D"/>
    <w:rsid w:val="002574FB"/>
    <w:rsid w:val="00257565"/>
    <w:rsid w:val="002579B7"/>
    <w:rsid w:val="00257B26"/>
    <w:rsid w:val="00257C3F"/>
    <w:rsid w:val="00257C82"/>
    <w:rsid w:val="002603AC"/>
    <w:rsid w:val="002605B3"/>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57"/>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12"/>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26D"/>
    <w:rsid w:val="002738A0"/>
    <w:rsid w:val="00273AE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6E2E"/>
    <w:rsid w:val="002770ED"/>
    <w:rsid w:val="00277119"/>
    <w:rsid w:val="002772E8"/>
    <w:rsid w:val="0027739C"/>
    <w:rsid w:val="002775DF"/>
    <w:rsid w:val="002776A4"/>
    <w:rsid w:val="002776DF"/>
    <w:rsid w:val="00277977"/>
    <w:rsid w:val="00277C5B"/>
    <w:rsid w:val="00280055"/>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C02"/>
    <w:rsid w:val="00282E4E"/>
    <w:rsid w:val="00282E50"/>
    <w:rsid w:val="00282F8C"/>
    <w:rsid w:val="00283121"/>
    <w:rsid w:val="00283203"/>
    <w:rsid w:val="00283226"/>
    <w:rsid w:val="002838CA"/>
    <w:rsid w:val="002838DD"/>
    <w:rsid w:val="00283915"/>
    <w:rsid w:val="0028396A"/>
    <w:rsid w:val="00283E88"/>
    <w:rsid w:val="00284279"/>
    <w:rsid w:val="0028431D"/>
    <w:rsid w:val="0028433F"/>
    <w:rsid w:val="002849FA"/>
    <w:rsid w:val="00284AB5"/>
    <w:rsid w:val="00284AC3"/>
    <w:rsid w:val="00284E3D"/>
    <w:rsid w:val="00285707"/>
    <w:rsid w:val="00285873"/>
    <w:rsid w:val="00285C46"/>
    <w:rsid w:val="00285E36"/>
    <w:rsid w:val="002860CF"/>
    <w:rsid w:val="00286494"/>
    <w:rsid w:val="0028699C"/>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451"/>
    <w:rsid w:val="00291689"/>
    <w:rsid w:val="00291BCD"/>
    <w:rsid w:val="00292119"/>
    <w:rsid w:val="002923FC"/>
    <w:rsid w:val="00292731"/>
    <w:rsid w:val="002927A3"/>
    <w:rsid w:val="0029283B"/>
    <w:rsid w:val="002929ED"/>
    <w:rsid w:val="00292D6D"/>
    <w:rsid w:val="00292E9E"/>
    <w:rsid w:val="00293320"/>
    <w:rsid w:val="002936C9"/>
    <w:rsid w:val="002938EC"/>
    <w:rsid w:val="00293C14"/>
    <w:rsid w:val="00293C7E"/>
    <w:rsid w:val="0029415A"/>
    <w:rsid w:val="00294596"/>
    <w:rsid w:val="00294736"/>
    <w:rsid w:val="00294CB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A26"/>
    <w:rsid w:val="002A2FCE"/>
    <w:rsid w:val="002A30AB"/>
    <w:rsid w:val="002A36C3"/>
    <w:rsid w:val="002A36C7"/>
    <w:rsid w:val="002A3D88"/>
    <w:rsid w:val="002A3D95"/>
    <w:rsid w:val="002A3EDA"/>
    <w:rsid w:val="002A4343"/>
    <w:rsid w:val="002A448C"/>
    <w:rsid w:val="002A475C"/>
    <w:rsid w:val="002A4C0B"/>
    <w:rsid w:val="002A521C"/>
    <w:rsid w:val="002A5A67"/>
    <w:rsid w:val="002A5B0C"/>
    <w:rsid w:val="002A5FE9"/>
    <w:rsid w:val="002A6280"/>
    <w:rsid w:val="002A634D"/>
    <w:rsid w:val="002A66CC"/>
    <w:rsid w:val="002A674E"/>
    <w:rsid w:val="002A69B4"/>
    <w:rsid w:val="002A6B30"/>
    <w:rsid w:val="002A6E33"/>
    <w:rsid w:val="002A735B"/>
    <w:rsid w:val="002A736E"/>
    <w:rsid w:val="002A75B2"/>
    <w:rsid w:val="002A7878"/>
    <w:rsid w:val="002A7916"/>
    <w:rsid w:val="002A7B13"/>
    <w:rsid w:val="002A7E56"/>
    <w:rsid w:val="002B0A11"/>
    <w:rsid w:val="002B0C71"/>
    <w:rsid w:val="002B0E4F"/>
    <w:rsid w:val="002B1226"/>
    <w:rsid w:val="002B1601"/>
    <w:rsid w:val="002B1A45"/>
    <w:rsid w:val="002B1D0A"/>
    <w:rsid w:val="002B1D93"/>
    <w:rsid w:val="002B1FAE"/>
    <w:rsid w:val="002B2708"/>
    <w:rsid w:val="002B27A4"/>
    <w:rsid w:val="002B28F1"/>
    <w:rsid w:val="002B2B99"/>
    <w:rsid w:val="002B3442"/>
    <w:rsid w:val="002B34D5"/>
    <w:rsid w:val="002B3718"/>
    <w:rsid w:val="002B382D"/>
    <w:rsid w:val="002B43E6"/>
    <w:rsid w:val="002B4414"/>
    <w:rsid w:val="002B4465"/>
    <w:rsid w:val="002B44E1"/>
    <w:rsid w:val="002B471A"/>
    <w:rsid w:val="002B4AC5"/>
    <w:rsid w:val="002B4AD8"/>
    <w:rsid w:val="002B4BEA"/>
    <w:rsid w:val="002B5175"/>
    <w:rsid w:val="002B51F5"/>
    <w:rsid w:val="002B5280"/>
    <w:rsid w:val="002B538B"/>
    <w:rsid w:val="002B5425"/>
    <w:rsid w:val="002B5755"/>
    <w:rsid w:val="002B58BE"/>
    <w:rsid w:val="002B5922"/>
    <w:rsid w:val="002B5A00"/>
    <w:rsid w:val="002B5A40"/>
    <w:rsid w:val="002B5CC1"/>
    <w:rsid w:val="002B5DFE"/>
    <w:rsid w:val="002B5FAB"/>
    <w:rsid w:val="002B6016"/>
    <w:rsid w:val="002B6460"/>
    <w:rsid w:val="002B6529"/>
    <w:rsid w:val="002B673F"/>
    <w:rsid w:val="002B6878"/>
    <w:rsid w:val="002B6B66"/>
    <w:rsid w:val="002B6CD7"/>
    <w:rsid w:val="002B6E3D"/>
    <w:rsid w:val="002B7109"/>
    <w:rsid w:val="002B7143"/>
    <w:rsid w:val="002B747F"/>
    <w:rsid w:val="002B7AAB"/>
    <w:rsid w:val="002B7B40"/>
    <w:rsid w:val="002B7CA3"/>
    <w:rsid w:val="002B7CF6"/>
    <w:rsid w:val="002B7E5A"/>
    <w:rsid w:val="002B7E72"/>
    <w:rsid w:val="002C0058"/>
    <w:rsid w:val="002C01C0"/>
    <w:rsid w:val="002C06D3"/>
    <w:rsid w:val="002C076C"/>
    <w:rsid w:val="002C0A28"/>
    <w:rsid w:val="002C1001"/>
    <w:rsid w:val="002C1174"/>
    <w:rsid w:val="002C1275"/>
    <w:rsid w:val="002C160E"/>
    <w:rsid w:val="002C1B49"/>
    <w:rsid w:val="002C1C58"/>
    <w:rsid w:val="002C1D4C"/>
    <w:rsid w:val="002C1E19"/>
    <w:rsid w:val="002C2291"/>
    <w:rsid w:val="002C2945"/>
    <w:rsid w:val="002C2B38"/>
    <w:rsid w:val="002C2BF1"/>
    <w:rsid w:val="002C2D63"/>
    <w:rsid w:val="002C327C"/>
    <w:rsid w:val="002C3282"/>
    <w:rsid w:val="002C33CD"/>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A4"/>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29"/>
    <w:rsid w:val="002C759E"/>
    <w:rsid w:val="002C7C3A"/>
    <w:rsid w:val="002C7C9B"/>
    <w:rsid w:val="002D00ED"/>
    <w:rsid w:val="002D0218"/>
    <w:rsid w:val="002D0667"/>
    <w:rsid w:val="002D079E"/>
    <w:rsid w:val="002D0918"/>
    <w:rsid w:val="002D0B5A"/>
    <w:rsid w:val="002D0BCF"/>
    <w:rsid w:val="002D0DEB"/>
    <w:rsid w:val="002D16BD"/>
    <w:rsid w:val="002D178F"/>
    <w:rsid w:val="002D18B4"/>
    <w:rsid w:val="002D199A"/>
    <w:rsid w:val="002D2BEF"/>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3AD"/>
    <w:rsid w:val="002E2462"/>
    <w:rsid w:val="002E24E4"/>
    <w:rsid w:val="002E27FB"/>
    <w:rsid w:val="002E2BBC"/>
    <w:rsid w:val="002E30E4"/>
    <w:rsid w:val="002E34DE"/>
    <w:rsid w:val="002E34E6"/>
    <w:rsid w:val="002E366E"/>
    <w:rsid w:val="002E3A0A"/>
    <w:rsid w:val="002E3AAD"/>
    <w:rsid w:val="002E3C35"/>
    <w:rsid w:val="002E3FD6"/>
    <w:rsid w:val="002E448A"/>
    <w:rsid w:val="002E452D"/>
    <w:rsid w:val="002E46DD"/>
    <w:rsid w:val="002E474E"/>
    <w:rsid w:val="002E4C34"/>
    <w:rsid w:val="002E5108"/>
    <w:rsid w:val="002E5140"/>
    <w:rsid w:val="002E5348"/>
    <w:rsid w:val="002E5FF2"/>
    <w:rsid w:val="002E632D"/>
    <w:rsid w:val="002E6460"/>
    <w:rsid w:val="002E6731"/>
    <w:rsid w:val="002E6E98"/>
    <w:rsid w:val="002E6F48"/>
    <w:rsid w:val="002E78F8"/>
    <w:rsid w:val="002F0307"/>
    <w:rsid w:val="002F044B"/>
    <w:rsid w:val="002F0766"/>
    <w:rsid w:val="002F083C"/>
    <w:rsid w:val="002F09ED"/>
    <w:rsid w:val="002F0CA3"/>
    <w:rsid w:val="002F0CCF"/>
    <w:rsid w:val="002F10D7"/>
    <w:rsid w:val="002F1116"/>
    <w:rsid w:val="002F12FE"/>
    <w:rsid w:val="002F18A4"/>
    <w:rsid w:val="002F1A01"/>
    <w:rsid w:val="002F1D9F"/>
    <w:rsid w:val="002F1DDE"/>
    <w:rsid w:val="002F21FD"/>
    <w:rsid w:val="002F2211"/>
    <w:rsid w:val="002F239E"/>
    <w:rsid w:val="002F2451"/>
    <w:rsid w:val="002F247F"/>
    <w:rsid w:val="002F25D0"/>
    <w:rsid w:val="002F26A5"/>
    <w:rsid w:val="002F272C"/>
    <w:rsid w:val="002F2BE5"/>
    <w:rsid w:val="002F2D22"/>
    <w:rsid w:val="002F2DFE"/>
    <w:rsid w:val="002F30E2"/>
    <w:rsid w:val="002F319B"/>
    <w:rsid w:val="002F32A7"/>
    <w:rsid w:val="002F3473"/>
    <w:rsid w:val="002F353F"/>
    <w:rsid w:val="002F3561"/>
    <w:rsid w:val="002F38B6"/>
    <w:rsid w:val="002F3E7C"/>
    <w:rsid w:val="002F3EB6"/>
    <w:rsid w:val="002F3F52"/>
    <w:rsid w:val="002F4628"/>
    <w:rsid w:val="002F4C7A"/>
    <w:rsid w:val="002F4C8A"/>
    <w:rsid w:val="002F4D62"/>
    <w:rsid w:val="002F5021"/>
    <w:rsid w:val="002F5023"/>
    <w:rsid w:val="002F5095"/>
    <w:rsid w:val="002F5160"/>
    <w:rsid w:val="002F58D7"/>
    <w:rsid w:val="002F590C"/>
    <w:rsid w:val="002F6024"/>
    <w:rsid w:val="002F645D"/>
    <w:rsid w:val="002F6466"/>
    <w:rsid w:val="002F6890"/>
    <w:rsid w:val="002F6B0A"/>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9F2"/>
    <w:rsid w:val="00302FC3"/>
    <w:rsid w:val="003030A0"/>
    <w:rsid w:val="0030357B"/>
    <w:rsid w:val="0030361F"/>
    <w:rsid w:val="00303727"/>
    <w:rsid w:val="00303CE7"/>
    <w:rsid w:val="00303E93"/>
    <w:rsid w:val="003043CC"/>
    <w:rsid w:val="0030457B"/>
    <w:rsid w:val="003045B8"/>
    <w:rsid w:val="00304BD9"/>
    <w:rsid w:val="00304C20"/>
    <w:rsid w:val="00304C67"/>
    <w:rsid w:val="00305113"/>
    <w:rsid w:val="003051D3"/>
    <w:rsid w:val="003051EF"/>
    <w:rsid w:val="003052C4"/>
    <w:rsid w:val="0030544C"/>
    <w:rsid w:val="00305669"/>
    <w:rsid w:val="003056B5"/>
    <w:rsid w:val="003057C1"/>
    <w:rsid w:val="00305996"/>
    <w:rsid w:val="00305A4F"/>
    <w:rsid w:val="00305EB2"/>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50E"/>
    <w:rsid w:val="003117C3"/>
    <w:rsid w:val="00311C74"/>
    <w:rsid w:val="003122EE"/>
    <w:rsid w:val="00312503"/>
    <w:rsid w:val="00312D24"/>
    <w:rsid w:val="00312DA5"/>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6FCB"/>
    <w:rsid w:val="00317176"/>
    <w:rsid w:val="00317339"/>
    <w:rsid w:val="003174C7"/>
    <w:rsid w:val="00317696"/>
    <w:rsid w:val="003178DB"/>
    <w:rsid w:val="00317EA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E1C"/>
    <w:rsid w:val="00332FF7"/>
    <w:rsid w:val="0033310D"/>
    <w:rsid w:val="003331C0"/>
    <w:rsid w:val="00333633"/>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4A0"/>
    <w:rsid w:val="0033574B"/>
    <w:rsid w:val="00335882"/>
    <w:rsid w:val="00335EA2"/>
    <w:rsid w:val="00336230"/>
    <w:rsid w:val="00336414"/>
    <w:rsid w:val="0033662D"/>
    <w:rsid w:val="003369BD"/>
    <w:rsid w:val="00337735"/>
    <w:rsid w:val="00337A6E"/>
    <w:rsid w:val="00337C7A"/>
    <w:rsid w:val="00337D55"/>
    <w:rsid w:val="00337FA4"/>
    <w:rsid w:val="003400C6"/>
    <w:rsid w:val="003402F5"/>
    <w:rsid w:val="00340EB0"/>
    <w:rsid w:val="00341189"/>
    <w:rsid w:val="0034141E"/>
    <w:rsid w:val="0034163D"/>
    <w:rsid w:val="003416E5"/>
    <w:rsid w:val="0034187B"/>
    <w:rsid w:val="0034251C"/>
    <w:rsid w:val="00342914"/>
    <w:rsid w:val="00342B02"/>
    <w:rsid w:val="00342F6B"/>
    <w:rsid w:val="00342F8E"/>
    <w:rsid w:val="003430D4"/>
    <w:rsid w:val="00343238"/>
    <w:rsid w:val="00343602"/>
    <w:rsid w:val="003441F9"/>
    <w:rsid w:val="003442FD"/>
    <w:rsid w:val="0034450E"/>
    <w:rsid w:val="003447C4"/>
    <w:rsid w:val="003447EE"/>
    <w:rsid w:val="00344D25"/>
    <w:rsid w:val="0034505C"/>
    <w:rsid w:val="0034534F"/>
    <w:rsid w:val="00345654"/>
    <w:rsid w:val="00345B28"/>
    <w:rsid w:val="0034626C"/>
    <w:rsid w:val="00346C87"/>
    <w:rsid w:val="00346CE4"/>
    <w:rsid w:val="00346CF8"/>
    <w:rsid w:val="00346D44"/>
    <w:rsid w:val="00346DC8"/>
    <w:rsid w:val="0034729C"/>
    <w:rsid w:val="00347495"/>
    <w:rsid w:val="003474D0"/>
    <w:rsid w:val="00347757"/>
    <w:rsid w:val="00347957"/>
    <w:rsid w:val="00347BBD"/>
    <w:rsid w:val="00347E1C"/>
    <w:rsid w:val="00350312"/>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A7A"/>
    <w:rsid w:val="00355B9C"/>
    <w:rsid w:val="00355E77"/>
    <w:rsid w:val="00355EAA"/>
    <w:rsid w:val="00356070"/>
    <w:rsid w:val="00356336"/>
    <w:rsid w:val="0035651A"/>
    <w:rsid w:val="0035674B"/>
    <w:rsid w:val="00356F09"/>
    <w:rsid w:val="00357176"/>
    <w:rsid w:val="0035795B"/>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7BA"/>
    <w:rsid w:val="0036694D"/>
    <w:rsid w:val="00366B1D"/>
    <w:rsid w:val="00366F60"/>
    <w:rsid w:val="003672C4"/>
    <w:rsid w:val="00367FCF"/>
    <w:rsid w:val="0037006C"/>
    <w:rsid w:val="00370267"/>
    <w:rsid w:val="00370706"/>
    <w:rsid w:val="003707EE"/>
    <w:rsid w:val="003709EA"/>
    <w:rsid w:val="00370CA1"/>
    <w:rsid w:val="00370DB2"/>
    <w:rsid w:val="00371055"/>
    <w:rsid w:val="003713E5"/>
    <w:rsid w:val="0037148D"/>
    <w:rsid w:val="00371CF3"/>
    <w:rsid w:val="00371E48"/>
    <w:rsid w:val="003721F9"/>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2136"/>
    <w:rsid w:val="0038218F"/>
    <w:rsid w:val="00382ADE"/>
    <w:rsid w:val="00382D8A"/>
    <w:rsid w:val="00382FE5"/>
    <w:rsid w:val="00383213"/>
    <w:rsid w:val="003832DF"/>
    <w:rsid w:val="003833D0"/>
    <w:rsid w:val="00383591"/>
    <w:rsid w:val="003835BF"/>
    <w:rsid w:val="00383A1D"/>
    <w:rsid w:val="00383CB7"/>
    <w:rsid w:val="00383D21"/>
    <w:rsid w:val="00383D99"/>
    <w:rsid w:val="00383F0D"/>
    <w:rsid w:val="00383F29"/>
    <w:rsid w:val="00384483"/>
    <w:rsid w:val="003849FA"/>
    <w:rsid w:val="00384C42"/>
    <w:rsid w:val="00384EB3"/>
    <w:rsid w:val="00384F6A"/>
    <w:rsid w:val="003854B0"/>
    <w:rsid w:val="0038579E"/>
    <w:rsid w:val="00385A8F"/>
    <w:rsid w:val="00385E94"/>
    <w:rsid w:val="00385EE3"/>
    <w:rsid w:val="00385EED"/>
    <w:rsid w:val="00386137"/>
    <w:rsid w:val="0038634D"/>
    <w:rsid w:val="003863B8"/>
    <w:rsid w:val="00386A85"/>
    <w:rsid w:val="00386B47"/>
    <w:rsid w:val="00386C5C"/>
    <w:rsid w:val="00387694"/>
    <w:rsid w:val="00387729"/>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A35"/>
    <w:rsid w:val="00391F3E"/>
    <w:rsid w:val="003927A4"/>
    <w:rsid w:val="00392A6C"/>
    <w:rsid w:val="00392BF9"/>
    <w:rsid w:val="0039317B"/>
    <w:rsid w:val="003935FC"/>
    <w:rsid w:val="00393610"/>
    <w:rsid w:val="00393ABB"/>
    <w:rsid w:val="00393C7B"/>
    <w:rsid w:val="0039406B"/>
    <w:rsid w:val="0039419F"/>
    <w:rsid w:val="003945BF"/>
    <w:rsid w:val="00394685"/>
    <w:rsid w:val="003949C9"/>
    <w:rsid w:val="00395026"/>
    <w:rsid w:val="00395197"/>
    <w:rsid w:val="003955D3"/>
    <w:rsid w:val="00395866"/>
    <w:rsid w:val="00395E35"/>
    <w:rsid w:val="0039624C"/>
    <w:rsid w:val="0039641E"/>
    <w:rsid w:val="00396606"/>
    <w:rsid w:val="00396706"/>
    <w:rsid w:val="00396DD5"/>
    <w:rsid w:val="0039704D"/>
    <w:rsid w:val="0039717B"/>
    <w:rsid w:val="00397184"/>
    <w:rsid w:val="003971DF"/>
    <w:rsid w:val="0039728A"/>
    <w:rsid w:val="00397338"/>
    <w:rsid w:val="00397736"/>
    <w:rsid w:val="0039775F"/>
    <w:rsid w:val="00397F4A"/>
    <w:rsid w:val="003A0002"/>
    <w:rsid w:val="003A024D"/>
    <w:rsid w:val="003A0B3E"/>
    <w:rsid w:val="003A0CF0"/>
    <w:rsid w:val="003A16F3"/>
    <w:rsid w:val="003A1BB3"/>
    <w:rsid w:val="003A1D02"/>
    <w:rsid w:val="003A20B0"/>
    <w:rsid w:val="003A237A"/>
    <w:rsid w:val="003A23D5"/>
    <w:rsid w:val="003A2432"/>
    <w:rsid w:val="003A253D"/>
    <w:rsid w:val="003A26F3"/>
    <w:rsid w:val="003A2A4B"/>
    <w:rsid w:val="003A2A58"/>
    <w:rsid w:val="003A2C9A"/>
    <w:rsid w:val="003A355B"/>
    <w:rsid w:val="003A3578"/>
    <w:rsid w:val="003A3676"/>
    <w:rsid w:val="003A36D3"/>
    <w:rsid w:val="003A3B45"/>
    <w:rsid w:val="003A3DB4"/>
    <w:rsid w:val="003A41DC"/>
    <w:rsid w:val="003A4B06"/>
    <w:rsid w:val="003A4B8C"/>
    <w:rsid w:val="003A4CB3"/>
    <w:rsid w:val="003A4CD4"/>
    <w:rsid w:val="003A5157"/>
    <w:rsid w:val="003A5BB5"/>
    <w:rsid w:val="003A5DC1"/>
    <w:rsid w:val="003A5DCE"/>
    <w:rsid w:val="003A5E28"/>
    <w:rsid w:val="003A5F3C"/>
    <w:rsid w:val="003A601B"/>
    <w:rsid w:val="003A6033"/>
    <w:rsid w:val="003A61FD"/>
    <w:rsid w:val="003A63F2"/>
    <w:rsid w:val="003A664D"/>
    <w:rsid w:val="003A6BE2"/>
    <w:rsid w:val="003A72CB"/>
    <w:rsid w:val="003A75DE"/>
    <w:rsid w:val="003A7895"/>
    <w:rsid w:val="003A7C22"/>
    <w:rsid w:val="003A7C5E"/>
    <w:rsid w:val="003B006F"/>
    <w:rsid w:val="003B0617"/>
    <w:rsid w:val="003B0647"/>
    <w:rsid w:val="003B0720"/>
    <w:rsid w:val="003B1005"/>
    <w:rsid w:val="003B12F5"/>
    <w:rsid w:val="003B1305"/>
    <w:rsid w:val="003B1583"/>
    <w:rsid w:val="003B15D1"/>
    <w:rsid w:val="003B165E"/>
    <w:rsid w:val="003B1831"/>
    <w:rsid w:val="003B1B66"/>
    <w:rsid w:val="003B1BD0"/>
    <w:rsid w:val="003B1C82"/>
    <w:rsid w:val="003B1CBF"/>
    <w:rsid w:val="003B1F3B"/>
    <w:rsid w:val="003B25F5"/>
    <w:rsid w:val="003B2A12"/>
    <w:rsid w:val="003B2A78"/>
    <w:rsid w:val="003B2A9F"/>
    <w:rsid w:val="003B2B2E"/>
    <w:rsid w:val="003B2D0C"/>
    <w:rsid w:val="003B2EE0"/>
    <w:rsid w:val="003B2F59"/>
    <w:rsid w:val="003B3011"/>
    <w:rsid w:val="003B323E"/>
    <w:rsid w:val="003B3643"/>
    <w:rsid w:val="003B382B"/>
    <w:rsid w:val="003B3A05"/>
    <w:rsid w:val="003B3C80"/>
    <w:rsid w:val="003B3DE6"/>
    <w:rsid w:val="003B4246"/>
    <w:rsid w:val="003B430F"/>
    <w:rsid w:val="003B43BD"/>
    <w:rsid w:val="003B4446"/>
    <w:rsid w:val="003B454B"/>
    <w:rsid w:val="003B4972"/>
    <w:rsid w:val="003B4BDE"/>
    <w:rsid w:val="003B543F"/>
    <w:rsid w:val="003B545E"/>
    <w:rsid w:val="003B5677"/>
    <w:rsid w:val="003B5896"/>
    <w:rsid w:val="003B59A4"/>
    <w:rsid w:val="003B5A1A"/>
    <w:rsid w:val="003B5D7C"/>
    <w:rsid w:val="003B5DC4"/>
    <w:rsid w:val="003B6131"/>
    <w:rsid w:val="003B6476"/>
    <w:rsid w:val="003B6542"/>
    <w:rsid w:val="003B65E7"/>
    <w:rsid w:val="003B688A"/>
    <w:rsid w:val="003B6F23"/>
    <w:rsid w:val="003B6F99"/>
    <w:rsid w:val="003B7024"/>
    <w:rsid w:val="003B7472"/>
    <w:rsid w:val="003B799A"/>
    <w:rsid w:val="003B7DA2"/>
    <w:rsid w:val="003B7F12"/>
    <w:rsid w:val="003C003E"/>
    <w:rsid w:val="003C0257"/>
    <w:rsid w:val="003C12A4"/>
    <w:rsid w:val="003C15A5"/>
    <w:rsid w:val="003C18F5"/>
    <w:rsid w:val="003C1963"/>
    <w:rsid w:val="003C19B4"/>
    <w:rsid w:val="003C1F65"/>
    <w:rsid w:val="003C236E"/>
    <w:rsid w:val="003C23AE"/>
    <w:rsid w:val="003C253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57F"/>
    <w:rsid w:val="003C4688"/>
    <w:rsid w:val="003C48AC"/>
    <w:rsid w:val="003C4ACB"/>
    <w:rsid w:val="003C4BD8"/>
    <w:rsid w:val="003C4C87"/>
    <w:rsid w:val="003C4EEF"/>
    <w:rsid w:val="003C4EFC"/>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BFD"/>
    <w:rsid w:val="003D3CCA"/>
    <w:rsid w:val="003D4025"/>
    <w:rsid w:val="003D4396"/>
    <w:rsid w:val="003D450E"/>
    <w:rsid w:val="003D474F"/>
    <w:rsid w:val="003D4C38"/>
    <w:rsid w:val="003D50B8"/>
    <w:rsid w:val="003D5179"/>
    <w:rsid w:val="003D54FC"/>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4241"/>
    <w:rsid w:val="003E4B26"/>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10D4"/>
    <w:rsid w:val="003F123F"/>
    <w:rsid w:val="003F1286"/>
    <w:rsid w:val="003F13C0"/>
    <w:rsid w:val="003F15DB"/>
    <w:rsid w:val="003F16F5"/>
    <w:rsid w:val="003F1C68"/>
    <w:rsid w:val="003F2037"/>
    <w:rsid w:val="003F20E9"/>
    <w:rsid w:val="003F223F"/>
    <w:rsid w:val="003F224F"/>
    <w:rsid w:val="003F2585"/>
    <w:rsid w:val="003F2786"/>
    <w:rsid w:val="003F2F5A"/>
    <w:rsid w:val="003F32C5"/>
    <w:rsid w:val="003F39B4"/>
    <w:rsid w:val="003F404D"/>
    <w:rsid w:val="003F4108"/>
    <w:rsid w:val="003F428A"/>
    <w:rsid w:val="003F4400"/>
    <w:rsid w:val="003F4975"/>
    <w:rsid w:val="003F4CF4"/>
    <w:rsid w:val="003F4D65"/>
    <w:rsid w:val="003F4E32"/>
    <w:rsid w:val="003F533D"/>
    <w:rsid w:val="003F5349"/>
    <w:rsid w:val="003F583A"/>
    <w:rsid w:val="003F5969"/>
    <w:rsid w:val="003F59F7"/>
    <w:rsid w:val="003F5ACF"/>
    <w:rsid w:val="003F601D"/>
    <w:rsid w:val="003F67AE"/>
    <w:rsid w:val="003F68C5"/>
    <w:rsid w:val="003F68CB"/>
    <w:rsid w:val="003F70DF"/>
    <w:rsid w:val="003F71BE"/>
    <w:rsid w:val="003F7284"/>
    <w:rsid w:val="003F75A8"/>
    <w:rsid w:val="003F7704"/>
    <w:rsid w:val="003F7DFB"/>
    <w:rsid w:val="0040021D"/>
    <w:rsid w:val="004004BD"/>
    <w:rsid w:val="0040059B"/>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0D"/>
    <w:rsid w:val="004044E7"/>
    <w:rsid w:val="00404665"/>
    <w:rsid w:val="004047AD"/>
    <w:rsid w:val="00404ACD"/>
    <w:rsid w:val="00404CD8"/>
    <w:rsid w:val="00405119"/>
    <w:rsid w:val="004051C5"/>
    <w:rsid w:val="0040534A"/>
    <w:rsid w:val="00405AF5"/>
    <w:rsid w:val="004060AC"/>
    <w:rsid w:val="00406311"/>
    <w:rsid w:val="00406433"/>
    <w:rsid w:val="00406521"/>
    <w:rsid w:val="00406665"/>
    <w:rsid w:val="00406A19"/>
    <w:rsid w:val="00406E69"/>
    <w:rsid w:val="00406F8D"/>
    <w:rsid w:val="0040739F"/>
    <w:rsid w:val="004075CF"/>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662"/>
    <w:rsid w:val="00416A0F"/>
    <w:rsid w:val="00416BB7"/>
    <w:rsid w:val="00416EFF"/>
    <w:rsid w:val="00416FAA"/>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B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48A"/>
    <w:rsid w:val="004276F9"/>
    <w:rsid w:val="0042776D"/>
    <w:rsid w:val="00427C73"/>
    <w:rsid w:val="00430A0C"/>
    <w:rsid w:val="00430B97"/>
    <w:rsid w:val="00430E39"/>
    <w:rsid w:val="004317DF"/>
    <w:rsid w:val="00431949"/>
    <w:rsid w:val="00431A9C"/>
    <w:rsid w:val="00431E1E"/>
    <w:rsid w:val="00431E65"/>
    <w:rsid w:val="00431E71"/>
    <w:rsid w:val="0043262F"/>
    <w:rsid w:val="004327EC"/>
    <w:rsid w:val="00432B8A"/>
    <w:rsid w:val="00432BC6"/>
    <w:rsid w:val="00432C3B"/>
    <w:rsid w:val="00432C84"/>
    <w:rsid w:val="0043324D"/>
    <w:rsid w:val="0043342F"/>
    <w:rsid w:val="00433501"/>
    <w:rsid w:val="004337F7"/>
    <w:rsid w:val="00433D23"/>
    <w:rsid w:val="00433DC5"/>
    <w:rsid w:val="00433F61"/>
    <w:rsid w:val="00433FE1"/>
    <w:rsid w:val="00434371"/>
    <w:rsid w:val="0043452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AD"/>
    <w:rsid w:val="00441CB7"/>
    <w:rsid w:val="00441E42"/>
    <w:rsid w:val="004421CA"/>
    <w:rsid w:val="004427B4"/>
    <w:rsid w:val="00442C29"/>
    <w:rsid w:val="00442DB7"/>
    <w:rsid w:val="00442F05"/>
    <w:rsid w:val="0044326E"/>
    <w:rsid w:val="00443373"/>
    <w:rsid w:val="00443789"/>
    <w:rsid w:val="00443A1D"/>
    <w:rsid w:val="00443CCD"/>
    <w:rsid w:val="00443CF6"/>
    <w:rsid w:val="00444238"/>
    <w:rsid w:val="00444888"/>
    <w:rsid w:val="0044547F"/>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131"/>
    <w:rsid w:val="00454574"/>
    <w:rsid w:val="00454643"/>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DD1"/>
    <w:rsid w:val="00461EC2"/>
    <w:rsid w:val="00461F51"/>
    <w:rsid w:val="0046227D"/>
    <w:rsid w:val="00462413"/>
    <w:rsid w:val="00462497"/>
    <w:rsid w:val="0046258C"/>
    <w:rsid w:val="00462B74"/>
    <w:rsid w:val="00462C07"/>
    <w:rsid w:val="00462D90"/>
    <w:rsid w:val="00462E9E"/>
    <w:rsid w:val="00462EE3"/>
    <w:rsid w:val="00463989"/>
    <w:rsid w:val="00463C19"/>
    <w:rsid w:val="00463E0E"/>
    <w:rsid w:val="004640DB"/>
    <w:rsid w:val="004642DA"/>
    <w:rsid w:val="00464738"/>
    <w:rsid w:val="00464857"/>
    <w:rsid w:val="00464A03"/>
    <w:rsid w:val="00464D47"/>
    <w:rsid w:val="00464E86"/>
    <w:rsid w:val="00465113"/>
    <w:rsid w:val="004652D7"/>
    <w:rsid w:val="00465648"/>
    <w:rsid w:val="00465685"/>
    <w:rsid w:val="004656E6"/>
    <w:rsid w:val="0046593C"/>
    <w:rsid w:val="00465A33"/>
    <w:rsid w:val="00465BF7"/>
    <w:rsid w:val="00465F3F"/>
    <w:rsid w:val="0046642A"/>
    <w:rsid w:val="0046651E"/>
    <w:rsid w:val="00466AD3"/>
    <w:rsid w:val="004671F7"/>
    <w:rsid w:val="00467587"/>
    <w:rsid w:val="0046794C"/>
    <w:rsid w:val="00470243"/>
    <w:rsid w:val="00470CCE"/>
    <w:rsid w:val="00470DF6"/>
    <w:rsid w:val="00470EBB"/>
    <w:rsid w:val="0047120E"/>
    <w:rsid w:val="0047173A"/>
    <w:rsid w:val="004717E4"/>
    <w:rsid w:val="00471933"/>
    <w:rsid w:val="00471A76"/>
    <w:rsid w:val="00471AA0"/>
    <w:rsid w:val="00471BCE"/>
    <w:rsid w:val="0047224A"/>
    <w:rsid w:val="00472687"/>
    <w:rsid w:val="00472B53"/>
    <w:rsid w:val="00472FAF"/>
    <w:rsid w:val="00473148"/>
    <w:rsid w:val="00473179"/>
    <w:rsid w:val="004735B6"/>
    <w:rsid w:val="004736EB"/>
    <w:rsid w:val="004737DA"/>
    <w:rsid w:val="00473800"/>
    <w:rsid w:val="00473808"/>
    <w:rsid w:val="00473D7F"/>
    <w:rsid w:val="004741E8"/>
    <w:rsid w:val="00474819"/>
    <w:rsid w:val="00474870"/>
    <w:rsid w:val="00475031"/>
    <w:rsid w:val="0047532A"/>
    <w:rsid w:val="004753A3"/>
    <w:rsid w:val="004753E0"/>
    <w:rsid w:val="0047541A"/>
    <w:rsid w:val="00475978"/>
    <w:rsid w:val="004759FA"/>
    <w:rsid w:val="00475EB8"/>
    <w:rsid w:val="00476185"/>
    <w:rsid w:val="00476664"/>
    <w:rsid w:val="004766C5"/>
    <w:rsid w:val="00476AC8"/>
    <w:rsid w:val="00476F58"/>
    <w:rsid w:val="0047702A"/>
    <w:rsid w:val="004771CB"/>
    <w:rsid w:val="0047731E"/>
    <w:rsid w:val="004776BB"/>
    <w:rsid w:val="004803B9"/>
    <w:rsid w:val="004805F0"/>
    <w:rsid w:val="004806CB"/>
    <w:rsid w:val="004807EE"/>
    <w:rsid w:val="004809F4"/>
    <w:rsid w:val="00480B41"/>
    <w:rsid w:val="004813C9"/>
    <w:rsid w:val="0048175B"/>
    <w:rsid w:val="0048181F"/>
    <w:rsid w:val="00481919"/>
    <w:rsid w:val="0048196C"/>
    <w:rsid w:val="004819D7"/>
    <w:rsid w:val="00481D11"/>
    <w:rsid w:val="0048213C"/>
    <w:rsid w:val="004822C5"/>
    <w:rsid w:val="004826AD"/>
    <w:rsid w:val="00482995"/>
    <w:rsid w:val="004829A1"/>
    <w:rsid w:val="00482A63"/>
    <w:rsid w:val="00482CC5"/>
    <w:rsid w:val="004830B6"/>
    <w:rsid w:val="004834DC"/>
    <w:rsid w:val="00483587"/>
    <w:rsid w:val="004839C8"/>
    <w:rsid w:val="00483CB4"/>
    <w:rsid w:val="00483FD5"/>
    <w:rsid w:val="00483FF3"/>
    <w:rsid w:val="00484120"/>
    <w:rsid w:val="00484223"/>
    <w:rsid w:val="00484290"/>
    <w:rsid w:val="00484529"/>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8EF"/>
    <w:rsid w:val="00487CB8"/>
    <w:rsid w:val="00487E77"/>
    <w:rsid w:val="00490200"/>
    <w:rsid w:val="00490253"/>
    <w:rsid w:val="00490512"/>
    <w:rsid w:val="00490827"/>
    <w:rsid w:val="00490884"/>
    <w:rsid w:val="004909E9"/>
    <w:rsid w:val="00490D64"/>
    <w:rsid w:val="00490FC4"/>
    <w:rsid w:val="00491259"/>
    <w:rsid w:val="004912DF"/>
    <w:rsid w:val="00491AD0"/>
    <w:rsid w:val="00491BF0"/>
    <w:rsid w:val="00492167"/>
    <w:rsid w:val="0049274B"/>
    <w:rsid w:val="00492B8D"/>
    <w:rsid w:val="00492B96"/>
    <w:rsid w:val="00493057"/>
    <w:rsid w:val="00493274"/>
    <w:rsid w:val="00493426"/>
    <w:rsid w:val="0049343E"/>
    <w:rsid w:val="0049371F"/>
    <w:rsid w:val="00493942"/>
    <w:rsid w:val="00493A10"/>
    <w:rsid w:val="00493A74"/>
    <w:rsid w:val="00493C24"/>
    <w:rsid w:val="00493C81"/>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D92"/>
    <w:rsid w:val="00495DAE"/>
    <w:rsid w:val="00495FB9"/>
    <w:rsid w:val="004961BB"/>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2"/>
    <w:rsid w:val="004A10DE"/>
    <w:rsid w:val="004A140D"/>
    <w:rsid w:val="004A244F"/>
    <w:rsid w:val="004A2489"/>
    <w:rsid w:val="004A275A"/>
    <w:rsid w:val="004A2890"/>
    <w:rsid w:val="004A289D"/>
    <w:rsid w:val="004A306E"/>
    <w:rsid w:val="004A3146"/>
    <w:rsid w:val="004A3335"/>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4BB9"/>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161"/>
    <w:rsid w:val="004A73FA"/>
    <w:rsid w:val="004A751F"/>
    <w:rsid w:val="004A7776"/>
    <w:rsid w:val="004A788F"/>
    <w:rsid w:val="004A7950"/>
    <w:rsid w:val="004A7C7C"/>
    <w:rsid w:val="004B0116"/>
    <w:rsid w:val="004B01DF"/>
    <w:rsid w:val="004B021B"/>
    <w:rsid w:val="004B06AB"/>
    <w:rsid w:val="004B071A"/>
    <w:rsid w:val="004B0853"/>
    <w:rsid w:val="004B0B8A"/>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4E28"/>
    <w:rsid w:val="004B505D"/>
    <w:rsid w:val="004B517A"/>
    <w:rsid w:val="004B51CB"/>
    <w:rsid w:val="004B51DF"/>
    <w:rsid w:val="004B559C"/>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FEE"/>
    <w:rsid w:val="004B70EC"/>
    <w:rsid w:val="004B72EC"/>
    <w:rsid w:val="004B771E"/>
    <w:rsid w:val="004B79A3"/>
    <w:rsid w:val="004B79E3"/>
    <w:rsid w:val="004B7A73"/>
    <w:rsid w:val="004B7AE1"/>
    <w:rsid w:val="004C026C"/>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24B4"/>
    <w:rsid w:val="004C2A5B"/>
    <w:rsid w:val="004C326C"/>
    <w:rsid w:val="004C3726"/>
    <w:rsid w:val="004C373E"/>
    <w:rsid w:val="004C3786"/>
    <w:rsid w:val="004C39BA"/>
    <w:rsid w:val="004C40DC"/>
    <w:rsid w:val="004C46E9"/>
    <w:rsid w:val="004C49BE"/>
    <w:rsid w:val="004C5399"/>
    <w:rsid w:val="004C55D3"/>
    <w:rsid w:val="004C5931"/>
    <w:rsid w:val="004C5A8A"/>
    <w:rsid w:val="004C5E0B"/>
    <w:rsid w:val="004C60D6"/>
    <w:rsid w:val="004C613D"/>
    <w:rsid w:val="004C6554"/>
    <w:rsid w:val="004C66C8"/>
    <w:rsid w:val="004C7047"/>
    <w:rsid w:val="004C713B"/>
    <w:rsid w:val="004C72D3"/>
    <w:rsid w:val="004C79EE"/>
    <w:rsid w:val="004C7BF9"/>
    <w:rsid w:val="004C7FAA"/>
    <w:rsid w:val="004D0049"/>
    <w:rsid w:val="004D0088"/>
    <w:rsid w:val="004D00C9"/>
    <w:rsid w:val="004D047A"/>
    <w:rsid w:val="004D04BC"/>
    <w:rsid w:val="004D059C"/>
    <w:rsid w:val="004D07E9"/>
    <w:rsid w:val="004D0943"/>
    <w:rsid w:val="004D0951"/>
    <w:rsid w:val="004D0AE0"/>
    <w:rsid w:val="004D0B97"/>
    <w:rsid w:val="004D0EFF"/>
    <w:rsid w:val="004D119A"/>
    <w:rsid w:val="004D1505"/>
    <w:rsid w:val="004D18FC"/>
    <w:rsid w:val="004D1DB3"/>
    <w:rsid w:val="004D2069"/>
    <w:rsid w:val="004D213D"/>
    <w:rsid w:val="004D2200"/>
    <w:rsid w:val="004D29A0"/>
    <w:rsid w:val="004D2ED5"/>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7B1"/>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3C6"/>
    <w:rsid w:val="004E1885"/>
    <w:rsid w:val="004E1B76"/>
    <w:rsid w:val="004E1C9C"/>
    <w:rsid w:val="004E1FBC"/>
    <w:rsid w:val="004E20AE"/>
    <w:rsid w:val="004E20B9"/>
    <w:rsid w:val="004E23BA"/>
    <w:rsid w:val="004E2582"/>
    <w:rsid w:val="004E28F7"/>
    <w:rsid w:val="004E29E9"/>
    <w:rsid w:val="004E2AF5"/>
    <w:rsid w:val="004E33E3"/>
    <w:rsid w:val="004E342D"/>
    <w:rsid w:val="004E36EE"/>
    <w:rsid w:val="004E372D"/>
    <w:rsid w:val="004E3754"/>
    <w:rsid w:val="004E3813"/>
    <w:rsid w:val="004E39F2"/>
    <w:rsid w:val="004E4CDD"/>
    <w:rsid w:val="004E4E24"/>
    <w:rsid w:val="004E4E61"/>
    <w:rsid w:val="004E4FFF"/>
    <w:rsid w:val="004E53F5"/>
    <w:rsid w:val="004E54CB"/>
    <w:rsid w:val="004E5505"/>
    <w:rsid w:val="004E5513"/>
    <w:rsid w:val="004E55F7"/>
    <w:rsid w:val="004E5CBC"/>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02B"/>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59DC"/>
    <w:rsid w:val="004F5CC6"/>
    <w:rsid w:val="004F60D4"/>
    <w:rsid w:val="004F610C"/>
    <w:rsid w:val="004F6279"/>
    <w:rsid w:val="004F6545"/>
    <w:rsid w:val="004F6693"/>
    <w:rsid w:val="004F6747"/>
    <w:rsid w:val="004F6767"/>
    <w:rsid w:val="004F6829"/>
    <w:rsid w:val="004F6958"/>
    <w:rsid w:val="004F6C89"/>
    <w:rsid w:val="004F723C"/>
    <w:rsid w:val="004F72C7"/>
    <w:rsid w:val="004F747F"/>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177"/>
    <w:rsid w:val="0050254C"/>
    <w:rsid w:val="00502663"/>
    <w:rsid w:val="005026BA"/>
    <w:rsid w:val="00502B7B"/>
    <w:rsid w:val="00503196"/>
    <w:rsid w:val="0050388D"/>
    <w:rsid w:val="00503A01"/>
    <w:rsid w:val="00503AAE"/>
    <w:rsid w:val="00503B14"/>
    <w:rsid w:val="00503B82"/>
    <w:rsid w:val="005043F8"/>
    <w:rsid w:val="00504708"/>
    <w:rsid w:val="0050484C"/>
    <w:rsid w:val="0050525A"/>
    <w:rsid w:val="005058E9"/>
    <w:rsid w:val="005059F4"/>
    <w:rsid w:val="00505BDD"/>
    <w:rsid w:val="00505DE3"/>
    <w:rsid w:val="00505EAA"/>
    <w:rsid w:val="0050613E"/>
    <w:rsid w:val="005067A7"/>
    <w:rsid w:val="00507ADF"/>
    <w:rsid w:val="00507AF8"/>
    <w:rsid w:val="00507BF0"/>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53"/>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860"/>
    <w:rsid w:val="00516B0F"/>
    <w:rsid w:val="00516D24"/>
    <w:rsid w:val="00516F7A"/>
    <w:rsid w:val="00517576"/>
    <w:rsid w:val="00517CB0"/>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3F3"/>
    <w:rsid w:val="00526C63"/>
    <w:rsid w:val="00526D62"/>
    <w:rsid w:val="005273C1"/>
    <w:rsid w:val="005273FF"/>
    <w:rsid w:val="00527739"/>
    <w:rsid w:val="00527B3C"/>
    <w:rsid w:val="00527C00"/>
    <w:rsid w:val="00527CAA"/>
    <w:rsid w:val="00530189"/>
    <w:rsid w:val="00530ED0"/>
    <w:rsid w:val="00530FE2"/>
    <w:rsid w:val="005311B6"/>
    <w:rsid w:val="005311EC"/>
    <w:rsid w:val="00531211"/>
    <w:rsid w:val="005312B8"/>
    <w:rsid w:val="005312ED"/>
    <w:rsid w:val="00531403"/>
    <w:rsid w:val="005314FA"/>
    <w:rsid w:val="00531621"/>
    <w:rsid w:val="005316B2"/>
    <w:rsid w:val="005318AC"/>
    <w:rsid w:val="005318BF"/>
    <w:rsid w:val="005321CF"/>
    <w:rsid w:val="0053225B"/>
    <w:rsid w:val="00532536"/>
    <w:rsid w:val="00532578"/>
    <w:rsid w:val="00532A40"/>
    <w:rsid w:val="00532C6E"/>
    <w:rsid w:val="00532CBE"/>
    <w:rsid w:val="005330A3"/>
    <w:rsid w:val="005335CB"/>
    <w:rsid w:val="00533DC5"/>
    <w:rsid w:val="00533E3E"/>
    <w:rsid w:val="0053400E"/>
    <w:rsid w:val="00534397"/>
    <w:rsid w:val="005343CE"/>
    <w:rsid w:val="00534799"/>
    <w:rsid w:val="00534C51"/>
    <w:rsid w:val="00534CBD"/>
    <w:rsid w:val="00534EFD"/>
    <w:rsid w:val="005355B3"/>
    <w:rsid w:val="005359A6"/>
    <w:rsid w:val="00535BA0"/>
    <w:rsid w:val="00535DA3"/>
    <w:rsid w:val="00535FB5"/>
    <w:rsid w:val="005360E1"/>
    <w:rsid w:val="00536128"/>
    <w:rsid w:val="00536285"/>
    <w:rsid w:val="0053635C"/>
    <w:rsid w:val="005364B8"/>
    <w:rsid w:val="005364E3"/>
    <w:rsid w:val="0053662B"/>
    <w:rsid w:val="005369BA"/>
    <w:rsid w:val="00536AC7"/>
    <w:rsid w:val="00536E31"/>
    <w:rsid w:val="00536E7A"/>
    <w:rsid w:val="005370BC"/>
    <w:rsid w:val="00537236"/>
    <w:rsid w:val="00537859"/>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199"/>
    <w:rsid w:val="00542381"/>
    <w:rsid w:val="00542497"/>
    <w:rsid w:val="005425B3"/>
    <w:rsid w:val="00542AA6"/>
    <w:rsid w:val="00543490"/>
    <w:rsid w:val="005435A9"/>
    <w:rsid w:val="005436AC"/>
    <w:rsid w:val="00543B19"/>
    <w:rsid w:val="0054421E"/>
    <w:rsid w:val="00544419"/>
    <w:rsid w:val="00544CAD"/>
    <w:rsid w:val="00544D48"/>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DB4"/>
    <w:rsid w:val="00553DBA"/>
    <w:rsid w:val="00553F5E"/>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778"/>
    <w:rsid w:val="00560C35"/>
    <w:rsid w:val="00561204"/>
    <w:rsid w:val="00561447"/>
    <w:rsid w:val="00561574"/>
    <w:rsid w:val="005617AB"/>
    <w:rsid w:val="00561883"/>
    <w:rsid w:val="00561966"/>
    <w:rsid w:val="00561A8E"/>
    <w:rsid w:val="00561A9D"/>
    <w:rsid w:val="00561B52"/>
    <w:rsid w:val="00561EB1"/>
    <w:rsid w:val="00561EE7"/>
    <w:rsid w:val="005626B8"/>
    <w:rsid w:val="00562711"/>
    <w:rsid w:val="00562C42"/>
    <w:rsid w:val="00562D6D"/>
    <w:rsid w:val="0056314B"/>
    <w:rsid w:val="0056338E"/>
    <w:rsid w:val="005635D1"/>
    <w:rsid w:val="005635F2"/>
    <w:rsid w:val="005638A4"/>
    <w:rsid w:val="00563B1D"/>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6FF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3D"/>
    <w:rsid w:val="00581964"/>
    <w:rsid w:val="00581C73"/>
    <w:rsid w:val="0058236F"/>
    <w:rsid w:val="00582681"/>
    <w:rsid w:val="0058276E"/>
    <w:rsid w:val="00582884"/>
    <w:rsid w:val="0058289F"/>
    <w:rsid w:val="00582A53"/>
    <w:rsid w:val="00582BCE"/>
    <w:rsid w:val="00582DFE"/>
    <w:rsid w:val="00582F53"/>
    <w:rsid w:val="00583014"/>
    <w:rsid w:val="0058315A"/>
    <w:rsid w:val="00583467"/>
    <w:rsid w:val="00583B75"/>
    <w:rsid w:val="00583D68"/>
    <w:rsid w:val="00583EE8"/>
    <w:rsid w:val="00583FF1"/>
    <w:rsid w:val="005841DD"/>
    <w:rsid w:val="00584AB8"/>
    <w:rsid w:val="00584D78"/>
    <w:rsid w:val="00584F29"/>
    <w:rsid w:val="005853BB"/>
    <w:rsid w:val="00585680"/>
    <w:rsid w:val="005859FA"/>
    <w:rsid w:val="00585EA8"/>
    <w:rsid w:val="005860C0"/>
    <w:rsid w:val="0058695C"/>
    <w:rsid w:val="00586B65"/>
    <w:rsid w:val="00586CCA"/>
    <w:rsid w:val="00586E22"/>
    <w:rsid w:val="005873F8"/>
    <w:rsid w:val="005876B8"/>
    <w:rsid w:val="005878FE"/>
    <w:rsid w:val="00587ABC"/>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2407"/>
    <w:rsid w:val="00592722"/>
    <w:rsid w:val="005928F2"/>
    <w:rsid w:val="00592B73"/>
    <w:rsid w:val="00592CC0"/>
    <w:rsid w:val="00592E4C"/>
    <w:rsid w:val="00592EF2"/>
    <w:rsid w:val="00593268"/>
    <w:rsid w:val="00593391"/>
    <w:rsid w:val="0059378B"/>
    <w:rsid w:val="005938A1"/>
    <w:rsid w:val="0059396C"/>
    <w:rsid w:val="00593B94"/>
    <w:rsid w:val="00594353"/>
    <w:rsid w:val="00594B78"/>
    <w:rsid w:val="00594D59"/>
    <w:rsid w:val="00594DC9"/>
    <w:rsid w:val="00594EF2"/>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8E"/>
    <w:rsid w:val="005A3FE7"/>
    <w:rsid w:val="005A405D"/>
    <w:rsid w:val="005A40D1"/>
    <w:rsid w:val="005A4A10"/>
    <w:rsid w:val="005A4AF7"/>
    <w:rsid w:val="005A5775"/>
    <w:rsid w:val="005A578D"/>
    <w:rsid w:val="005A5C59"/>
    <w:rsid w:val="005A5C65"/>
    <w:rsid w:val="005A617F"/>
    <w:rsid w:val="005A6228"/>
    <w:rsid w:val="005A62D6"/>
    <w:rsid w:val="005A638E"/>
    <w:rsid w:val="005A6B7D"/>
    <w:rsid w:val="005A75D0"/>
    <w:rsid w:val="005A792B"/>
    <w:rsid w:val="005A7CCD"/>
    <w:rsid w:val="005A7D01"/>
    <w:rsid w:val="005A7ED4"/>
    <w:rsid w:val="005B0346"/>
    <w:rsid w:val="005B03A6"/>
    <w:rsid w:val="005B03FD"/>
    <w:rsid w:val="005B080A"/>
    <w:rsid w:val="005B090E"/>
    <w:rsid w:val="005B0B51"/>
    <w:rsid w:val="005B0CF5"/>
    <w:rsid w:val="005B0F00"/>
    <w:rsid w:val="005B0F53"/>
    <w:rsid w:val="005B1052"/>
    <w:rsid w:val="005B12A2"/>
    <w:rsid w:val="005B1483"/>
    <w:rsid w:val="005B150D"/>
    <w:rsid w:val="005B150F"/>
    <w:rsid w:val="005B1CB6"/>
    <w:rsid w:val="005B268B"/>
    <w:rsid w:val="005B27FF"/>
    <w:rsid w:val="005B2E2A"/>
    <w:rsid w:val="005B2E8B"/>
    <w:rsid w:val="005B3189"/>
    <w:rsid w:val="005B363B"/>
    <w:rsid w:val="005B3A95"/>
    <w:rsid w:val="005B3D03"/>
    <w:rsid w:val="005B3E30"/>
    <w:rsid w:val="005B4014"/>
    <w:rsid w:val="005B4178"/>
    <w:rsid w:val="005B41E7"/>
    <w:rsid w:val="005B446E"/>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840"/>
    <w:rsid w:val="005C39FD"/>
    <w:rsid w:val="005C3D0D"/>
    <w:rsid w:val="005C3E08"/>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14A"/>
    <w:rsid w:val="005D1248"/>
    <w:rsid w:val="005D1307"/>
    <w:rsid w:val="005D15D2"/>
    <w:rsid w:val="005D15F8"/>
    <w:rsid w:val="005D1851"/>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54B"/>
    <w:rsid w:val="005E1631"/>
    <w:rsid w:val="005E1B3D"/>
    <w:rsid w:val="005E1D82"/>
    <w:rsid w:val="005E2100"/>
    <w:rsid w:val="005E21C2"/>
    <w:rsid w:val="005E22C8"/>
    <w:rsid w:val="005E297B"/>
    <w:rsid w:val="005E2C99"/>
    <w:rsid w:val="005E2D8C"/>
    <w:rsid w:val="005E3175"/>
    <w:rsid w:val="005E33F1"/>
    <w:rsid w:val="005E34F9"/>
    <w:rsid w:val="005E377E"/>
    <w:rsid w:val="005E379B"/>
    <w:rsid w:val="005E39C5"/>
    <w:rsid w:val="005E3A9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C6B"/>
    <w:rsid w:val="005E5FED"/>
    <w:rsid w:val="005E682A"/>
    <w:rsid w:val="005E6A44"/>
    <w:rsid w:val="005E6C38"/>
    <w:rsid w:val="005E6FF0"/>
    <w:rsid w:val="005E7145"/>
    <w:rsid w:val="005E72F5"/>
    <w:rsid w:val="005E7460"/>
    <w:rsid w:val="005E7786"/>
    <w:rsid w:val="005F026E"/>
    <w:rsid w:val="005F05BB"/>
    <w:rsid w:val="005F11DB"/>
    <w:rsid w:val="005F12E1"/>
    <w:rsid w:val="005F1BBE"/>
    <w:rsid w:val="005F1E79"/>
    <w:rsid w:val="005F1FE4"/>
    <w:rsid w:val="005F1FED"/>
    <w:rsid w:val="005F23C5"/>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637"/>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685"/>
    <w:rsid w:val="006068D4"/>
    <w:rsid w:val="00606A78"/>
    <w:rsid w:val="00606A7A"/>
    <w:rsid w:val="00606C95"/>
    <w:rsid w:val="00607027"/>
    <w:rsid w:val="0060755A"/>
    <w:rsid w:val="0060770C"/>
    <w:rsid w:val="00607A66"/>
    <w:rsid w:val="00607D11"/>
    <w:rsid w:val="00607EEC"/>
    <w:rsid w:val="0061012A"/>
    <w:rsid w:val="006106B4"/>
    <w:rsid w:val="00610856"/>
    <w:rsid w:val="006108F6"/>
    <w:rsid w:val="00610B0E"/>
    <w:rsid w:val="00610B9C"/>
    <w:rsid w:val="00610CBC"/>
    <w:rsid w:val="00610D0D"/>
    <w:rsid w:val="00611044"/>
    <w:rsid w:val="0061146A"/>
    <w:rsid w:val="00611567"/>
    <w:rsid w:val="00611597"/>
    <w:rsid w:val="00612398"/>
    <w:rsid w:val="006123C0"/>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B61"/>
    <w:rsid w:val="00614CC6"/>
    <w:rsid w:val="00614CF8"/>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27D5B"/>
    <w:rsid w:val="00627E8F"/>
    <w:rsid w:val="00630074"/>
    <w:rsid w:val="00630087"/>
    <w:rsid w:val="00630171"/>
    <w:rsid w:val="00630375"/>
    <w:rsid w:val="006303FD"/>
    <w:rsid w:val="00630483"/>
    <w:rsid w:val="0063055E"/>
    <w:rsid w:val="0063058C"/>
    <w:rsid w:val="00630B80"/>
    <w:rsid w:val="00630F96"/>
    <w:rsid w:val="0063111E"/>
    <w:rsid w:val="006313C0"/>
    <w:rsid w:val="00631D05"/>
    <w:rsid w:val="006320B0"/>
    <w:rsid w:val="006326E6"/>
    <w:rsid w:val="00632C95"/>
    <w:rsid w:val="00632D63"/>
    <w:rsid w:val="0063303D"/>
    <w:rsid w:val="00633ADE"/>
    <w:rsid w:val="00633BAA"/>
    <w:rsid w:val="00634243"/>
    <w:rsid w:val="00634590"/>
    <w:rsid w:val="00634783"/>
    <w:rsid w:val="006347B4"/>
    <w:rsid w:val="006348DA"/>
    <w:rsid w:val="006348F2"/>
    <w:rsid w:val="00634BE5"/>
    <w:rsid w:val="00634E69"/>
    <w:rsid w:val="00635049"/>
    <w:rsid w:val="00635188"/>
    <w:rsid w:val="006353B1"/>
    <w:rsid w:val="006355AF"/>
    <w:rsid w:val="006359E9"/>
    <w:rsid w:val="00635B95"/>
    <w:rsid w:val="00635F1E"/>
    <w:rsid w:val="0063681E"/>
    <w:rsid w:val="00636A45"/>
    <w:rsid w:val="00636A6D"/>
    <w:rsid w:val="00636ACF"/>
    <w:rsid w:val="00637AC9"/>
    <w:rsid w:val="00637B8A"/>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1F87"/>
    <w:rsid w:val="0064200D"/>
    <w:rsid w:val="00642138"/>
    <w:rsid w:val="0064221C"/>
    <w:rsid w:val="0064242B"/>
    <w:rsid w:val="00642485"/>
    <w:rsid w:val="00642540"/>
    <w:rsid w:val="006426D6"/>
    <w:rsid w:val="0064284E"/>
    <w:rsid w:val="00642EA1"/>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769"/>
    <w:rsid w:val="00645881"/>
    <w:rsid w:val="00645A3E"/>
    <w:rsid w:val="00645AEE"/>
    <w:rsid w:val="00645B7A"/>
    <w:rsid w:val="00645B90"/>
    <w:rsid w:val="00645F0D"/>
    <w:rsid w:val="00646027"/>
    <w:rsid w:val="00646044"/>
    <w:rsid w:val="00646132"/>
    <w:rsid w:val="0064615E"/>
    <w:rsid w:val="00646344"/>
    <w:rsid w:val="0064651A"/>
    <w:rsid w:val="006465B0"/>
    <w:rsid w:val="00646824"/>
    <w:rsid w:val="00646F54"/>
    <w:rsid w:val="00647554"/>
    <w:rsid w:val="006475FE"/>
    <w:rsid w:val="00647B97"/>
    <w:rsid w:val="00647CE2"/>
    <w:rsid w:val="00647FB8"/>
    <w:rsid w:val="006502B3"/>
    <w:rsid w:val="00650374"/>
    <w:rsid w:val="0065057A"/>
    <w:rsid w:val="006506EC"/>
    <w:rsid w:val="006508E1"/>
    <w:rsid w:val="00650AF4"/>
    <w:rsid w:val="00650C10"/>
    <w:rsid w:val="00650EBD"/>
    <w:rsid w:val="006516C0"/>
    <w:rsid w:val="00651B08"/>
    <w:rsid w:val="00651D5B"/>
    <w:rsid w:val="00651DB4"/>
    <w:rsid w:val="00651ED2"/>
    <w:rsid w:val="0065263A"/>
    <w:rsid w:val="00652680"/>
    <w:rsid w:val="0065278F"/>
    <w:rsid w:val="006527AD"/>
    <w:rsid w:val="00652CF5"/>
    <w:rsid w:val="00652FA9"/>
    <w:rsid w:val="00653212"/>
    <w:rsid w:val="006532FE"/>
    <w:rsid w:val="006533CD"/>
    <w:rsid w:val="006534E3"/>
    <w:rsid w:val="00653B72"/>
    <w:rsid w:val="0065447B"/>
    <w:rsid w:val="00654BCA"/>
    <w:rsid w:val="00654BF5"/>
    <w:rsid w:val="0065538A"/>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F5F"/>
    <w:rsid w:val="00663318"/>
    <w:rsid w:val="00663369"/>
    <w:rsid w:val="006637C3"/>
    <w:rsid w:val="00663941"/>
    <w:rsid w:val="0066397F"/>
    <w:rsid w:val="0066399C"/>
    <w:rsid w:val="00663A34"/>
    <w:rsid w:val="00663CF8"/>
    <w:rsid w:val="00663DAF"/>
    <w:rsid w:val="00663F4A"/>
    <w:rsid w:val="0066435C"/>
    <w:rsid w:val="006643E9"/>
    <w:rsid w:val="00664730"/>
    <w:rsid w:val="0066490F"/>
    <w:rsid w:val="006649C9"/>
    <w:rsid w:val="00665152"/>
    <w:rsid w:val="006651BA"/>
    <w:rsid w:val="0066546F"/>
    <w:rsid w:val="0066571A"/>
    <w:rsid w:val="00665CBA"/>
    <w:rsid w:val="00665CF1"/>
    <w:rsid w:val="0066623C"/>
    <w:rsid w:val="00666793"/>
    <w:rsid w:val="00666ABE"/>
    <w:rsid w:val="00666CAC"/>
    <w:rsid w:val="00666F18"/>
    <w:rsid w:val="006670F8"/>
    <w:rsid w:val="00667586"/>
    <w:rsid w:val="0066797C"/>
    <w:rsid w:val="006679F9"/>
    <w:rsid w:val="00667A02"/>
    <w:rsid w:val="00667DFB"/>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72F6"/>
    <w:rsid w:val="0067738B"/>
    <w:rsid w:val="0067743F"/>
    <w:rsid w:val="006775AE"/>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333"/>
    <w:rsid w:val="00682506"/>
    <w:rsid w:val="00682929"/>
    <w:rsid w:val="00682E54"/>
    <w:rsid w:val="0068367F"/>
    <w:rsid w:val="0068373B"/>
    <w:rsid w:val="0068373D"/>
    <w:rsid w:val="00683CB9"/>
    <w:rsid w:val="006849D1"/>
    <w:rsid w:val="00684CA1"/>
    <w:rsid w:val="00684CD9"/>
    <w:rsid w:val="00685139"/>
    <w:rsid w:val="00685492"/>
    <w:rsid w:val="006854C0"/>
    <w:rsid w:val="00685AC5"/>
    <w:rsid w:val="00686028"/>
    <w:rsid w:val="00686029"/>
    <w:rsid w:val="00686618"/>
    <w:rsid w:val="006866E5"/>
    <w:rsid w:val="00686718"/>
    <w:rsid w:val="00686851"/>
    <w:rsid w:val="00686C8A"/>
    <w:rsid w:val="00686DC7"/>
    <w:rsid w:val="00687916"/>
    <w:rsid w:val="00687B68"/>
    <w:rsid w:val="00687F0D"/>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4F70"/>
    <w:rsid w:val="0069547C"/>
    <w:rsid w:val="00695717"/>
    <w:rsid w:val="006957A5"/>
    <w:rsid w:val="0069589E"/>
    <w:rsid w:val="00696116"/>
    <w:rsid w:val="00696404"/>
    <w:rsid w:val="006966F5"/>
    <w:rsid w:val="00696A6B"/>
    <w:rsid w:val="00696C83"/>
    <w:rsid w:val="00696CA6"/>
    <w:rsid w:val="00697291"/>
    <w:rsid w:val="006977B7"/>
    <w:rsid w:val="00697842"/>
    <w:rsid w:val="00697FCE"/>
    <w:rsid w:val="006A00D9"/>
    <w:rsid w:val="006A035C"/>
    <w:rsid w:val="006A0D63"/>
    <w:rsid w:val="006A0F10"/>
    <w:rsid w:val="006A1189"/>
    <w:rsid w:val="006A11E6"/>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A7FA3"/>
    <w:rsid w:val="006B03FA"/>
    <w:rsid w:val="006B046B"/>
    <w:rsid w:val="006B0474"/>
    <w:rsid w:val="006B0604"/>
    <w:rsid w:val="006B0819"/>
    <w:rsid w:val="006B0B35"/>
    <w:rsid w:val="006B1641"/>
    <w:rsid w:val="006B1889"/>
    <w:rsid w:val="006B1ACB"/>
    <w:rsid w:val="006B1B51"/>
    <w:rsid w:val="006B1D12"/>
    <w:rsid w:val="006B1D28"/>
    <w:rsid w:val="006B1D59"/>
    <w:rsid w:val="006B1D89"/>
    <w:rsid w:val="006B2051"/>
    <w:rsid w:val="006B274A"/>
    <w:rsid w:val="006B28C6"/>
    <w:rsid w:val="006B2941"/>
    <w:rsid w:val="006B3350"/>
    <w:rsid w:val="006B373D"/>
    <w:rsid w:val="006B3CBB"/>
    <w:rsid w:val="006B3D95"/>
    <w:rsid w:val="006B45E4"/>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007"/>
    <w:rsid w:val="006C0579"/>
    <w:rsid w:val="006C0877"/>
    <w:rsid w:val="006C08D2"/>
    <w:rsid w:val="006C0906"/>
    <w:rsid w:val="006C0A0C"/>
    <w:rsid w:val="006C0E4D"/>
    <w:rsid w:val="006C0F40"/>
    <w:rsid w:val="006C16D1"/>
    <w:rsid w:val="006C1787"/>
    <w:rsid w:val="006C180C"/>
    <w:rsid w:val="006C1CB6"/>
    <w:rsid w:val="006C1EC6"/>
    <w:rsid w:val="006C2271"/>
    <w:rsid w:val="006C29FC"/>
    <w:rsid w:val="006C2A4B"/>
    <w:rsid w:val="006C2B88"/>
    <w:rsid w:val="006C2BB4"/>
    <w:rsid w:val="006C34B9"/>
    <w:rsid w:val="006C3558"/>
    <w:rsid w:val="006C39C5"/>
    <w:rsid w:val="006C4000"/>
    <w:rsid w:val="006C4590"/>
    <w:rsid w:val="006C4A40"/>
    <w:rsid w:val="006C4A5F"/>
    <w:rsid w:val="006C4ABD"/>
    <w:rsid w:val="006C4B55"/>
    <w:rsid w:val="006C4EE9"/>
    <w:rsid w:val="006C5135"/>
    <w:rsid w:val="006C51B8"/>
    <w:rsid w:val="006C547D"/>
    <w:rsid w:val="006C5550"/>
    <w:rsid w:val="006C55AD"/>
    <w:rsid w:val="006C592B"/>
    <w:rsid w:val="006C5973"/>
    <w:rsid w:val="006C5AAC"/>
    <w:rsid w:val="006C5BC5"/>
    <w:rsid w:val="006C5ED9"/>
    <w:rsid w:val="006C6567"/>
    <w:rsid w:val="006C6A93"/>
    <w:rsid w:val="006C6C21"/>
    <w:rsid w:val="006C6DC9"/>
    <w:rsid w:val="006C7743"/>
    <w:rsid w:val="006C78CB"/>
    <w:rsid w:val="006C78F3"/>
    <w:rsid w:val="006C7CEB"/>
    <w:rsid w:val="006C7F4C"/>
    <w:rsid w:val="006D0036"/>
    <w:rsid w:val="006D008D"/>
    <w:rsid w:val="006D0264"/>
    <w:rsid w:val="006D057C"/>
    <w:rsid w:val="006D0671"/>
    <w:rsid w:val="006D0682"/>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A22"/>
    <w:rsid w:val="006D5BE3"/>
    <w:rsid w:val="006D5D0A"/>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5E3"/>
    <w:rsid w:val="006D770C"/>
    <w:rsid w:val="006D7851"/>
    <w:rsid w:val="006D7971"/>
    <w:rsid w:val="006D7985"/>
    <w:rsid w:val="006D7B19"/>
    <w:rsid w:val="006D7B9A"/>
    <w:rsid w:val="006D7DF1"/>
    <w:rsid w:val="006D7E2A"/>
    <w:rsid w:val="006E0279"/>
    <w:rsid w:val="006E04A5"/>
    <w:rsid w:val="006E054E"/>
    <w:rsid w:val="006E06FA"/>
    <w:rsid w:val="006E073A"/>
    <w:rsid w:val="006E0995"/>
    <w:rsid w:val="006E0A5C"/>
    <w:rsid w:val="006E0A7B"/>
    <w:rsid w:val="006E0ED3"/>
    <w:rsid w:val="006E141F"/>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D2E"/>
    <w:rsid w:val="006E51CA"/>
    <w:rsid w:val="006E5720"/>
    <w:rsid w:val="006E5D4F"/>
    <w:rsid w:val="006E5DBA"/>
    <w:rsid w:val="006E61A5"/>
    <w:rsid w:val="006E65FD"/>
    <w:rsid w:val="006E6781"/>
    <w:rsid w:val="006E68EA"/>
    <w:rsid w:val="006E6DF9"/>
    <w:rsid w:val="006E6FFB"/>
    <w:rsid w:val="006E730D"/>
    <w:rsid w:val="006E73AC"/>
    <w:rsid w:val="006E762A"/>
    <w:rsid w:val="006E79B3"/>
    <w:rsid w:val="006E7AC6"/>
    <w:rsid w:val="006E7B18"/>
    <w:rsid w:val="006F000C"/>
    <w:rsid w:val="006F0271"/>
    <w:rsid w:val="006F03F6"/>
    <w:rsid w:val="006F0BE3"/>
    <w:rsid w:val="006F1046"/>
    <w:rsid w:val="006F11DE"/>
    <w:rsid w:val="006F12C2"/>
    <w:rsid w:val="006F1416"/>
    <w:rsid w:val="006F194C"/>
    <w:rsid w:val="006F2044"/>
    <w:rsid w:val="006F20A9"/>
    <w:rsid w:val="006F21C0"/>
    <w:rsid w:val="006F2228"/>
    <w:rsid w:val="006F22A8"/>
    <w:rsid w:val="006F23A2"/>
    <w:rsid w:val="006F2853"/>
    <w:rsid w:val="006F28B2"/>
    <w:rsid w:val="006F29B2"/>
    <w:rsid w:val="006F2C20"/>
    <w:rsid w:val="006F2E77"/>
    <w:rsid w:val="006F31E4"/>
    <w:rsid w:val="006F3826"/>
    <w:rsid w:val="006F38DB"/>
    <w:rsid w:val="006F3984"/>
    <w:rsid w:val="006F3BD0"/>
    <w:rsid w:val="006F3D35"/>
    <w:rsid w:val="006F405F"/>
    <w:rsid w:val="006F421D"/>
    <w:rsid w:val="006F45CA"/>
    <w:rsid w:val="006F4601"/>
    <w:rsid w:val="006F46A1"/>
    <w:rsid w:val="006F46FF"/>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2F4B"/>
    <w:rsid w:val="00703CB7"/>
    <w:rsid w:val="00703DCF"/>
    <w:rsid w:val="00703E26"/>
    <w:rsid w:val="00703EC2"/>
    <w:rsid w:val="00704096"/>
    <w:rsid w:val="00704157"/>
    <w:rsid w:val="007041FB"/>
    <w:rsid w:val="0070465A"/>
    <w:rsid w:val="00704948"/>
    <w:rsid w:val="00704F6D"/>
    <w:rsid w:val="007052B3"/>
    <w:rsid w:val="007055DF"/>
    <w:rsid w:val="007056E3"/>
    <w:rsid w:val="00705AAA"/>
    <w:rsid w:val="00705EF5"/>
    <w:rsid w:val="0070618B"/>
    <w:rsid w:val="007064BB"/>
    <w:rsid w:val="00706B69"/>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3C4"/>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C27"/>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31"/>
    <w:rsid w:val="0073107F"/>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16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24A"/>
    <w:rsid w:val="00743564"/>
    <w:rsid w:val="00743740"/>
    <w:rsid w:val="00744071"/>
    <w:rsid w:val="007442C5"/>
    <w:rsid w:val="0074467A"/>
    <w:rsid w:val="00744B80"/>
    <w:rsid w:val="00744C5E"/>
    <w:rsid w:val="0074501F"/>
    <w:rsid w:val="0074508A"/>
    <w:rsid w:val="00745140"/>
    <w:rsid w:val="00745793"/>
    <w:rsid w:val="007457B4"/>
    <w:rsid w:val="00745874"/>
    <w:rsid w:val="00745926"/>
    <w:rsid w:val="007460AB"/>
    <w:rsid w:val="0074621C"/>
    <w:rsid w:val="00746266"/>
    <w:rsid w:val="007462C0"/>
    <w:rsid w:val="007463CB"/>
    <w:rsid w:val="007463DB"/>
    <w:rsid w:val="00746527"/>
    <w:rsid w:val="0074659F"/>
    <w:rsid w:val="00746A4F"/>
    <w:rsid w:val="00746BA7"/>
    <w:rsid w:val="00746C27"/>
    <w:rsid w:val="00746D50"/>
    <w:rsid w:val="007470CE"/>
    <w:rsid w:val="007471A5"/>
    <w:rsid w:val="0074729A"/>
    <w:rsid w:val="00747490"/>
    <w:rsid w:val="0074759B"/>
    <w:rsid w:val="007477FA"/>
    <w:rsid w:val="0074795F"/>
    <w:rsid w:val="007479B3"/>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205"/>
    <w:rsid w:val="00752377"/>
    <w:rsid w:val="007525F5"/>
    <w:rsid w:val="007527C1"/>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B15"/>
    <w:rsid w:val="00762EBE"/>
    <w:rsid w:val="0076332E"/>
    <w:rsid w:val="007635CE"/>
    <w:rsid w:val="007637F7"/>
    <w:rsid w:val="007639E6"/>
    <w:rsid w:val="00763C05"/>
    <w:rsid w:val="00763C3D"/>
    <w:rsid w:val="00764239"/>
    <w:rsid w:val="0076426E"/>
    <w:rsid w:val="007642CE"/>
    <w:rsid w:val="007642E3"/>
    <w:rsid w:val="00764A45"/>
    <w:rsid w:val="00764ACE"/>
    <w:rsid w:val="00764B6E"/>
    <w:rsid w:val="00764B77"/>
    <w:rsid w:val="00764D0B"/>
    <w:rsid w:val="00764D9F"/>
    <w:rsid w:val="00764FC6"/>
    <w:rsid w:val="00765208"/>
    <w:rsid w:val="007655CC"/>
    <w:rsid w:val="007659DE"/>
    <w:rsid w:val="00765BB3"/>
    <w:rsid w:val="007663C0"/>
    <w:rsid w:val="00766521"/>
    <w:rsid w:val="0076655E"/>
    <w:rsid w:val="007666B4"/>
    <w:rsid w:val="007667C3"/>
    <w:rsid w:val="00766A8F"/>
    <w:rsid w:val="00766B05"/>
    <w:rsid w:val="00766B36"/>
    <w:rsid w:val="00766D53"/>
    <w:rsid w:val="007673CE"/>
    <w:rsid w:val="0076782F"/>
    <w:rsid w:val="007678CF"/>
    <w:rsid w:val="00767A77"/>
    <w:rsid w:val="00767BA7"/>
    <w:rsid w:val="00767DBC"/>
    <w:rsid w:val="00770117"/>
    <w:rsid w:val="0077026C"/>
    <w:rsid w:val="007702F8"/>
    <w:rsid w:val="00770420"/>
    <w:rsid w:val="007704FD"/>
    <w:rsid w:val="0077085C"/>
    <w:rsid w:val="00770A0C"/>
    <w:rsid w:val="00770D01"/>
    <w:rsid w:val="00771259"/>
    <w:rsid w:val="0077181B"/>
    <w:rsid w:val="00771CDC"/>
    <w:rsid w:val="00772A5E"/>
    <w:rsid w:val="00772A8A"/>
    <w:rsid w:val="00772E94"/>
    <w:rsid w:val="00773521"/>
    <w:rsid w:val="007738C3"/>
    <w:rsid w:val="00773C7B"/>
    <w:rsid w:val="00773EBC"/>
    <w:rsid w:val="00774304"/>
    <w:rsid w:val="007746F2"/>
    <w:rsid w:val="00774BCC"/>
    <w:rsid w:val="00774DB4"/>
    <w:rsid w:val="00774DF2"/>
    <w:rsid w:val="00774E11"/>
    <w:rsid w:val="00774EC1"/>
    <w:rsid w:val="007750CA"/>
    <w:rsid w:val="0077517A"/>
    <w:rsid w:val="00775427"/>
    <w:rsid w:val="0077557E"/>
    <w:rsid w:val="00775972"/>
    <w:rsid w:val="00775AF0"/>
    <w:rsid w:val="00775BC4"/>
    <w:rsid w:val="00775EC6"/>
    <w:rsid w:val="0077632B"/>
    <w:rsid w:val="007765CE"/>
    <w:rsid w:val="00776751"/>
    <w:rsid w:val="007769C0"/>
    <w:rsid w:val="007769CB"/>
    <w:rsid w:val="0077702B"/>
    <w:rsid w:val="0077729C"/>
    <w:rsid w:val="007776DE"/>
    <w:rsid w:val="00777C23"/>
    <w:rsid w:val="00777E20"/>
    <w:rsid w:val="007800E0"/>
    <w:rsid w:val="00780148"/>
    <w:rsid w:val="00780209"/>
    <w:rsid w:val="00780372"/>
    <w:rsid w:val="00780679"/>
    <w:rsid w:val="007806D9"/>
    <w:rsid w:val="00780839"/>
    <w:rsid w:val="007808E8"/>
    <w:rsid w:val="00780DAA"/>
    <w:rsid w:val="00780DB2"/>
    <w:rsid w:val="00780F4C"/>
    <w:rsid w:val="00781657"/>
    <w:rsid w:val="00781DC8"/>
    <w:rsid w:val="00781E31"/>
    <w:rsid w:val="00781E7E"/>
    <w:rsid w:val="00781F6E"/>
    <w:rsid w:val="00782987"/>
    <w:rsid w:val="007829DA"/>
    <w:rsid w:val="00782A4F"/>
    <w:rsid w:val="00782B4B"/>
    <w:rsid w:val="00782B60"/>
    <w:rsid w:val="0078348D"/>
    <w:rsid w:val="0078394E"/>
    <w:rsid w:val="00783A87"/>
    <w:rsid w:val="00783D1F"/>
    <w:rsid w:val="00783F04"/>
    <w:rsid w:val="00784F3F"/>
    <w:rsid w:val="007851FF"/>
    <w:rsid w:val="007852B8"/>
    <w:rsid w:val="0078562F"/>
    <w:rsid w:val="00785E89"/>
    <w:rsid w:val="00785F31"/>
    <w:rsid w:val="00786564"/>
    <w:rsid w:val="00786949"/>
    <w:rsid w:val="00786D0F"/>
    <w:rsid w:val="00786E63"/>
    <w:rsid w:val="007873B0"/>
    <w:rsid w:val="0078765D"/>
    <w:rsid w:val="00790210"/>
    <w:rsid w:val="0079048E"/>
    <w:rsid w:val="00790618"/>
    <w:rsid w:val="00790716"/>
    <w:rsid w:val="00790867"/>
    <w:rsid w:val="00790A2E"/>
    <w:rsid w:val="00790BBA"/>
    <w:rsid w:val="007910BD"/>
    <w:rsid w:val="00791E89"/>
    <w:rsid w:val="00792619"/>
    <w:rsid w:val="007926BF"/>
    <w:rsid w:val="00792B1E"/>
    <w:rsid w:val="00792D6B"/>
    <w:rsid w:val="00792E4F"/>
    <w:rsid w:val="00792EE0"/>
    <w:rsid w:val="00792EE3"/>
    <w:rsid w:val="007933AF"/>
    <w:rsid w:val="007934B7"/>
    <w:rsid w:val="007934C7"/>
    <w:rsid w:val="007939F8"/>
    <w:rsid w:val="00793D00"/>
    <w:rsid w:val="00793F1C"/>
    <w:rsid w:val="007942FE"/>
    <w:rsid w:val="007945F9"/>
    <w:rsid w:val="0079487A"/>
    <w:rsid w:val="00794B69"/>
    <w:rsid w:val="00794D3B"/>
    <w:rsid w:val="00795074"/>
    <w:rsid w:val="007950DC"/>
    <w:rsid w:val="007950EF"/>
    <w:rsid w:val="00795435"/>
    <w:rsid w:val="0079570E"/>
    <w:rsid w:val="00795881"/>
    <w:rsid w:val="00795AA4"/>
    <w:rsid w:val="00795EF0"/>
    <w:rsid w:val="0079629C"/>
    <w:rsid w:val="0079646C"/>
    <w:rsid w:val="0079650D"/>
    <w:rsid w:val="007969F5"/>
    <w:rsid w:val="00796BD7"/>
    <w:rsid w:val="00796DE1"/>
    <w:rsid w:val="00796E4B"/>
    <w:rsid w:val="00796EB2"/>
    <w:rsid w:val="007973B7"/>
    <w:rsid w:val="00797700"/>
    <w:rsid w:val="00797A08"/>
    <w:rsid w:val="00797D62"/>
    <w:rsid w:val="007A00E9"/>
    <w:rsid w:val="007A01E5"/>
    <w:rsid w:val="007A0760"/>
    <w:rsid w:val="007A07A9"/>
    <w:rsid w:val="007A0CA8"/>
    <w:rsid w:val="007A0E0C"/>
    <w:rsid w:val="007A0E6F"/>
    <w:rsid w:val="007A1526"/>
    <w:rsid w:val="007A192E"/>
    <w:rsid w:val="007A1EBA"/>
    <w:rsid w:val="007A25C8"/>
    <w:rsid w:val="007A271B"/>
    <w:rsid w:val="007A28B3"/>
    <w:rsid w:val="007A2A0E"/>
    <w:rsid w:val="007A2A1C"/>
    <w:rsid w:val="007A2BB2"/>
    <w:rsid w:val="007A2C3F"/>
    <w:rsid w:val="007A2C82"/>
    <w:rsid w:val="007A314F"/>
    <w:rsid w:val="007A34B3"/>
    <w:rsid w:val="007A3C7B"/>
    <w:rsid w:val="007A3D5B"/>
    <w:rsid w:val="007A3DF7"/>
    <w:rsid w:val="007A46CC"/>
    <w:rsid w:val="007A4CE2"/>
    <w:rsid w:val="007A4FE8"/>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7FE"/>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26B"/>
    <w:rsid w:val="007C39DD"/>
    <w:rsid w:val="007C3A8A"/>
    <w:rsid w:val="007C3B0D"/>
    <w:rsid w:val="007C3C0C"/>
    <w:rsid w:val="007C3C7D"/>
    <w:rsid w:val="007C3C93"/>
    <w:rsid w:val="007C3CBF"/>
    <w:rsid w:val="007C4294"/>
    <w:rsid w:val="007C42E7"/>
    <w:rsid w:val="007C4309"/>
    <w:rsid w:val="007C43AE"/>
    <w:rsid w:val="007C4870"/>
    <w:rsid w:val="007C4B76"/>
    <w:rsid w:val="007C4E4D"/>
    <w:rsid w:val="007C513A"/>
    <w:rsid w:val="007C5232"/>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7366"/>
    <w:rsid w:val="007C7426"/>
    <w:rsid w:val="007C75F0"/>
    <w:rsid w:val="007C7997"/>
    <w:rsid w:val="007C7B22"/>
    <w:rsid w:val="007C7DBE"/>
    <w:rsid w:val="007C7EEF"/>
    <w:rsid w:val="007D031F"/>
    <w:rsid w:val="007D08DB"/>
    <w:rsid w:val="007D0910"/>
    <w:rsid w:val="007D0918"/>
    <w:rsid w:val="007D0CDA"/>
    <w:rsid w:val="007D0E0D"/>
    <w:rsid w:val="007D10DF"/>
    <w:rsid w:val="007D1403"/>
    <w:rsid w:val="007D1590"/>
    <w:rsid w:val="007D1E80"/>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29D"/>
    <w:rsid w:val="007D430E"/>
    <w:rsid w:val="007D489A"/>
    <w:rsid w:val="007D497E"/>
    <w:rsid w:val="007D4AD1"/>
    <w:rsid w:val="007D4BBB"/>
    <w:rsid w:val="007D4FD7"/>
    <w:rsid w:val="007D50DE"/>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9D4"/>
    <w:rsid w:val="007D7A67"/>
    <w:rsid w:val="007D7D31"/>
    <w:rsid w:val="007E0341"/>
    <w:rsid w:val="007E03B7"/>
    <w:rsid w:val="007E0C47"/>
    <w:rsid w:val="007E106D"/>
    <w:rsid w:val="007E1127"/>
    <w:rsid w:val="007E15D8"/>
    <w:rsid w:val="007E15FF"/>
    <w:rsid w:val="007E16DE"/>
    <w:rsid w:val="007E173F"/>
    <w:rsid w:val="007E1826"/>
    <w:rsid w:val="007E191B"/>
    <w:rsid w:val="007E2506"/>
    <w:rsid w:val="007E2603"/>
    <w:rsid w:val="007E2746"/>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525A"/>
    <w:rsid w:val="007E57F8"/>
    <w:rsid w:val="007E5939"/>
    <w:rsid w:val="007E5BE3"/>
    <w:rsid w:val="007E5E53"/>
    <w:rsid w:val="007E5E61"/>
    <w:rsid w:val="007E6216"/>
    <w:rsid w:val="007E62D3"/>
    <w:rsid w:val="007E64E4"/>
    <w:rsid w:val="007E6B0D"/>
    <w:rsid w:val="007E6C2F"/>
    <w:rsid w:val="007E7262"/>
    <w:rsid w:val="007E746A"/>
    <w:rsid w:val="007E74BF"/>
    <w:rsid w:val="007F0004"/>
    <w:rsid w:val="007F0205"/>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42CE"/>
    <w:rsid w:val="007F4386"/>
    <w:rsid w:val="007F4498"/>
    <w:rsid w:val="007F461F"/>
    <w:rsid w:val="007F4708"/>
    <w:rsid w:val="007F474B"/>
    <w:rsid w:val="007F4857"/>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4"/>
    <w:rsid w:val="00801DF9"/>
    <w:rsid w:val="008022E1"/>
    <w:rsid w:val="00802578"/>
    <w:rsid w:val="00802B08"/>
    <w:rsid w:val="00803100"/>
    <w:rsid w:val="008032C0"/>
    <w:rsid w:val="008032FC"/>
    <w:rsid w:val="008034CA"/>
    <w:rsid w:val="0080364A"/>
    <w:rsid w:val="00803BA9"/>
    <w:rsid w:val="00803FCA"/>
    <w:rsid w:val="0080424B"/>
    <w:rsid w:val="008042CB"/>
    <w:rsid w:val="00804518"/>
    <w:rsid w:val="008045DC"/>
    <w:rsid w:val="00804837"/>
    <w:rsid w:val="00804CB3"/>
    <w:rsid w:val="00804D23"/>
    <w:rsid w:val="00805578"/>
    <w:rsid w:val="008057E3"/>
    <w:rsid w:val="00805859"/>
    <w:rsid w:val="00805C60"/>
    <w:rsid w:val="00805CBA"/>
    <w:rsid w:val="00805CE4"/>
    <w:rsid w:val="00805E16"/>
    <w:rsid w:val="00805E7B"/>
    <w:rsid w:val="008063F6"/>
    <w:rsid w:val="008069E6"/>
    <w:rsid w:val="00806B5B"/>
    <w:rsid w:val="00806C2B"/>
    <w:rsid w:val="00806E82"/>
    <w:rsid w:val="00807022"/>
    <w:rsid w:val="0080714F"/>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C5F"/>
    <w:rsid w:val="00811FB2"/>
    <w:rsid w:val="0081216A"/>
    <w:rsid w:val="00812183"/>
    <w:rsid w:val="0081222E"/>
    <w:rsid w:val="00812257"/>
    <w:rsid w:val="00812647"/>
    <w:rsid w:val="0081298B"/>
    <w:rsid w:val="00812E2A"/>
    <w:rsid w:val="00812FA5"/>
    <w:rsid w:val="00813108"/>
    <w:rsid w:val="00813438"/>
    <w:rsid w:val="00813EDD"/>
    <w:rsid w:val="00813F1B"/>
    <w:rsid w:val="008140BA"/>
    <w:rsid w:val="00814480"/>
    <w:rsid w:val="00814690"/>
    <w:rsid w:val="00814A6D"/>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71A"/>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149"/>
    <w:rsid w:val="00824533"/>
    <w:rsid w:val="00824977"/>
    <w:rsid w:val="00824D50"/>
    <w:rsid w:val="00824E5E"/>
    <w:rsid w:val="00824FAC"/>
    <w:rsid w:val="00825078"/>
    <w:rsid w:val="008250B4"/>
    <w:rsid w:val="00825102"/>
    <w:rsid w:val="0082512B"/>
    <w:rsid w:val="00825ACA"/>
    <w:rsid w:val="00825AF1"/>
    <w:rsid w:val="0082600C"/>
    <w:rsid w:val="0082630E"/>
    <w:rsid w:val="00826321"/>
    <w:rsid w:val="00826963"/>
    <w:rsid w:val="00827212"/>
    <w:rsid w:val="00830020"/>
    <w:rsid w:val="008303DE"/>
    <w:rsid w:val="008304DD"/>
    <w:rsid w:val="00830772"/>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8A6"/>
    <w:rsid w:val="00833C2C"/>
    <w:rsid w:val="00833D2C"/>
    <w:rsid w:val="00833DE2"/>
    <w:rsid w:val="008340AC"/>
    <w:rsid w:val="00834280"/>
    <w:rsid w:val="00834419"/>
    <w:rsid w:val="00834457"/>
    <w:rsid w:val="0083449C"/>
    <w:rsid w:val="0083478A"/>
    <w:rsid w:val="0083481F"/>
    <w:rsid w:val="00834A3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266"/>
    <w:rsid w:val="008423D8"/>
    <w:rsid w:val="0084249C"/>
    <w:rsid w:val="00842566"/>
    <w:rsid w:val="00842631"/>
    <w:rsid w:val="00842DB1"/>
    <w:rsid w:val="00843318"/>
    <w:rsid w:val="0084332A"/>
    <w:rsid w:val="0084378B"/>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67C0"/>
    <w:rsid w:val="00846DD0"/>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31A"/>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912"/>
    <w:rsid w:val="00857FBF"/>
    <w:rsid w:val="00860485"/>
    <w:rsid w:val="00860548"/>
    <w:rsid w:val="00860581"/>
    <w:rsid w:val="008609E6"/>
    <w:rsid w:val="00860AC7"/>
    <w:rsid w:val="00860F9E"/>
    <w:rsid w:val="00860FD0"/>
    <w:rsid w:val="00861628"/>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440"/>
    <w:rsid w:val="008645E4"/>
    <w:rsid w:val="00864AAC"/>
    <w:rsid w:val="00864B9C"/>
    <w:rsid w:val="00864E3A"/>
    <w:rsid w:val="00864FAA"/>
    <w:rsid w:val="00865214"/>
    <w:rsid w:val="00865671"/>
    <w:rsid w:val="00865A9F"/>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77A52"/>
    <w:rsid w:val="00877D75"/>
    <w:rsid w:val="008800D8"/>
    <w:rsid w:val="00880862"/>
    <w:rsid w:val="0088095B"/>
    <w:rsid w:val="008809CF"/>
    <w:rsid w:val="00880AFB"/>
    <w:rsid w:val="008818C6"/>
    <w:rsid w:val="00882462"/>
    <w:rsid w:val="008824A9"/>
    <w:rsid w:val="008826F1"/>
    <w:rsid w:val="008829BC"/>
    <w:rsid w:val="00882CC3"/>
    <w:rsid w:val="00882CF6"/>
    <w:rsid w:val="00883374"/>
    <w:rsid w:val="00883502"/>
    <w:rsid w:val="00883601"/>
    <w:rsid w:val="00883B79"/>
    <w:rsid w:val="00883E54"/>
    <w:rsid w:val="00883F7D"/>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607"/>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CFA"/>
    <w:rsid w:val="00890F8E"/>
    <w:rsid w:val="0089148F"/>
    <w:rsid w:val="00891608"/>
    <w:rsid w:val="0089184A"/>
    <w:rsid w:val="0089267B"/>
    <w:rsid w:val="0089274E"/>
    <w:rsid w:val="00892D34"/>
    <w:rsid w:val="00892D7F"/>
    <w:rsid w:val="00892E5B"/>
    <w:rsid w:val="00892F65"/>
    <w:rsid w:val="0089333C"/>
    <w:rsid w:val="00893341"/>
    <w:rsid w:val="008934B3"/>
    <w:rsid w:val="00893522"/>
    <w:rsid w:val="00893563"/>
    <w:rsid w:val="008936A2"/>
    <w:rsid w:val="00893CB0"/>
    <w:rsid w:val="00893DF3"/>
    <w:rsid w:val="008942EA"/>
    <w:rsid w:val="008944F2"/>
    <w:rsid w:val="00894554"/>
    <w:rsid w:val="00894840"/>
    <w:rsid w:val="00894B3F"/>
    <w:rsid w:val="00894F1F"/>
    <w:rsid w:val="0089500C"/>
    <w:rsid w:val="00895699"/>
    <w:rsid w:val="008957C0"/>
    <w:rsid w:val="008957C8"/>
    <w:rsid w:val="0089592A"/>
    <w:rsid w:val="008959BD"/>
    <w:rsid w:val="00895AE5"/>
    <w:rsid w:val="00895B41"/>
    <w:rsid w:val="00895CA4"/>
    <w:rsid w:val="00895E18"/>
    <w:rsid w:val="00895F9D"/>
    <w:rsid w:val="008962E5"/>
    <w:rsid w:val="00896395"/>
    <w:rsid w:val="0089665B"/>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2A7"/>
    <w:rsid w:val="008A17B3"/>
    <w:rsid w:val="008A1AD3"/>
    <w:rsid w:val="008A1B72"/>
    <w:rsid w:val="008A218D"/>
    <w:rsid w:val="008A2274"/>
    <w:rsid w:val="008A22E7"/>
    <w:rsid w:val="008A23A2"/>
    <w:rsid w:val="008A285B"/>
    <w:rsid w:val="008A28CE"/>
    <w:rsid w:val="008A2C39"/>
    <w:rsid w:val="008A39BF"/>
    <w:rsid w:val="008A3D91"/>
    <w:rsid w:val="008A3E02"/>
    <w:rsid w:val="008A4854"/>
    <w:rsid w:val="008A4C60"/>
    <w:rsid w:val="008A5046"/>
    <w:rsid w:val="008A5053"/>
    <w:rsid w:val="008A51C2"/>
    <w:rsid w:val="008A51FE"/>
    <w:rsid w:val="008A5371"/>
    <w:rsid w:val="008A5C20"/>
    <w:rsid w:val="008A5EC6"/>
    <w:rsid w:val="008A67EA"/>
    <w:rsid w:val="008A680A"/>
    <w:rsid w:val="008A68C4"/>
    <w:rsid w:val="008A6B81"/>
    <w:rsid w:val="008A6C6C"/>
    <w:rsid w:val="008A7020"/>
    <w:rsid w:val="008A7490"/>
    <w:rsid w:val="008A78A3"/>
    <w:rsid w:val="008A79E1"/>
    <w:rsid w:val="008A7B61"/>
    <w:rsid w:val="008A7D9B"/>
    <w:rsid w:val="008A7E90"/>
    <w:rsid w:val="008A7FF8"/>
    <w:rsid w:val="008B006B"/>
    <w:rsid w:val="008B0166"/>
    <w:rsid w:val="008B024E"/>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11"/>
    <w:rsid w:val="008B2195"/>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603"/>
    <w:rsid w:val="008B68E0"/>
    <w:rsid w:val="008B6D19"/>
    <w:rsid w:val="008B6D8C"/>
    <w:rsid w:val="008B71C7"/>
    <w:rsid w:val="008B71DD"/>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77F"/>
    <w:rsid w:val="008C296E"/>
    <w:rsid w:val="008C2AD8"/>
    <w:rsid w:val="008C2C70"/>
    <w:rsid w:val="008C2EF5"/>
    <w:rsid w:val="008C3596"/>
    <w:rsid w:val="008C3739"/>
    <w:rsid w:val="008C3A21"/>
    <w:rsid w:val="008C3B4E"/>
    <w:rsid w:val="008C489E"/>
    <w:rsid w:val="008C48ED"/>
    <w:rsid w:val="008C5059"/>
    <w:rsid w:val="008C54A1"/>
    <w:rsid w:val="008C56D8"/>
    <w:rsid w:val="008C575A"/>
    <w:rsid w:val="008C5763"/>
    <w:rsid w:val="008C5AAE"/>
    <w:rsid w:val="008C5D92"/>
    <w:rsid w:val="008C61A4"/>
    <w:rsid w:val="008C6553"/>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415"/>
    <w:rsid w:val="008D37B0"/>
    <w:rsid w:val="008D3AD3"/>
    <w:rsid w:val="008D3D70"/>
    <w:rsid w:val="008D3DA1"/>
    <w:rsid w:val="008D3E0C"/>
    <w:rsid w:val="008D42DB"/>
    <w:rsid w:val="008D4309"/>
    <w:rsid w:val="008D461E"/>
    <w:rsid w:val="008D4672"/>
    <w:rsid w:val="008D4DDB"/>
    <w:rsid w:val="008D51A3"/>
    <w:rsid w:val="008D5378"/>
    <w:rsid w:val="008D5447"/>
    <w:rsid w:val="008D5786"/>
    <w:rsid w:val="008D596E"/>
    <w:rsid w:val="008D5A64"/>
    <w:rsid w:val="008D5EC9"/>
    <w:rsid w:val="008D5FB1"/>
    <w:rsid w:val="008D63B5"/>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2C2"/>
    <w:rsid w:val="008E172B"/>
    <w:rsid w:val="008E1770"/>
    <w:rsid w:val="008E17ED"/>
    <w:rsid w:val="008E19B3"/>
    <w:rsid w:val="008E1A9E"/>
    <w:rsid w:val="008E1F6B"/>
    <w:rsid w:val="008E2057"/>
    <w:rsid w:val="008E2610"/>
    <w:rsid w:val="008E26B4"/>
    <w:rsid w:val="008E2CC3"/>
    <w:rsid w:val="008E2D01"/>
    <w:rsid w:val="008E2F4F"/>
    <w:rsid w:val="008E306E"/>
    <w:rsid w:val="008E329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3B0"/>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F"/>
    <w:rsid w:val="008E7516"/>
    <w:rsid w:val="008E7692"/>
    <w:rsid w:val="008E787C"/>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5BE"/>
    <w:rsid w:val="008F6666"/>
    <w:rsid w:val="008F68C1"/>
    <w:rsid w:val="008F7140"/>
    <w:rsid w:val="008F7346"/>
    <w:rsid w:val="008F737B"/>
    <w:rsid w:val="008F75F8"/>
    <w:rsid w:val="008F76FB"/>
    <w:rsid w:val="008F778D"/>
    <w:rsid w:val="008F78FA"/>
    <w:rsid w:val="008F7BB6"/>
    <w:rsid w:val="008F7DD2"/>
    <w:rsid w:val="0090019F"/>
    <w:rsid w:val="009003DA"/>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451"/>
    <w:rsid w:val="00910500"/>
    <w:rsid w:val="009108C1"/>
    <w:rsid w:val="00910D52"/>
    <w:rsid w:val="00910F09"/>
    <w:rsid w:val="009110DF"/>
    <w:rsid w:val="00911199"/>
    <w:rsid w:val="00911484"/>
    <w:rsid w:val="009114A9"/>
    <w:rsid w:val="009118D7"/>
    <w:rsid w:val="00912089"/>
    <w:rsid w:val="009121CC"/>
    <w:rsid w:val="00912474"/>
    <w:rsid w:val="00912778"/>
    <w:rsid w:val="009127C1"/>
    <w:rsid w:val="00912992"/>
    <w:rsid w:val="00912A30"/>
    <w:rsid w:val="0091315B"/>
    <w:rsid w:val="009133BE"/>
    <w:rsid w:val="009136DE"/>
    <w:rsid w:val="0091382F"/>
    <w:rsid w:val="009138EA"/>
    <w:rsid w:val="00913A55"/>
    <w:rsid w:val="0091421F"/>
    <w:rsid w:val="00914381"/>
    <w:rsid w:val="0091459C"/>
    <w:rsid w:val="00914B38"/>
    <w:rsid w:val="00914B86"/>
    <w:rsid w:val="00914E39"/>
    <w:rsid w:val="00915037"/>
    <w:rsid w:val="009154E9"/>
    <w:rsid w:val="00915561"/>
    <w:rsid w:val="00915586"/>
    <w:rsid w:val="00915723"/>
    <w:rsid w:val="00915A77"/>
    <w:rsid w:val="00915B6C"/>
    <w:rsid w:val="00915B6D"/>
    <w:rsid w:val="00915BF8"/>
    <w:rsid w:val="00915D1C"/>
    <w:rsid w:val="009160BF"/>
    <w:rsid w:val="00916A53"/>
    <w:rsid w:val="00916C4A"/>
    <w:rsid w:val="0091715D"/>
    <w:rsid w:val="00917693"/>
    <w:rsid w:val="009177C0"/>
    <w:rsid w:val="009177E5"/>
    <w:rsid w:val="00917C3A"/>
    <w:rsid w:val="00917DA5"/>
    <w:rsid w:val="00917FF5"/>
    <w:rsid w:val="00920202"/>
    <w:rsid w:val="009205DE"/>
    <w:rsid w:val="009208E3"/>
    <w:rsid w:val="00920A34"/>
    <w:rsid w:val="009216F4"/>
    <w:rsid w:val="00921878"/>
    <w:rsid w:val="00921DBD"/>
    <w:rsid w:val="00922313"/>
    <w:rsid w:val="00922405"/>
    <w:rsid w:val="0092258D"/>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B52"/>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BA0"/>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6F2"/>
    <w:rsid w:val="00940E83"/>
    <w:rsid w:val="00940FC4"/>
    <w:rsid w:val="00940FC7"/>
    <w:rsid w:val="00941492"/>
    <w:rsid w:val="009415C2"/>
    <w:rsid w:val="00941BC5"/>
    <w:rsid w:val="009422AC"/>
    <w:rsid w:val="009426A7"/>
    <w:rsid w:val="009426D0"/>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B75"/>
    <w:rsid w:val="00944DFA"/>
    <w:rsid w:val="00945578"/>
    <w:rsid w:val="009458E3"/>
    <w:rsid w:val="00945BFB"/>
    <w:rsid w:val="00945D80"/>
    <w:rsid w:val="00945D9B"/>
    <w:rsid w:val="00945E37"/>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750"/>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502A"/>
    <w:rsid w:val="00955093"/>
    <w:rsid w:val="00955340"/>
    <w:rsid w:val="0095567D"/>
    <w:rsid w:val="0095598D"/>
    <w:rsid w:val="00956064"/>
    <w:rsid w:val="0095632E"/>
    <w:rsid w:val="00956578"/>
    <w:rsid w:val="00956652"/>
    <w:rsid w:val="0095675A"/>
    <w:rsid w:val="00956A26"/>
    <w:rsid w:val="00957153"/>
    <w:rsid w:val="00957597"/>
    <w:rsid w:val="009576D3"/>
    <w:rsid w:val="00957853"/>
    <w:rsid w:val="00957A6B"/>
    <w:rsid w:val="00957F9E"/>
    <w:rsid w:val="00960303"/>
    <w:rsid w:val="00960493"/>
    <w:rsid w:val="009605F5"/>
    <w:rsid w:val="0096071D"/>
    <w:rsid w:val="00960866"/>
    <w:rsid w:val="009608E9"/>
    <w:rsid w:val="00960A41"/>
    <w:rsid w:val="00960AB4"/>
    <w:rsid w:val="00960AF9"/>
    <w:rsid w:val="00960D66"/>
    <w:rsid w:val="0096164A"/>
    <w:rsid w:val="00961836"/>
    <w:rsid w:val="0096183D"/>
    <w:rsid w:val="00961A2D"/>
    <w:rsid w:val="00961A83"/>
    <w:rsid w:val="00961B41"/>
    <w:rsid w:val="00961E76"/>
    <w:rsid w:val="009622D8"/>
    <w:rsid w:val="0096282F"/>
    <w:rsid w:val="00963480"/>
    <w:rsid w:val="009634D6"/>
    <w:rsid w:val="009637AF"/>
    <w:rsid w:val="00963AA7"/>
    <w:rsid w:val="00963C1D"/>
    <w:rsid w:val="00963DFB"/>
    <w:rsid w:val="00964373"/>
    <w:rsid w:val="00964479"/>
    <w:rsid w:val="0096452D"/>
    <w:rsid w:val="00964A8D"/>
    <w:rsid w:val="00964B6D"/>
    <w:rsid w:val="00964B98"/>
    <w:rsid w:val="00964C01"/>
    <w:rsid w:val="0096501C"/>
    <w:rsid w:val="00965094"/>
    <w:rsid w:val="009651C0"/>
    <w:rsid w:val="00965320"/>
    <w:rsid w:val="009655D6"/>
    <w:rsid w:val="009656CC"/>
    <w:rsid w:val="00965854"/>
    <w:rsid w:val="00965990"/>
    <w:rsid w:val="00965B24"/>
    <w:rsid w:val="00965E42"/>
    <w:rsid w:val="009661C3"/>
    <w:rsid w:val="009665F5"/>
    <w:rsid w:val="00966635"/>
    <w:rsid w:val="00966665"/>
    <w:rsid w:val="009666B7"/>
    <w:rsid w:val="00966727"/>
    <w:rsid w:val="009669E1"/>
    <w:rsid w:val="00966B1C"/>
    <w:rsid w:val="00966F1C"/>
    <w:rsid w:val="00966F35"/>
    <w:rsid w:val="0096727A"/>
    <w:rsid w:val="009672AA"/>
    <w:rsid w:val="00967739"/>
    <w:rsid w:val="00967807"/>
    <w:rsid w:val="00967852"/>
    <w:rsid w:val="00967897"/>
    <w:rsid w:val="009678E8"/>
    <w:rsid w:val="00967B58"/>
    <w:rsid w:val="00967C09"/>
    <w:rsid w:val="00967CE9"/>
    <w:rsid w:val="009701B6"/>
    <w:rsid w:val="00970234"/>
    <w:rsid w:val="009702AD"/>
    <w:rsid w:val="009703C3"/>
    <w:rsid w:val="009703DC"/>
    <w:rsid w:val="0097089C"/>
    <w:rsid w:val="0097095D"/>
    <w:rsid w:val="00970A71"/>
    <w:rsid w:val="00970D99"/>
    <w:rsid w:val="00971086"/>
    <w:rsid w:val="0097125E"/>
    <w:rsid w:val="0097151F"/>
    <w:rsid w:val="009719A0"/>
    <w:rsid w:val="009719C3"/>
    <w:rsid w:val="00971A48"/>
    <w:rsid w:val="00971C28"/>
    <w:rsid w:val="00971C2E"/>
    <w:rsid w:val="00972389"/>
    <w:rsid w:val="00972460"/>
    <w:rsid w:val="009725D3"/>
    <w:rsid w:val="00972BFE"/>
    <w:rsid w:val="00972C73"/>
    <w:rsid w:val="00972C9F"/>
    <w:rsid w:val="009738C7"/>
    <w:rsid w:val="00973CFA"/>
    <w:rsid w:val="00974204"/>
    <w:rsid w:val="009746D0"/>
    <w:rsid w:val="00974709"/>
    <w:rsid w:val="00974C33"/>
    <w:rsid w:val="00974C36"/>
    <w:rsid w:val="0097516B"/>
    <w:rsid w:val="00975720"/>
    <w:rsid w:val="00975F0F"/>
    <w:rsid w:val="00976829"/>
    <w:rsid w:val="00976937"/>
    <w:rsid w:val="00976A08"/>
    <w:rsid w:val="00976B09"/>
    <w:rsid w:val="00976C90"/>
    <w:rsid w:val="00977132"/>
    <w:rsid w:val="009773FC"/>
    <w:rsid w:val="009775BD"/>
    <w:rsid w:val="0097766B"/>
    <w:rsid w:val="009777DB"/>
    <w:rsid w:val="0097789C"/>
    <w:rsid w:val="00977BCB"/>
    <w:rsid w:val="00977ECD"/>
    <w:rsid w:val="00977F06"/>
    <w:rsid w:val="009803AA"/>
    <w:rsid w:val="0098078B"/>
    <w:rsid w:val="00980A77"/>
    <w:rsid w:val="00980C72"/>
    <w:rsid w:val="00980CA6"/>
    <w:rsid w:val="00980CEC"/>
    <w:rsid w:val="00980E96"/>
    <w:rsid w:val="00981065"/>
    <w:rsid w:val="009811F4"/>
    <w:rsid w:val="00981BF8"/>
    <w:rsid w:val="00981C91"/>
    <w:rsid w:val="00981C9E"/>
    <w:rsid w:val="009820D2"/>
    <w:rsid w:val="0098213B"/>
    <w:rsid w:val="00982174"/>
    <w:rsid w:val="0098270F"/>
    <w:rsid w:val="00982769"/>
    <w:rsid w:val="00982A24"/>
    <w:rsid w:val="00982CA7"/>
    <w:rsid w:val="00982CF9"/>
    <w:rsid w:val="00982DC8"/>
    <w:rsid w:val="00983A61"/>
    <w:rsid w:val="00983D0E"/>
    <w:rsid w:val="00983DCA"/>
    <w:rsid w:val="0098408C"/>
    <w:rsid w:val="00984201"/>
    <w:rsid w:val="00984312"/>
    <w:rsid w:val="009843E1"/>
    <w:rsid w:val="00984694"/>
    <w:rsid w:val="00984A18"/>
    <w:rsid w:val="00984EE3"/>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C1"/>
    <w:rsid w:val="00987672"/>
    <w:rsid w:val="00987999"/>
    <w:rsid w:val="00987BA0"/>
    <w:rsid w:val="00987C09"/>
    <w:rsid w:val="00987FDF"/>
    <w:rsid w:val="009903D0"/>
    <w:rsid w:val="009906A2"/>
    <w:rsid w:val="00990BEB"/>
    <w:rsid w:val="00990CC9"/>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C0"/>
    <w:rsid w:val="00993F72"/>
    <w:rsid w:val="00994496"/>
    <w:rsid w:val="00994858"/>
    <w:rsid w:val="00994861"/>
    <w:rsid w:val="00994F77"/>
    <w:rsid w:val="009952E4"/>
    <w:rsid w:val="009953D7"/>
    <w:rsid w:val="00995902"/>
    <w:rsid w:val="00995EE0"/>
    <w:rsid w:val="009962A0"/>
    <w:rsid w:val="00996558"/>
    <w:rsid w:val="009969B2"/>
    <w:rsid w:val="00996B26"/>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498"/>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39"/>
    <w:rsid w:val="009B366B"/>
    <w:rsid w:val="009B368D"/>
    <w:rsid w:val="009B3762"/>
    <w:rsid w:val="009B3C47"/>
    <w:rsid w:val="009B419D"/>
    <w:rsid w:val="009B41B7"/>
    <w:rsid w:val="009B42D2"/>
    <w:rsid w:val="009B4C36"/>
    <w:rsid w:val="009B4F8D"/>
    <w:rsid w:val="009B512F"/>
    <w:rsid w:val="009B557A"/>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A37"/>
    <w:rsid w:val="009C1B8A"/>
    <w:rsid w:val="009C1C83"/>
    <w:rsid w:val="009C1CEF"/>
    <w:rsid w:val="009C1D8F"/>
    <w:rsid w:val="009C210E"/>
    <w:rsid w:val="009C2439"/>
    <w:rsid w:val="009C2544"/>
    <w:rsid w:val="009C2680"/>
    <w:rsid w:val="009C29E9"/>
    <w:rsid w:val="009C2E82"/>
    <w:rsid w:val="009C3006"/>
    <w:rsid w:val="009C314E"/>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AD8"/>
    <w:rsid w:val="009D0C17"/>
    <w:rsid w:val="009D0FBB"/>
    <w:rsid w:val="009D134B"/>
    <w:rsid w:val="009D14E8"/>
    <w:rsid w:val="009D185A"/>
    <w:rsid w:val="009D1EB1"/>
    <w:rsid w:val="009D23E0"/>
    <w:rsid w:val="009D23F7"/>
    <w:rsid w:val="009D2DC8"/>
    <w:rsid w:val="009D32F8"/>
    <w:rsid w:val="009D33CA"/>
    <w:rsid w:val="009D33DA"/>
    <w:rsid w:val="009D3794"/>
    <w:rsid w:val="009D3ACA"/>
    <w:rsid w:val="009D3E04"/>
    <w:rsid w:val="009D3E97"/>
    <w:rsid w:val="009D4258"/>
    <w:rsid w:val="009D42AF"/>
    <w:rsid w:val="009D4608"/>
    <w:rsid w:val="009D4B88"/>
    <w:rsid w:val="009D4FEA"/>
    <w:rsid w:val="009D50C4"/>
    <w:rsid w:val="009D5269"/>
    <w:rsid w:val="009D52C9"/>
    <w:rsid w:val="009D53D7"/>
    <w:rsid w:val="009D5547"/>
    <w:rsid w:val="009D5577"/>
    <w:rsid w:val="009D589D"/>
    <w:rsid w:val="009D5B44"/>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D18"/>
    <w:rsid w:val="009E3EB2"/>
    <w:rsid w:val="009E4009"/>
    <w:rsid w:val="009E43E1"/>
    <w:rsid w:val="009E4562"/>
    <w:rsid w:val="009E45D0"/>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6A57"/>
    <w:rsid w:val="009E73FF"/>
    <w:rsid w:val="009E7585"/>
    <w:rsid w:val="009E75E2"/>
    <w:rsid w:val="009E7792"/>
    <w:rsid w:val="009E7DBC"/>
    <w:rsid w:val="009F00BD"/>
    <w:rsid w:val="009F0B77"/>
    <w:rsid w:val="009F0E0F"/>
    <w:rsid w:val="009F111A"/>
    <w:rsid w:val="009F114D"/>
    <w:rsid w:val="009F1271"/>
    <w:rsid w:val="009F14A0"/>
    <w:rsid w:val="009F1A6C"/>
    <w:rsid w:val="009F1A73"/>
    <w:rsid w:val="009F1C09"/>
    <w:rsid w:val="009F1CE4"/>
    <w:rsid w:val="009F1E37"/>
    <w:rsid w:val="009F1F2F"/>
    <w:rsid w:val="009F1FE5"/>
    <w:rsid w:val="009F2389"/>
    <w:rsid w:val="009F2403"/>
    <w:rsid w:val="009F2936"/>
    <w:rsid w:val="009F2C85"/>
    <w:rsid w:val="009F2CD2"/>
    <w:rsid w:val="009F2DF2"/>
    <w:rsid w:val="009F2F81"/>
    <w:rsid w:val="009F3067"/>
    <w:rsid w:val="009F352A"/>
    <w:rsid w:val="009F37EF"/>
    <w:rsid w:val="009F3F40"/>
    <w:rsid w:val="009F40A6"/>
    <w:rsid w:val="009F4221"/>
    <w:rsid w:val="009F44D2"/>
    <w:rsid w:val="009F4593"/>
    <w:rsid w:val="009F45B9"/>
    <w:rsid w:val="009F47A5"/>
    <w:rsid w:val="009F48E2"/>
    <w:rsid w:val="009F4CEC"/>
    <w:rsid w:val="009F4DC2"/>
    <w:rsid w:val="009F4F53"/>
    <w:rsid w:val="009F525B"/>
    <w:rsid w:val="009F531E"/>
    <w:rsid w:val="009F5822"/>
    <w:rsid w:val="009F5851"/>
    <w:rsid w:val="009F5A2E"/>
    <w:rsid w:val="009F5F41"/>
    <w:rsid w:val="009F652C"/>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B55"/>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7C4"/>
    <w:rsid w:val="00A02830"/>
    <w:rsid w:val="00A02AD9"/>
    <w:rsid w:val="00A02C33"/>
    <w:rsid w:val="00A02D0F"/>
    <w:rsid w:val="00A0302B"/>
    <w:rsid w:val="00A0318F"/>
    <w:rsid w:val="00A03622"/>
    <w:rsid w:val="00A0389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39A"/>
    <w:rsid w:val="00A064EC"/>
    <w:rsid w:val="00A0668D"/>
    <w:rsid w:val="00A06956"/>
    <w:rsid w:val="00A06A84"/>
    <w:rsid w:val="00A06D5B"/>
    <w:rsid w:val="00A071CF"/>
    <w:rsid w:val="00A07262"/>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2EDC"/>
    <w:rsid w:val="00A13287"/>
    <w:rsid w:val="00A132CE"/>
    <w:rsid w:val="00A13525"/>
    <w:rsid w:val="00A138C6"/>
    <w:rsid w:val="00A139BA"/>
    <w:rsid w:val="00A13B82"/>
    <w:rsid w:val="00A13C6F"/>
    <w:rsid w:val="00A13DD7"/>
    <w:rsid w:val="00A13E6F"/>
    <w:rsid w:val="00A143CA"/>
    <w:rsid w:val="00A14AF7"/>
    <w:rsid w:val="00A14EDC"/>
    <w:rsid w:val="00A14FB1"/>
    <w:rsid w:val="00A152CB"/>
    <w:rsid w:val="00A163BF"/>
    <w:rsid w:val="00A16637"/>
    <w:rsid w:val="00A16ADE"/>
    <w:rsid w:val="00A16D4B"/>
    <w:rsid w:val="00A16DBC"/>
    <w:rsid w:val="00A16E69"/>
    <w:rsid w:val="00A170BC"/>
    <w:rsid w:val="00A171DA"/>
    <w:rsid w:val="00A172C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0"/>
    <w:rsid w:val="00A23A45"/>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524"/>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2A5"/>
    <w:rsid w:val="00A31EAD"/>
    <w:rsid w:val="00A32162"/>
    <w:rsid w:val="00A32371"/>
    <w:rsid w:val="00A32447"/>
    <w:rsid w:val="00A32853"/>
    <w:rsid w:val="00A329FC"/>
    <w:rsid w:val="00A32A9D"/>
    <w:rsid w:val="00A32C52"/>
    <w:rsid w:val="00A32F19"/>
    <w:rsid w:val="00A3311E"/>
    <w:rsid w:val="00A3311F"/>
    <w:rsid w:val="00A337D4"/>
    <w:rsid w:val="00A33891"/>
    <w:rsid w:val="00A33F90"/>
    <w:rsid w:val="00A342FC"/>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CA4"/>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B7C"/>
    <w:rsid w:val="00A43DAE"/>
    <w:rsid w:val="00A43E9C"/>
    <w:rsid w:val="00A440AD"/>
    <w:rsid w:val="00A44147"/>
    <w:rsid w:val="00A444C5"/>
    <w:rsid w:val="00A4476F"/>
    <w:rsid w:val="00A449D2"/>
    <w:rsid w:val="00A45194"/>
    <w:rsid w:val="00A4523C"/>
    <w:rsid w:val="00A45337"/>
    <w:rsid w:val="00A4533A"/>
    <w:rsid w:val="00A455E4"/>
    <w:rsid w:val="00A45649"/>
    <w:rsid w:val="00A456A7"/>
    <w:rsid w:val="00A457E4"/>
    <w:rsid w:val="00A458C5"/>
    <w:rsid w:val="00A45A36"/>
    <w:rsid w:val="00A45BC1"/>
    <w:rsid w:val="00A45C6F"/>
    <w:rsid w:val="00A45C97"/>
    <w:rsid w:val="00A46003"/>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91"/>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99"/>
    <w:rsid w:val="00A5462D"/>
    <w:rsid w:val="00A54991"/>
    <w:rsid w:val="00A54CC0"/>
    <w:rsid w:val="00A54EA9"/>
    <w:rsid w:val="00A54EE8"/>
    <w:rsid w:val="00A55128"/>
    <w:rsid w:val="00A55132"/>
    <w:rsid w:val="00A55363"/>
    <w:rsid w:val="00A55580"/>
    <w:rsid w:val="00A555B9"/>
    <w:rsid w:val="00A55D0C"/>
    <w:rsid w:val="00A55F31"/>
    <w:rsid w:val="00A561CC"/>
    <w:rsid w:val="00A56387"/>
    <w:rsid w:val="00A563B4"/>
    <w:rsid w:val="00A566E1"/>
    <w:rsid w:val="00A567D2"/>
    <w:rsid w:val="00A5681A"/>
    <w:rsid w:val="00A56911"/>
    <w:rsid w:val="00A56944"/>
    <w:rsid w:val="00A57097"/>
    <w:rsid w:val="00A570D7"/>
    <w:rsid w:val="00A57351"/>
    <w:rsid w:val="00A573AA"/>
    <w:rsid w:val="00A57C85"/>
    <w:rsid w:val="00A57F1C"/>
    <w:rsid w:val="00A60934"/>
    <w:rsid w:val="00A60BB3"/>
    <w:rsid w:val="00A60D14"/>
    <w:rsid w:val="00A616FC"/>
    <w:rsid w:val="00A617C2"/>
    <w:rsid w:val="00A61C4D"/>
    <w:rsid w:val="00A61D14"/>
    <w:rsid w:val="00A61E2D"/>
    <w:rsid w:val="00A61E7F"/>
    <w:rsid w:val="00A62695"/>
    <w:rsid w:val="00A629E0"/>
    <w:rsid w:val="00A6338D"/>
    <w:rsid w:val="00A633E6"/>
    <w:rsid w:val="00A63492"/>
    <w:rsid w:val="00A635DE"/>
    <w:rsid w:val="00A638B2"/>
    <w:rsid w:val="00A63C43"/>
    <w:rsid w:val="00A63CE4"/>
    <w:rsid w:val="00A63F34"/>
    <w:rsid w:val="00A643D8"/>
    <w:rsid w:val="00A64443"/>
    <w:rsid w:val="00A646EB"/>
    <w:rsid w:val="00A64AB6"/>
    <w:rsid w:val="00A64ACB"/>
    <w:rsid w:val="00A6517F"/>
    <w:rsid w:val="00A65560"/>
    <w:rsid w:val="00A6581B"/>
    <w:rsid w:val="00A65C11"/>
    <w:rsid w:val="00A66344"/>
    <w:rsid w:val="00A66547"/>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3"/>
    <w:rsid w:val="00A72E8C"/>
    <w:rsid w:val="00A72F1B"/>
    <w:rsid w:val="00A72F50"/>
    <w:rsid w:val="00A732AA"/>
    <w:rsid w:val="00A73436"/>
    <w:rsid w:val="00A734F5"/>
    <w:rsid w:val="00A735EF"/>
    <w:rsid w:val="00A73669"/>
    <w:rsid w:val="00A73775"/>
    <w:rsid w:val="00A73B03"/>
    <w:rsid w:val="00A73C2D"/>
    <w:rsid w:val="00A73C45"/>
    <w:rsid w:val="00A7400B"/>
    <w:rsid w:val="00A7419E"/>
    <w:rsid w:val="00A741D8"/>
    <w:rsid w:val="00A745A7"/>
    <w:rsid w:val="00A74682"/>
    <w:rsid w:val="00A74D32"/>
    <w:rsid w:val="00A75447"/>
    <w:rsid w:val="00A754DB"/>
    <w:rsid w:val="00A75794"/>
    <w:rsid w:val="00A757B9"/>
    <w:rsid w:val="00A75BCA"/>
    <w:rsid w:val="00A75C7E"/>
    <w:rsid w:val="00A75E8F"/>
    <w:rsid w:val="00A764BB"/>
    <w:rsid w:val="00A76BE4"/>
    <w:rsid w:val="00A76D4A"/>
    <w:rsid w:val="00A7722D"/>
    <w:rsid w:val="00A77666"/>
    <w:rsid w:val="00A776B9"/>
    <w:rsid w:val="00A776BB"/>
    <w:rsid w:val="00A779B4"/>
    <w:rsid w:val="00A77AA4"/>
    <w:rsid w:val="00A77AC5"/>
    <w:rsid w:val="00A8009C"/>
    <w:rsid w:val="00A800A7"/>
    <w:rsid w:val="00A8021F"/>
    <w:rsid w:val="00A80308"/>
    <w:rsid w:val="00A80366"/>
    <w:rsid w:val="00A80820"/>
    <w:rsid w:val="00A8092D"/>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00"/>
    <w:rsid w:val="00A83F92"/>
    <w:rsid w:val="00A83FC8"/>
    <w:rsid w:val="00A8434D"/>
    <w:rsid w:val="00A8448F"/>
    <w:rsid w:val="00A84B03"/>
    <w:rsid w:val="00A84B16"/>
    <w:rsid w:val="00A84B28"/>
    <w:rsid w:val="00A85071"/>
    <w:rsid w:val="00A8527B"/>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903D1"/>
    <w:rsid w:val="00A9054B"/>
    <w:rsid w:val="00A9099F"/>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150"/>
    <w:rsid w:val="00A9452A"/>
    <w:rsid w:val="00A94649"/>
    <w:rsid w:val="00A9475C"/>
    <w:rsid w:val="00A94D20"/>
    <w:rsid w:val="00A94D93"/>
    <w:rsid w:val="00A94E8C"/>
    <w:rsid w:val="00A94F20"/>
    <w:rsid w:val="00A94FDA"/>
    <w:rsid w:val="00A952C6"/>
    <w:rsid w:val="00A9549A"/>
    <w:rsid w:val="00A954FA"/>
    <w:rsid w:val="00A95534"/>
    <w:rsid w:val="00A95A8C"/>
    <w:rsid w:val="00A95AC7"/>
    <w:rsid w:val="00A96054"/>
    <w:rsid w:val="00A960EE"/>
    <w:rsid w:val="00A9624E"/>
    <w:rsid w:val="00A962CD"/>
    <w:rsid w:val="00A96566"/>
    <w:rsid w:val="00A96C73"/>
    <w:rsid w:val="00A96DF0"/>
    <w:rsid w:val="00A97161"/>
    <w:rsid w:val="00A974A1"/>
    <w:rsid w:val="00A975E1"/>
    <w:rsid w:val="00A9763F"/>
    <w:rsid w:val="00A97775"/>
    <w:rsid w:val="00A97841"/>
    <w:rsid w:val="00A97906"/>
    <w:rsid w:val="00A97B49"/>
    <w:rsid w:val="00AA066F"/>
    <w:rsid w:val="00AA08B1"/>
    <w:rsid w:val="00AA0C4F"/>
    <w:rsid w:val="00AA0E2D"/>
    <w:rsid w:val="00AA1157"/>
    <w:rsid w:val="00AA1172"/>
    <w:rsid w:val="00AA1ABD"/>
    <w:rsid w:val="00AA1BE6"/>
    <w:rsid w:val="00AA1C19"/>
    <w:rsid w:val="00AA1EC6"/>
    <w:rsid w:val="00AA1FEF"/>
    <w:rsid w:val="00AA265B"/>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3C4"/>
    <w:rsid w:val="00AA68C2"/>
    <w:rsid w:val="00AA6A0A"/>
    <w:rsid w:val="00AA6B2A"/>
    <w:rsid w:val="00AA7065"/>
    <w:rsid w:val="00AA71E9"/>
    <w:rsid w:val="00AA727D"/>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5DF"/>
    <w:rsid w:val="00AB45E2"/>
    <w:rsid w:val="00AB468C"/>
    <w:rsid w:val="00AB4778"/>
    <w:rsid w:val="00AB48AD"/>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97"/>
    <w:rsid w:val="00AB64F3"/>
    <w:rsid w:val="00AB6BA2"/>
    <w:rsid w:val="00AB6E93"/>
    <w:rsid w:val="00AB73B3"/>
    <w:rsid w:val="00AB773F"/>
    <w:rsid w:val="00AB7C7F"/>
    <w:rsid w:val="00AB7DB9"/>
    <w:rsid w:val="00AC00D9"/>
    <w:rsid w:val="00AC085B"/>
    <w:rsid w:val="00AC197F"/>
    <w:rsid w:val="00AC22E2"/>
    <w:rsid w:val="00AC23F5"/>
    <w:rsid w:val="00AC2957"/>
    <w:rsid w:val="00AC301B"/>
    <w:rsid w:val="00AC314A"/>
    <w:rsid w:val="00AC3259"/>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5E8F"/>
    <w:rsid w:val="00AC5F0D"/>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698"/>
    <w:rsid w:val="00AD36B1"/>
    <w:rsid w:val="00AD37D5"/>
    <w:rsid w:val="00AD3B49"/>
    <w:rsid w:val="00AD3BD2"/>
    <w:rsid w:val="00AD3C36"/>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354"/>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A67"/>
    <w:rsid w:val="00AE2EB2"/>
    <w:rsid w:val="00AE337C"/>
    <w:rsid w:val="00AE349E"/>
    <w:rsid w:val="00AE3819"/>
    <w:rsid w:val="00AE3B38"/>
    <w:rsid w:val="00AE3B79"/>
    <w:rsid w:val="00AE3D2E"/>
    <w:rsid w:val="00AE408C"/>
    <w:rsid w:val="00AE458C"/>
    <w:rsid w:val="00AE46C5"/>
    <w:rsid w:val="00AE4A2B"/>
    <w:rsid w:val="00AE4D61"/>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1CBE"/>
    <w:rsid w:val="00AF2184"/>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B10"/>
    <w:rsid w:val="00AF40E1"/>
    <w:rsid w:val="00AF4365"/>
    <w:rsid w:val="00AF474A"/>
    <w:rsid w:val="00AF4925"/>
    <w:rsid w:val="00AF56A4"/>
    <w:rsid w:val="00AF5908"/>
    <w:rsid w:val="00AF5B73"/>
    <w:rsid w:val="00AF5FC3"/>
    <w:rsid w:val="00AF69AC"/>
    <w:rsid w:val="00AF69DF"/>
    <w:rsid w:val="00AF6B3C"/>
    <w:rsid w:val="00AF6D94"/>
    <w:rsid w:val="00AF6F32"/>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6D0"/>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EB"/>
    <w:rsid w:val="00B1191B"/>
    <w:rsid w:val="00B1226E"/>
    <w:rsid w:val="00B122AB"/>
    <w:rsid w:val="00B126F3"/>
    <w:rsid w:val="00B12CCD"/>
    <w:rsid w:val="00B12DFB"/>
    <w:rsid w:val="00B12E0F"/>
    <w:rsid w:val="00B1327E"/>
    <w:rsid w:val="00B133D3"/>
    <w:rsid w:val="00B137A2"/>
    <w:rsid w:val="00B13F33"/>
    <w:rsid w:val="00B13F7F"/>
    <w:rsid w:val="00B147D5"/>
    <w:rsid w:val="00B14857"/>
    <w:rsid w:val="00B148F4"/>
    <w:rsid w:val="00B14A87"/>
    <w:rsid w:val="00B14BE3"/>
    <w:rsid w:val="00B14CBF"/>
    <w:rsid w:val="00B14E9E"/>
    <w:rsid w:val="00B150B5"/>
    <w:rsid w:val="00B1525B"/>
    <w:rsid w:val="00B152C8"/>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C0C"/>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6A4"/>
    <w:rsid w:val="00B317AC"/>
    <w:rsid w:val="00B31905"/>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BA8"/>
    <w:rsid w:val="00B44F4B"/>
    <w:rsid w:val="00B45267"/>
    <w:rsid w:val="00B454E6"/>
    <w:rsid w:val="00B45C37"/>
    <w:rsid w:val="00B45D25"/>
    <w:rsid w:val="00B45FFF"/>
    <w:rsid w:val="00B46073"/>
    <w:rsid w:val="00B462A8"/>
    <w:rsid w:val="00B463D5"/>
    <w:rsid w:val="00B463E6"/>
    <w:rsid w:val="00B4642C"/>
    <w:rsid w:val="00B4675E"/>
    <w:rsid w:val="00B467BF"/>
    <w:rsid w:val="00B46C56"/>
    <w:rsid w:val="00B46CCA"/>
    <w:rsid w:val="00B46D13"/>
    <w:rsid w:val="00B47409"/>
    <w:rsid w:val="00B47523"/>
    <w:rsid w:val="00B47780"/>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049"/>
    <w:rsid w:val="00B5524F"/>
    <w:rsid w:val="00B55A5C"/>
    <w:rsid w:val="00B55C88"/>
    <w:rsid w:val="00B56455"/>
    <w:rsid w:val="00B56510"/>
    <w:rsid w:val="00B565BD"/>
    <w:rsid w:val="00B5671D"/>
    <w:rsid w:val="00B56896"/>
    <w:rsid w:val="00B56C1F"/>
    <w:rsid w:val="00B56C21"/>
    <w:rsid w:val="00B5704E"/>
    <w:rsid w:val="00B5711E"/>
    <w:rsid w:val="00B572B8"/>
    <w:rsid w:val="00B5733E"/>
    <w:rsid w:val="00B57374"/>
    <w:rsid w:val="00B575FC"/>
    <w:rsid w:val="00B5782E"/>
    <w:rsid w:val="00B57895"/>
    <w:rsid w:val="00B57D14"/>
    <w:rsid w:val="00B601C4"/>
    <w:rsid w:val="00B60E12"/>
    <w:rsid w:val="00B61059"/>
    <w:rsid w:val="00B612C7"/>
    <w:rsid w:val="00B61339"/>
    <w:rsid w:val="00B616F7"/>
    <w:rsid w:val="00B61763"/>
    <w:rsid w:val="00B61977"/>
    <w:rsid w:val="00B619BD"/>
    <w:rsid w:val="00B61ADE"/>
    <w:rsid w:val="00B61BBE"/>
    <w:rsid w:val="00B61CF9"/>
    <w:rsid w:val="00B61D97"/>
    <w:rsid w:val="00B61E86"/>
    <w:rsid w:val="00B626D7"/>
    <w:rsid w:val="00B62716"/>
    <w:rsid w:val="00B628B9"/>
    <w:rsid w:val="00B62CEB"/>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56B"/>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35A1"/>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106D"/>
    <w:rsid w:val="00B81404"/>
    <w:rsid w:val="00B814C3"/>
    <w:rsid w:val="00B8176B"/>
    <w:rsid w:val="00B8188C"/>
    <w:rsid w:val="00B81A4F"/>
    <w:rsid w:val="00B81BA9"/>
    <w:rsid w:val="00B81FA0"/>
    <w:rsid w:val="00B8200D"/>
    <w:rsid w:val="00B82059"/>
    <w:rsid w:val="00B820C1"/>
    <w:rsid w:val="00B822A0"/>
    <w:rsid w:val="00B822AC"/>
    <w:rsid w:val="00B82737"/>
    <w:rsid w:val="00B82925"/>
    <w:rsid w:val="00B82F0D"/>
    <w:rsid w:val="00B83076"/>
    <w:rsid w:val="00B830BD"/>
    <w:rsid w:val="00B8341E"/>
    <w:rsid w:val="00B8389D"/>
    <w:rsid w:val="00B83BE3"/>
    <w:rsid w:val="00B83C03"/>
    <w:rsid w:val="00B83CC0"/>
    <w:rsid w:val="00B83DEB"/>
    <w:rsid w:val="00B83E28"/>
    <w:rsid w:val="00B83FF7"/>
    <w:rsid w:val="00B84044"/>
    <w:rsid w:val="00B8421D"/>
    <w:rsid w:val="00B846A1"/>
    <w:rsid w:val="00B84D1B"/>
    <w:rsid w:val="00B85679"/>
    <w:rsid w:val="00B856C1"/>
    <w:rsid w:val="00B8589F"/>
    <w:rsid w:val="00B85932"/>
    <w:rsid w:val="00B85FD2"/>
    <w:rsid w:val="00B86241"/>
    <w:rsid w:val="00B866A4"/>
    <w:rsid w:val="00B86D60"/>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84B"/>
    <w:rsid w:val="00B93D9E"/>
    <w:rsid w:val="00B9450F"/>
    <w:rsid w:val="00B9487F"/>
    <w:rsid w:val="00B94A18"/>
    <w:rsid w:val="00B94C29"/>
    <w:rsid w:val="00B95264"/>
    <w:rsid w:val="00B9570E"/>
    <w:rsid w:val="00B958D4"/>
    <w:rsid w:val="00B9597F"/>
    <w:rsid w:val="00B95B1B"/>
    <w:rsid w:val="00B95F8E"/>
    <w:rsid w:val="00B95FED"/>
    <w:rsid w:val="00B961E3"/>
    <w:rsid w:val="00B962FA"/>
    <w:rsid w:val="00B9636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4D"/>
    <w:rsid w:val="00BA3F87"/>
    <w:rsid w:val="00BA46D1"/>
    <w:rsid w:val="00BA4C43"/>
    <w:rsid w:val="00BA4CE9"/>
    <w:rsid w:val="00BA4DB9"/>
    <w:rsid w:val="00BA55E7"/>
    <w:rsid w:val="00BA58DE"/>
    <w:rsid w:val="00BA5A28"/>
    <w:rsid w:val="00BA5A89"/>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B23"/>
    <w:rsid w:val="00BB0B64"/>
    <w:rsid w:val="00BB11E0"/>
    <w:rsid w:val="00BB1261"/>
    <w:rsid w:val="00BB1344"/>
    <w:rsid w:val="00BB1604"/>
    <w:rsid w:val="00BB188D"/>
    <w:rsid w:val="00BB19E5"/>
    <w:rsid w:val="00BB22FC"/>
    <w:rsid w:val="00BB2443"/>
    <w:rsid w:val="00BB2498"/>
    <w:rsid w:val="00BB26E0"/>
    <w:rsid w:val="00BB26EC"/>
    <w:rsid w:val="00BB2928"/>
    <w:rsid w:val="00BB2BD1"/>
    <w:rsid w:val="00BB2D60"/>
    <w:rsid w:val="00BB2EF7"/>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40"/>
    <w:rsid w:val="00BB55A0"/>
    <w:rsid w:val="00BB56EB"/>
    <w:rsid w:val="00BB571A"/>
    <w:rsid w:val="00BB5BDD"/>
    <w:rsid w:val="00BB5C69"/>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1B2"/>
    <w:rsid w:val="00BC053E"/>
    <w:rsid w:val="00BC0A12"/>
    <w:rsid w:val="00BC0ABF"/>
    <w:rsid w:val="00BC0C2F"/>
    <w:rsid w:val="00BC0CA3"/>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0F"/>
    <w:rsid w:val="00BC37EE"/>
    <w:rsid w:val="00BC3936"/>
    <w:rsid w:val="00BC3C61"/>
    <w:rsid w:val="00BC3E51"/>
    <w:rsid w:val="00BC414A"/>
    <w:rsid w:val="00BC41A0"/>
    <w:rsid w:val="00BC43E2"/>
    <w:rsid w:val="00BC462C"/>
    <w:rsid w:val="00BC4714"/>
    <w:rsid w:val="00BC49FC"/>
    <w:rsid w:val="00BC4A12"/>
    <w:rsid w:val="00BC4AA3"/>
    <w:rsid w:val="00BC4D78"/>
    <w:rsid w:val="00BC4E72"/>
    <w:rsid w:val="00BC543E"/>
    <w:rsid w:val="00BC55BD"/>
    <w:rsid w:val="00BC57E5"/>
    <w:rsid w:val="00BC583F"/>
    <w:rsid w:val="00BC5BE9"/>
    <w:rsid w:val="00BC5E35"/>
    <w:rsid w:val="00BC5F14"/>
    <w:rsid w:val="00BC61C5"/>
    <w:rsid w:val="00BC61CF"/>
    <w:rsid w:val="00BC6384"/>
    <w:rsid w:val="00BC6650"/>
    <w:rsid w:val="00BC6938"/>
    <w:rsid w:val="00BC737B"/>
    <w:rsid w:val="00BC7683"/>
    <w:rsid w:val="00BC7916"/>
    <w:rsid w:val="00BC79E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126"/>
    <w:rsid w:val="00BD721C"/>
    <w:rsid w:val="00BD7296"/>
    <w:rsid w:val="00BD77C8"/>
    <w:rsid w:val="00BD7820"/>
    <w:rsid w:val="00BE0287"/>
    <w:rsid w:val="00BE02E5"/>
    <w:rsid w:val="00BE03B4"/>
    <w:rsid w:val="00BE0547"/>
    <w:rsid w:val="00BE0601"/>
    <w:rsid w:val="00BE0658"/>
    <w:rsid w:val="00BE06F9"/>
    <w:rsid w:val="00BE0ACE"/>
    <w:rsid w:val="00BE0ED8"/>
    <w:rsid w:val="00BE10BB"/>
    <w:rsid w:val="00BE11A4"/>
    <w:rsid w:val="00BE12E1"/>
    <w:rsid w:val="00BE1490"/>
    <w:rsid w:val="00BE1690"/>
    <w:rsid w:val="00BE2361"/>
    <w:rsid w:val="00BE3285"/>
    <w:rsid w:val="00BE3936"/>
    <w:rsid w:val="00BE39CF"/>
    <w:rsid w:val="00BE4AA4"/>
    <w:rsid w:val="00BE4AC9"/>
    <w:rsid w:val="00BE4BD7"/>
    <w:rsid w:val="00BE4F39"/>
    <w:rsid w:val="00BE52FE"/>
    <w:rsid w:val="00BE58EF"/>
    <w:rsid w:val="00BE59EE"/>
    <w:rsid w:val="00BE5B8D"/>
    <w:rsid w:val="00BE5C58"/>
    <w:rsid w:val="00BE609F"/>
    <w:rsid w:val="00BE64A5"/>
    <w:rsid w:val="00BE67BC"/>
    <w:rsid w:val="00BE6893"/>
    <w:rsid w:val="00BE69CE"/>
    <w:rsid w:val="00BE69E7"/>
    <w:rsid w:val="00BE6A00"/>
    <w:rsid w:val="00BE6C72"/>
    <w:rsid w:val="00BE6D54"/>
    <w:rsid w:val="00BE6E87"/>
    <w:rsid w:val="00BE6EE9"/>
    <w:rsid w:val="00BE6F1D"/>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9CC"/>
    <w:rsid w:val="00BF3FEC"/>
    <w:rsid w:val="00BF48E7"/>
    <w:rsid w:val="00BF4D7E"/>
    <w:rsid w:val="00BF4E5C"/>
    <w:rsid w:val="00BF52E3"/>
    <w:rsid w:val="00BF5846"/>
    <w:rsid w:val="00BF5A7B"/>
    <w:rsid w:val="00BF5E9E"/>
    <w:rsid w:val="00BF629E"/>
    <w:rsid w:val="00BF67A6"/>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0E52"/>
    <w:rsid w:val="00C011B4"/>
    <w:rsid w:val="00C01236"/>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922"/>
    <w:rsid w:val="00C04287"/>
    <w:rsid w:val="00C04712"/>
    <w:rsid w:val="00C04A10"/>
    <w:rsid w:val="00C04AA7"/>
    <w:rsid w:val="00C04CA7"/>
    <w:rsid w:val="00C04DED"/>
    <w:rsid w:val="00C050C1"/>
    <w:rsid w:val="00C0521E"/>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253"/>
    <w:rsid w:val="00C113DB"/>
    <w:rsid w:val="00C11956"/>
    <w:rsid w:val="00C119BB"/>
    <w:rsid w:val="00C11A50"/>
    <w:rsid w:val="00C11CD2"/>
    <w:rsid w:val="00C11CFE"/>
    <w:rsid w:val="00C1204F"/>
    <w:rsid w:val="00C12352"/>
    <w:rsid w:val="00C12444"/>
    <w:rsid w:val="00C1255D"/>
    <w:rsid w:val="00C12FC3"/>
    <w:rsid w:val="00C137C9"/>
    <w:rsid w:val="00C13E00"/>
    <w:rsid w:val="00C13E86"/>
    <w:rsid w:val="00C13EAC"/>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490"/>
    <w:rsid w:val="00C16659"/>
    <w:rsid w:val="00C1684B"/>
    <w:rsid w:val="00C16873"/>
    <w:rsid w:val="00C16AB2"/>
    <w:rsid w:val="00C16F0B"/>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BF"/>
    <w:rsid w:val="00C21AAF"/>
    <w:rsid w:val="00C21B06"/>
    <w:rsid w:val="00C21B65"/>
    <w:rsid w:val="00C2212A"/>
    <w:rsid w:val="00C2226A"/>
    <w:rsid w:val="00C22613"/>
    <w:rsid w:val="00C22681"/>
    <w:rsid w:val="00C226C8"/>
    <w:rsid w:val="00C2276B"/>
    <w:rsid w:val="00C228AE"/>
    <w:rsid w:val="00C22ABD"/>
    <w:rsid w:val="00C22BF4"/>
    <w:rsid w:val="00C22D21"/>
    <w:rsid w:val="00C22F9E"/>
    <w:rsid w:val="00C230A1"/>
    <w:rsid w:val="00C23533"/>
    <w:rsid w:val="00C2373B"/>
    <w:rsid w:val="00C2397D"/>
    <w:rsid w:val="00C239A9"/>
    <w:rsid w:val="00C23D5E"/>
    <w:rsid w:val="00C23DFF"/>
    <w:rsid w:val="00C23F24"/>
    <w:rsid w:val="00C244ED"/>
    <w:rsid w:val="00C24609"/>
    <w:rsid w:val="00C24ABF"/>
    <w:rsid w:val="00C24FC3"/>
    <w:rsid w:val="00C2502A"/>
    <w:rsid w:val="00C254DA"/>
    <w:rsid w:val="00C25578"/>
    <w:rsid w:val="00C25768"/>
    <w:rsid w:val="00C259B6"/>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605"/>
    <w:rsid w:val="00C31C15"/>
    <w:rsid w:val="00C327EB"/>
    <w:rsid w:val="00C32855"/>
    <w:rsid w:val="00C32C25"/>
    <w:rsid w:val="00C32E0E"/>
    <w:rsid w:val="00C32E4C"/>
    <w:rsid w:val="00C33102"/>
    <w:rsid w:val="00C33351"/>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0C3"/>
    <w:rsid w:val="00C36333"/>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75E"/>
    <w:rsid w:val="00C408E6"/>
    <w:rsid w:val="00C40932"/>
    <w:rsid w:val="00C409DC"/>
    <w:rsid w:val="00C41082"/>
    <w:rsid w:val="00C41167"/>
    <w:rsid w:val="00C419F0"/>
    <w:rsid w:val="00C41ADD"/>
    <w:rsid w:val="00C41B38"/>
    <w:rsid w:val="00C41D28"/>
    <w:rsid w:val="00C420B9"/>
    <w:rsid w:val="00C4212D"/>
    <w:rsid w:val="00C4226E"/>
    <w:rsid w:val="00C423B1"/>
    <w:rsid w:val="00C429F4"/>
    <w:rsid w:val="00C42B5D"/>
    <w:rsid w:val="00C42F77"/>
    <w:rsid w:val="00C4354D"/>
    <w:rsid w:val="00C43719"/>
    <w:rsid w:val="00C437D6"/>
    <w:rsid w:val="00C43EC8"/>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9F8"/>
    <w:rsid w:val="00C52A49"/>
    <w:rsid w:val="00C52F97"/>
    <w:rsid w:val="00C53200"/>
    <w:rsid w:val="00C5353C"/>
    <w:rsid w:val="00C53BEF"/>
    <w:rsid w:val="00C54341"/>
    <w:rsid w:val="00C543B3"/>
    <w:rsid w:val="00C54BC3"/>
    <w:rsid w:val="00C54BED"/>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0B80"/>
    <w:rsid w:val="00C610EA"/>
    <w:rsid w:val="00C61144"/>
    <w:rsid w:val="00C61821"/>
    <w:rsid w:val="00C618D7"/>
    <w:rsid w:val="00C61F59"/>
    <w:rsid w:val="00C620E8"/>
    <w:rsid w:val="00C62108"/>
    <w:rsid w:val="00C621A8"/>
    <w:rsid w:val="00C626ED"/>
    <w:rsid w:val="00C6285F"/>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7B2"/>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409"/>
    <w:rsid w:val="00C7668B"/>
    <w:rsid w:val="00C76BA0"/>
    <w:rsid w:val="00C77003"/>
    <w:rsid w:val="00C77694"/>
    <w:rsid w:val="00C7788A"/>
    <w:rsid w:val="00C77B1D"/>
    <w:rsid w:val="00C80250"/>
    <w:rsid w:val="00C805D9"/>
    <w:rsid w:val="00C8071C"/>
    <w:rsid w:val="00C80ADD"/>
    <w:rsid w:val="00C80CEE"/>
    <w:rsid w:val="00C80F78"/>
    <w:rsid w:val="00C81488"/>
    <w:rsid w:val="00C815AB"/>
    <w:rsid w:val="00C81BB3"/>
    <w:rsid w:val="00C81D0A"/>
    <w:rsid w:val="00C81E42"/>
    <w:rsid w:val="00C820C1"/>
    <w:rsid w:val="00C8289E"/>
    <w:rsid w:val="00C82DDD"/>
    <w:rsid w:val="00C8300F"/>
    <w:rsid w:val="00C834BE"/>
    <w:rsid w:val="00C83B4C"/>
    <w:rsid w:val="00C83B53"/>
    <w:rsid w:val="00C83BB5"/>
    <w:rsid w:val="00C83D3F"/>
    <w:rsid w:val="00C83EF4"/>
    <w:rsid w:val="00C83F9B"/>
    <w:rsid w:val="00C842A4"/>
    <w:rsid w:val="00C846CA"/>
    <w:rsid w:val="00C848F5"/>
    <w:rsid w:val="00C84D92"/>
    <w:rsid w:val="00C84D98"/>
    <w:rsid w:val="00C84E42"/>
    <w:rsid w:val="00C852EB"/>
    <w:rsid w:val="00C85692"/>
    <w:rsid w:val="00C85BB0"/>
    <w:rsid w:val="00C85F03"/>
    <w:rsid w:val="00C86082"/>
    <w:rsid w:val="00C860B8"/>
    <w:rsid w:val="00C86332"/>
    <w:rsid w:val="00C865B6"/>
    <w:rsid w:val="00C866D6"/>
    <w:rsid w:val="00C86922"/>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4B6"/>
    <w:rsid w:val="00C9284D"/>
    <w:rsid w:val="00C92BCE"/>
    <w:rsid w:val="00C92BFD"/>
    <w:rsid w:val="00C93240"/>
    <w:rsid w:val="00C93277"/>
    <w:rsid w:val="00C93DF9"/>
    <w:rsid w:val="00C93E14"/>
    <w:rsid w:val="00C946E2"/>
    <w:rsid w:val="00C94784"/>
    <w:rsid w:val="00C948BC"/>
    <w:rsid w:val="00C948F0"/>
    <w:rsid w:val="00C95017"/>
    <w:rsid w:val="00C9567B"/>
    <w:rsid w:val="00C95AC6"/>
    <w:rsid w:val="00C95B78"/>
    <w:rsid w:val="00C96560"/>
    <w:rsid w:val="00C96934"/>
    <w:rsid w:val="00C96CBA"/>
    <w:rsid w:val="00C977AC"/>
    <w:rsid w:val="00C979CE"/>
    <w:rsid w:val="00C97A4A"/>
    <w:rsid w:val="00C97B15"/>
    <w:rsid w:val="00C97B86"/>
    <w:rsid w:val="00C97BC4"/>
    <w:rsid w:val="00C97E6A"/>
    <w:rsid w:val="00C97F0A"/>
    <w:rsid w:val="00CA0177"/>
    <w:rsid w:val="00CA0234"/>
    <w:rsid w:val="00CA0494"/>
    <w:rsid w:val="00CA04BC"/>
    <w:rsid w:val="00CA0667"/>
    <w:rsid w:val="00CA0714"/>
    <w:rsid w:val="00CA0A2E"/>
    <w:rsid w:val="00CA0B80"/>
    <w:rsid w:val="00CA0E7B"/>
    <w:rsid w:val="00CA0EC2"/>
    <w:rsid w:val="00CA1079"/>
    <w:rsid w:val="00CA135E"/>
    <w:rsid w:val="00CA1B78"/>
    <w:rsid w:val="00CA1D10"/>
    <w:rsid w:val="00CA1D15"/>
    <w:rsid w:val="00CA1DBB"/>
    <w:rsid w:val="00CA20C9"/>
    <w:rsid w:val="00CA2484"/>
    <w:rsid w:val="00CA2D8B"/>
    <w:rsid w:val="00CA321C"/>
    <w:rsid w:val="00CA335F"/>
    <w:rsid w:val="00CA369E"/>
    <w:rsid w:val="00CA3895"/>
    <w:rsid w:val="00CA3C12"/>
    <w:rsid w:val="00CA431F"/>
    <w:rsid w:val="00CA450F"/>
    <w:rsid w:val="00CA451E"/>
    <w:rsid w:val="00CA4A3B"/>
    <w:rsid w:val="00CA4C83"/>
    <w:rsid w:val="00CA4F2A"/>
    <w:rsid w:val="00CA4F42"/>
    <w:rsid w:val="00CA62F7"/>
    <w:rsid w:val="00CA6465"/>
    <w:rsid w:val="00CA6807"/>
    <w:rsid w:val="00CA6875"/>
    <w:rsid w:val="00CA6ACF"/>
    <w:rsid w:val="00CA6FDC"/>
    <w:rsid w:val="00CA76A0"/>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44F"/>
    <w:rsid w:val="00CC1529"/>
    <w:rsid w:val="00CC17D8"/>
    <w:rsid w:val="00CC1C32"/>
    <w:rsid w:val="00CC1D9B"/>
    <w:rsid w:val="00CC1DF8"/>
    <w:rsid w:val="00CC20CF"/>
    <w:rsid w:val="00CC2203"/>
    <w:rsid w:val="00CC22EC"/>
    <w:rsid w:val="00CC2430"/>
    <w:rsid w:val="00CC26F3"/>
    <w:rsid w:val="00CC27DF"/>
    <w:rsid w:val="00CC2A8A"/>
    <w:rsid w:val="00CC2C27"/>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0B31"/>
    <w:rsid w:val="00CD1114"/>
    <w:rsid w:val="00CD177A"/>
    <w:rsid w:val="00CD1BEC"/>
    <w:rsid w:val="00CD1E9E"/>
    <w:rsid w:val="00CD1EDB"/>
    <w:rsid w:val="00CD1F60"/>
    <w:rsid w:val="00CD206B"/>
    <w:rsid w:val="00CD207C"/>
    <w:rsid w:val="00CD2167"/>
    <w:rsid w:val="00CD2800"/>
    <w:rsid w:val="00CD282E"/>
    <w:rsid w:val="00CD29F1"/>
    <w:rsid w:val="00CD2AED"/>
    <w:rsid w:val="00CD2E8D"/>
    <w:rsid w:val="00CD3236"/>
    <w:rsid w:val="00CD32E1"/>
    <w:rsid w:val="00CD370E"/>
    <w:rsid w:val="00CD3B4C"/>
    <w:rsid w:val="00CD3BD6"/>
    <w:rsid w:val="00CD42D6"/>
    <w:rsid w:val="00CD4749"/>
    <w:rsid w:val="00CD4762"/>
    <w:rsid w:val="00CD493B"/>
    <w:rsid w:val="00CD4C28"/>
    <w:rsid w:val="00CD4C31"/>
    <w:rsid w:val="00CD4C67"/>
    <w:rsid w:val="00CD5733"/>
    <w:rsid w:val="00CD5AF7"/>
    <w:rsid w:val="00CD5F42"/>
    <w:rsid w:val="00CD615B"/>
    <w:rsid w:val="00CD6E6A"/>
    <w:rsid w:val="00CD70A3"/>
    <w:rsid w:val="00CD7169"/>
    <w:rsid w:val="00CD7433"/>
    <w:rsid w:val="00CD7501"/>
    <w:rsid w:val="00CD76B4"/>
    <w:rsid w:val="00CD76FB"/>
    <w:rsid w:val="00CD77BF"/>
    <w:rsid w:val="00CD7A90"/>
    <w:rsid w:val="00CD7C64"/>
    <w:rsid w:val="00CD7D01"/>
    <w:rsid w:val="00CE00B4"/>
    <w:rsid w:val="00CE06E7"/>
    <w:rsid w:val="00CE0A7B"/>
    <w:rsid w:val="00CE0BBB"/>
    <w:rsid w:val="00CE10B0"/>
    <w:rsid w:val="00CE1395"/>
    <w:rsid w:val="00CE1534"/>
    <w:rsid w:val="00CE1643"/>
    <w:rsid w:val="00CE1720"/>
    <w:rsid w:val="00CE199B"/>
    <w:rsid w:val="00CE1D76"/>
    <w:rsid w:val="00CE1E36"/>
    <w:rsid w:val="00CE1E97"/>
    <w:rsid w:val="00CE25DF"/>
    <w:rsid w:val="00CE387E"/>
    <w:rsid w:val="00CE3AA6"/>
    <w:rsid w:val="00CE3D34"/>
    <w:rsid w:val="00CE4598"/>
    <w:rsid w:val="00CE474B"/>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A9"/>
    <w:rsid w:val="00CF0C47"/>
    <w:rsid w:val="00CF0D22"/>
    <w:rsid w:val="00CF0D6F"/>
    <w:rsid w:val="00CF10A7"/>
    <w:rsid w:val="00CF1216"/>
    <w:rsid w:val="00CF1219"/>
    <w:rsid w:val="00CF13A4"/>
    <w:rsid w:val="00CF1574"/>
    <w:rsid w:val="00CF1721"/>
    <w:rsid w:val="00CF17D9"/>
    <w:rsid w:val="00CF1D6B"/>
    <w:rsid w:val="00CF1E8C"/>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BBD"/>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222"/>
    <w:rsid w:val="00D01F3A"/>
    <w:rsid w:val="00D02077"/>
    <w:rsid w:val="00D02226"/>
    <w:rsid w:val="00D0256C"/>
    <w:rsid w:val="00D0285F"/>
    <w:rsid w:val="00D029D0"/>
    <w:rsid w:val="00D03293"/>
    <w:rsid w:val="00D0390B"/>
    <w:rsid w:val="00D03CA0"/>
    <w:rsid w:val="00D03CB4"/>
    <w:rsid w:val="00D0429D"/>
    <w:rsid w:val="00D0440B"/>
    <w:rsid w:val="00D049D0"/>
    <w:rsid w:val="00D04B13"/>
    <w:rsid w:val="00D04F42"/>
    <w:rsid w:val="00D0501B"/>
    <w:rsid w:val="00D050A0"/>
    <w:rsid w:val="00D05331"/>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9FF"/>
    <w:rsid w:val="00D07AA2"/>
    <w:rsid w:val="00D1080A"/>
    <w:rsid w:val="00D10CB2"/>
    <w:rsid w:val="00D10E05"/>
    <w:rsid w:val="00D10E50"/>
    <w:rsid w:val="00D10FAC"/>
    <w:rsid w:val="00D11125"/>
    <w:rsid w:val="00D11246"/>
    <w:rsid w:val="00D113BD"/>
    <w:rsid w:val="00D11646"/>
    <w:rsid w:val="00D117E6"/>
    <w:rsid w:val="00D119A4"/>
    <w:rsid w:val="00D119D2"/>
    <w:rsid w:val="00D1230A"/>
    <w:rsid w:val="00D1247F"/>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B0D"/>
    <w:rsid w:val="00D15E9E"/>
    <w:rsid w:val="00D15EA2"/>
    <w:rsid w:val="00D1614F"/>
    <w:rsid w:val="00D1616F"/>
    <w:rsid w:val="00D1618B"/>
    <w:rsid w:val="00D162D5"/>
    <w:rsid w:val="00D16607"/>
    <w:rsid w:val="00D1666C"/>
    <w:rsid w:val="00D16CCB"/>
    <w:rsid w:val="00D16ED6"/>
    <w:rsid w:val="00D17196"/>
    <w:rsid w:val="00D176A8"/>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87"/>
    <w:rsid w:val="00D23CDE"/>
    <w:rsid w:val="00D23D65"/>
    <w:rsid w:val="00D24040"/>
    <w:rsid w:val="00D241AB"/>
    <w:rsid w:val="00D2436C"/>
    <w:rsid w:val="00D244DB"/>
    <w:rsid w:val="00D2480F"/>
    <w:rsid w:val="00D249B1"/>
    <w:rsid w:val="00D25419"/>
    <w:rsid w:val="00D25919"/>
    <w:rsid w:val="00D259DF"/>
    <w:rsid w:val="00D25CD4"/>
    <w:rsid w:val="00D25F2A"/>
    <w:rsid w:val="00D2628B"/>
    <w:rsid w:val="00D26E2A"/>
    <w:rsid w:val="00D26E3D"/>
    <w:rsid w:val="00D26F6F"/>
    <w:rsid w:val="00D271AA"/>
    <w:rsid w:val="00D27534"/>
    <w:rsid w:val="00D276AE"/>
    <w:rsid w:val="00D27738"/>
    <w:rsid w:val="00D27A70"/>
    <w:rsid w:val="00D27B9E"/>
    <w:rsid w:val="00D305EA"/>
    <w:rsid w:val="00D30683"/>
    <w:rsid w:val="00D30B3F"/>
    <w:rsid w:val="00D30C18"/>
    <w:rsid w:val="00D30C7C"/>
    <w:rsid w:val="00D30DD1"/>
    <w:rsid w:val="00D30FAC"/>
    <w:rsid w:val="00D31153"/>
    <w:rsid w:val="00D312CF"/>
    <w:rsid w:val="00D31599"/>
    <w:rsid w:val="00D316F1"/>
    <w:rsid w:val="00D316F8"/>
    <w:rsid w:val="00D31763"/>
    <w:rsid w:val="00D319E6"/>
    <w:rsid w:val="00D32357"/>
    <w:rsid w:val="00D3238B"/>
    <w:rsid w:val="00D32448"/>
    <w:rsid w:val="00D32610"/>
    <w:rsid w:val="00D32DDB"/>
    <w:rsid w:val="00D32FBE"/>
    <w:rsid w:val="00D33265"/>
    <w:rsid w:val="00D33271"/>
    <w:rsid w:val="00D334D9"/>
    <w:rsid w:val="00D33B75"/>
    <w:rsid w:val="00D33C22"/>
    <w:rsid w:val="00D33DA2"/>
    <w:rsid w:val="00D340E5"/>
    <w:rsid w:val="00D341F4"/>
    <w:rsid w:val="00D343E9"/>
    <w:rsid w:val="00D34AC9"/>
    <w:rsid w:val="00D34B55"/>
    <w:rsid w:val="00D34DE4"/>
    <w:rsid w:val="00D35057"/>
    <w:rsid w:val="00D351E0"/>
    <w:rsid w:val="00D35376"/>
    <w:rsid w:val="00D3595B"/>
    <w:rsid w:val="00D35AAE"/>
    <w:rsid w:val="00D35D42"/>
    <w:rsid w:val="00D35D73"/>
    <w:rsid w:val="00D3600D"/>
    <w:rsid w:val="00D36242"/>
    <w:rsid w:val="00D362E1"/>
    <w:rsid w:val="00D3670A"/>
    <w:rsid w:val="00D3696C"/>
    <w:rsid w:val="00D37205"/>
    <w:rsid w:val="00D3725C"/>
    <w:rsid w:val="00D37301"/>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941"/>
    <w:rsid w:val="00D4394E"/>
    <w:rsid w:val="00D43A01"/>
    <w:rsid w:val="00D44506"/>
    <w:rsid w:val="00D4451C"/>
    <w:rsid w:val="00D4489F"/>
    <w:rsid w:val="00D44B19"/>
    <w:rsid w:val="00D44ED1"/>
    <w:rsid w:val="00D453A6"/>
    <w:rsid w:val="00D45498"/>
    <w:rsid w:val="00D456D6"/>
    <w:rsid w:val="00D45848"/>
    <w:rsid w:val="00D46810"/>
    <w:rsid w:val="00D469A6"/>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945"/>
    <w:rsid w:val="00D54DA8"/>
    <w:rsid w:val="00D54FCF"/>
    <w:rsid w:val="00D54FF8"/>
    <w:rsid w:val="00D5530A"/>
    <w:rsid w:val="00D5596A"/>
    <w:rsid w:val="00D55EB0"/>
    <w:rsid w:val="00D55EF1"/>
    <w:rsid w:val="00D56073"/>
    <w:rsid w:val="00D56778"/>
    <w:rsid w:val="00D56835"/>
    <w:rsid w:val="00D56F52"/>
    <w:rsid w:val="00D5706F"/>
    <w:rsid w:val="00D57161"/>
    <w:rsid w:val="00D571BA"/>
    <w:rsid w:val="00D572A3"/>
    <w:rsid w:val="00D5761D"/>
    <w:rsid w:val="00D57E4E"/>
    <w:rsid w:val="00D57F32"/>
    <w:rsid w:val="00D605B1"/>
    <w:rsid w:val="00D605BA"/>
    <w:rsid w:val="00D605C3"/>
    <w:rsid w:val="00D60785"/>
    <w:rsid w:val="00D60867"/>
    <w:rsid w:val="00D60CFB"/>
    <w:rsid w:val="00D60F47"/>
    <w:rsid w:val="00D60F75"/>
    <w:rsid w:val="00D6129E"/>
    <w:rsid w:val="00D61359"/>
    <w:rsid w:val="00D61E9E"/>
    <w:rsid w:val="00D6206F"/>
    <w:rsid w:val="00D62536"/>
    <w:rsid w:val="00D62659"/>
    <w:rsid w:val="00D6275F"/>
    <w:rsid w:val="00D6289E"/>
    <w:rsid w:val="00D62CC9"/>
    <w:rsid w:val="00D62E5F"/>
    <w:rsid w:val="00D63073"/>
    <w:rsid w:val="00D63417"/>
    <w:rsid w:val="00D63A53"/>
    <w:rsid w:val="00D63B5A"/>
    <w:rsid w:val="00D63D4A"/>
    <w:rsid w:val="00D643A3"/>
    <w:rsid w:val="00D645C9"/>
    <w:rsid w:val="00D64934"/>
    <w:rsid w:val="00D649D1"/>
    <w:rsid w:val="00D64C36"/>
    <w:rsid w:val="00D64D1B"/>
    <w:rsid w:val="00D64D46"/>
    <w:rsid w:val="00D658AD"/>
    <w:rsid w:val="00D65AE1"/>
    <w:rsid w:val="00D65BC5"/>
    <w:rsid w:val="00D65BE7"/>
    <w:rsid w:val="00D661CC"/>
    <w:rsid w:val="00D6626C"/>
    <w:rsid w:val="00D66554"/>
    <w:rsid w:val="00D669B1"/>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B9A"/>
    <w:rsid w:val="00D71D71"/>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1CC5"/>
    <w:rsid w:val="00D820D8"/>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90103"/>
    <w:rsid w:val="00D903F3"/>
    <w:rsid w:val="00D9050F"/>
    <w:rsid w:val="00D909EC"/>
    <w:rsid w:val="00D90D36"/>
    <w:rsid w:val="00D90FAE"/>
    <w:rsid w:val="00D91A68"/>
    <w:rsid w:val="00D91A84"/>
    <w:rsid w:val="00D91ABF"/>
    <w:rsid w:val="00D91C59"/>
    <w:rsid w:val="00D91E15"/>
    <w:rsid w:val="00D91E61"/>
    <w:rsid w:val="00D92031"/>
    <w:rsid w:val="00D92588"/>
    <w:rsid w:val="00D92653"/>
    <w:rsid w:val="00D92AB1"/>
    <w:rsid w:val="00D92E23"/>
    <w:rsid w:val="00D9324E"/>
    <w:rsid w:val="00D93387"/>
    <w:rsid w:val="00D934FC"/>
    <w:rsid w:val="00D9384F"/>
    <w:rsid w:val="00D93F8C"/>
    <w:rsid w:val="00D941EE"/>
    <w:rsid w:val="00D942D1"/>
    <w:rsid w:val="00D9448C"/>
    <w:rsid w:val="00D944B4"/>
    <w:rsid w:val="00D947A2"/>
    <w:rsid w:val="00D94A5F"/>
    <w:rsid w:val="00D94B1C"/>
    <w:rsid w:val="00D94FEF"/>
    <w:rsid w:val="00D950F7"/>
    <w:rsid w:val="00D9528C"/>
    <w:rsid w:val="00D95475"/>
    <w:rsid w:val="00D959D9"/>
    <w:rsid w:val="00D95C2A"/>
    <w:rsid w:val="00D95E77"/>
    <w:rsid w:val="00D960DB"/>
    <w:rsid w:val="00D960E3"/>
    <w:rsid w:val="00D96298"/>
    <w:rsid w:val="00D962AD"/>
    <w:rsid w:val="00D96818"/>
    <w:rsid w:val="00D96D0C"/>
    <w:rsid w:val="00D96D45"/>
    <w:rsid w:val="00D96F0C"/>
    <w:rsid w:val="00D96FF1"/>
    <w:rsid w:val="00D97121"/>
    <w:rsid w:val="00D9729A"/>
    <w:rsid w:val="00D975D1"/>
    <w:rsid w:val="00D976E1"/>
    <w:rsid w:val="00D97B51"/>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82"/>
    <w:rsid w:val="00DA66F7"/>
    <w:rsid w:val="00DA72CA"/>
    <w:rsid w:val="00DA7870"/>
    <w:rsid w:val="00DB016D"/>
    <w:rsid w:val="00DB033E"/>
    <w:rsid w:val="00DB03FB"/>
    <w:rsid w:val="00DB05A8"/>
    <w:rsid w:val="00DB0613"/>
    <w:rsid w:val="00DB06A9"/>
    <w:rsid w:val="00DB0762"/>
    <w:rsid w:val="00DB077C"/>
    <w:rsid w:val="00DB08BD"/>
    <w:rsid w:val="00DB0F7B"/>
    <w:rsid w:val="00DB11CF"/>
    <w:rsid w:val="00DB1306"/>
    <w:rsid w:val="00DB1741"/>
    <w:rsid w:val="00DB1742"/>
    <w:rsid w:val="00DB1790"/>
    <w:rsid w:val="00DB179E"/>
    <w:rsid w:val="00DB18D8"/>
    <w:rsid w:val="00DB1A07"/>
    <w:rsid w:val="00DB1A97"/>
    <w:rsid w:val="00DB2404"/>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4843"/>
    <w:rsid w:val="00DB5693"/>
    <w:rsid w:val="00DB5D07"/>
    <w:rsid w:val="00DB5D6B"/>
    <w:rsid w:val="00DB5E6C"/>
    <w:rsid w:val="00DB6417"/>
    <w:rsid w:val="00DB64A5"/>
    <w:rsid w:val="00DB64D5"/>
    <w:rsid w:val="00DB65AB"/>
    <w:rsid w:val="00DB688F"/>
    <w:rsid w:val="00DB689C"/>
    <w:rsid w:val="00DB6A5A"/>
    <w:rsid w:val="00DB6E07"/>
    <w:rsid w:val="00DB6E6F"/>
    <w:rsid w:val="00DB6EFF"/>
    <w:rsid w:val="00DB7070"/>
    <w:rsid w:val="00DB72BC"/>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1F8F"/>
    <w:rsid w:val="00DC215E"/>
    <w:rsid w:val="00DC2304"/>
    <w:rsid w:val="00DC25E3"/>
    <w:rsid w:val="00DC2AEE"/>
    <w:rsid w:val="00DC2B25"/>
    <w:rsid w:val="00DC2D88"/>
    <w:rsid w:val="00DC3307"/>
    <w:rsid w:val="00DC3951"/>
    <w:rsid w:val="00DC3CF7"/>
    <w:rsid w:val="00DC3DC2"/>
    <w:rsid w:val="00DC3F4D"/>
    <w:rsid w:val="00DC3F73"/>
    <w:rsid w:val="00DC4220"/>
    <w:rsid w:val="00DC42FD"/>
    <w:rsid w:val="00DC4705"/>
    <w:rsid w:val="00DC471A"/>
    <w:rsid w:val="00DC4A48"/>
    <w:rsid w:val="00DC4A67"/>
    <w:rsid w:val="00DC4C0A"/>
    <w:rsid w:val="00DC5158"/>
    <w:rsid w:val="00DC5A5A"/>
    <w:rsid w:val="00DC5B3C"/>
    <w:rsid w:val="00DC5B4C"/>
    <w:rsid w:val="00DC5C66"/>
    <w:rsid w:val="00DC5C68"/>
    <w:rsid w:val="00DC5D98"/>
    <w:rsid w:val="00DC5E4D"/>
    <w:rsid w:val="00DC654C"/>
    <w:rsid w:val="00DC67B1"/>
    <w:rsid w:val="00DC6871"/>
    <w:rsid w:val="00DC6921"/>
    <w:rsid w:val="00DC69C9"/>
    <w:rsid w:val="00DC6D2A"/>
    <w:rsid w:val="00DC6D6C"/>
    <w:rsid w:val="00DC6D81"/>
    <w:rsid w:val="00DC6E09"/>
    <w:rsid w:val="00DC6FE2"/>
    <w:rsid w:val="00DC7186"/>
    <w:rsid w:val="00DC77F8"/>
    <w:rsid w:val="00DC782F"/>
    <w:rsid w:val="00DC7B39"/>
    <w:rsid w:val="00DC7FF7"/>
    <w:rsid w:val="00DD0112"/>
    <w:rsid w:val="00DD0293"/>
    <w:rsid w:val="00DD0587"/>
    <w:rsid w:val="00DD087A"/>
    <w:rsid w:val="00DD09D8"/>
    <w:rsid w:val="00DD0BA3"/>
    <w:rsid w:val="00DD0BE5"/>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1F8"/>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E4A"/>
    <w:rsid w:val="00DD4F91"/>
    <w:rsid w:val="00DD522C"/>
    <w:rsid w:val="00DD5416"/>
    <w:rsid w:val="00DD579A"/>
    <w:rsid w:val="00DD5C73"/>
    <w:rsid w:val="00DD5D47"/>
    <w:rsid w:val="00DD5DCD"/>
    <w:rsid w:val="00DD5DD0"/>
    <w:rsid w:val="00DD61B7"/>
    <w:rsid w:val="00DD637B"/>
    <w:rsid w:val="00DD63AF"/>
    <w:rsid w:val="00DD63E3"/>
    <w:rsid w:val="00DD667A"/>
    <w:rsid w:val="00DD6695"/>
    <w:rsid w:val="00DD6834"/>
    <w:rsid w:val="00DD6C29"/>
    <w:rsid w:val="00DD7266"/>
    <w:rsid w:val="00DD740A"/>
    <w:rsid w:val="00DD7651"/>
    <w:rsid w:val="00DD7690"/>
    <w:rsid w:val="00DD7A93"/>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CCF"/>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2C"/>
    <w:rsid w:val="00DE4B33"/>
    <w:rsid w:val="00DE506C"/>
    <w:rsid w:val="00DE51F8"/>
    <w:rsid w:val="00DE547A"/>
    <w:rsid w:val="00DE591E"/>
    <w:rsid w:val="00DE59EB"/>
    <w:rsid w:val="00DE5B08"/>
    <w:rsid w:val="00DE5EDB"/>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54"/>
    <w:rsid w:val="00DF2372"/>
    <w:rsid w:val="00DF23F7"/>
    <w:rsid w:val="00DF240C"/>
    <w:rsid w:val="00DF242D"/>
    <w:rsid w:val="00DF28C2"/>
    <w:rsid w:val="00DF297C"/>
    <w:rsid w:val="00DF2AD0"/>
    <w:rsid w:val="00DF2ADC"/>
    <w:rsid w:val="00DF2C8C"/>
    <w:rsid w:val="00DF2D12"/>
    <w:rsid w:val="00DF3034"/>
    <w:rsid w:val="00DF364D"/>
    <w:rsid w:val="00DF374B"/>
    <w:rsid w:val="00DF3D69"/>
    <w:rsid w:val="00DF3DDE"/>
    <w:rsid w:val="00DF4D4E"/>
    <w:rsid w:val="00DF502B"/>
    <w:rsid w:val="00DF5740"/>
    <w:rsid w:val="00DF5926"/>
    <w:rsid w:val="00DF5C40"/>
    <w:rsid w:val="00DF6182"/>
    <w:rsid w:val="00DF6212"/>
    <w:rsid w:val="00DF6896"/>
    <w:rsid w:val="00DF6905"/>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C7A"/>
    <w:rsid w:val="00E03F11"/>
    <w:rsid w:val="00E04023"/>
    <w:rsid w:val="00E04341"/>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F12"/>
    <w:rsid w:val="00E11FB7"/>
    <w:rsid w:val="00E1222F"/>
    <w:rsid w:val="00E122F6"/>
    <w:rsid w:val="00E1231A"/>
    <w:rsid w:val="00E12617"/>
    <w:rsid w:val="00E12690"/>
    <w:rsid w:val="00E12711"/>
    <w:rsid w:val="00E12D81"/>
    <w:rsid w:val="00E12DF1"/>
    <w:rsid w:val="00E12EAF"/>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17F2B"/>
    <w:rsid w:val="00E20F0C"/>
    <w:rsid w:val="00E21072"/>
    <w:rsid w:val="00E2178D"/>
    <w:rsid w:val="00E217B3"/>
    <w:rsid w:val="00E21A00"/>
    <w:rsid w:val="00E2200B"/>
    <w:rsid w:val="00E2212F"/>
    <w:rsid w:val="00E2241A"/>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1B"/>
    <w:rsid w:val="00E24FEC"/>
    <w:rsid w:val="00E25129"/>
    <w:rsid w:val="00E251A0"/>
    <w:rsid w:val="00E2528A"/>
    <w:rsid w:val="00E253EB"/>
    <w:rsid w:val="00E2562B"/>
    <w:rsid w:val="00E25653"/>
    <w:rsid w:val="00E25699"/>
    <w:rsid w:val="00E25862"/>
    <w:rsid w:val="00E25C30"/>
    <w:rsid w:val="00E25F7C"/>
    <w:rsid w:val="00E25FC2"/>
    <w:rsid w:val="00E26047"/>
    <w:rsid w:val="00E260A8"/>
    <w:rsid w:val="00E260B6"/>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7BC"/>
    <w:rsid w:val="00E33D6A"/>
    <w:rsid w:val="00E33E72"/>
    <w:rsid w:val="00E34054"/>
    <w:rsid w:val="00E34480"/>
    <w:rsid w:val="00E34637"/>
    <w:rsid w:val="00E34A09"/>
    <w:rsid w:val="00E34B68"/>
    <w:rsid w:val="00E34E62"/>
    <w:rsid w:val="00E34F2D"/>
    <w:rsid w:val="00E34FF5"/>
    <w:rsid w:val="00E352E3"/>
    <w:rsid w:val="00E35368"/>
    <w:rsid w:val="00E35883"/>
    <w:rsid w:val="00E35F3D"/>
    <w:rsid w:val="00E35F5B"/>
    <w:rsid w:val="00E36032"/>
    <w:rsid w:val="00E36306"/>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0DC"/>
    <w:rsid w:val="00E4366B"/>
    <w:rsid w:val="00E436CE"/>
    <w:rsid w:val="00E437A2"/>
    <w:rsid w:val="00E43A0F"/>
    <w:rsid w:val="00E43A80"/>
    <w:rsid w:val="00E43E5A"/>
    <w:rsid w:val="00E44330"/>
    <w:rsid w:val="00E44596"/>
    <w:rsid w:val="00E445C5"/>
    <w:rsid w:val="00E4479E"/>
    <w:rsid w:val="00E44AE4"/>
    <w:rsid w:val="00E44CE0"/>
    <w:rsid w:val="00E44F98"/>
    <w:rsid w:val="00E4515D"/>
    <w:rsid w:val="00E45305"/>
    <w:rsid w:val="00E45312"/>
    <w:rsid w:val="00E454BB"/>
    <w:rsid w:val="00E4560B"/>
    <w:rsid w:val="00E4568F"/>
    <w:rsid w:val="00E456B2"/>
    <w:rsid w:val="00E4571F"/>
    <w:rsid w:val="00E45C1B"/>
    <w:rsid w:val="00E4625E"/>
    <w:rsid w:val="00E4659C"/>
    <w:rsid w:val="00E46C79"/>
    <w:rsid w:val="00E46D38"/>
    <w:rsid w:val="00E46FAB"/>
    <w:rsid w:val="00E47010"/>
    <w:rsid w:val="00E47115"/>
    <w:rsid w:val="00E47154"/>
    <w:rsid w:val="00E47ABD"/>
    <w:rsid w:val="00E47BED"/>
    <w:rsid w:val="00E47CCA"/>
    <w:rsid w:val="00E47D75"/>
    <w:rsid w:val="00E50032"/>
    <w:rsid w:val="00E50711"/>
    <w:rsid w:val="00E50920"/>
    <w:rsid w:val="00E50C61"/>
    <w:rsid w:val="00E50CA1"/>
    <w:rsid w:val="00E5112A"/>
    <w:rsid w:val="00E5113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5EDD"/>
    <w:rsid w:val="00E566C3"/>
    <w:rsid w:val="00E56754"/>
    <w:rsid w:val="00E56836"/>
    <w:rsid w:val="00E569D2"/>
    <w:rsid w:val="00E56FEA"/>
    <w:rsid w:val="00E57039"/>
    <w:rsid w:val="00E5739D"/>
    <w:rsid w:val="00E5743F"/>
    <w:rsid w:val="00E57554"/>
    <w:rsid w:val="00E575FD"/>
    <w:rsid w:val="00E57634"/>
    <w:rsid w:val="00E577D1"/>
    <w:rsid w:val="00E57868"/>
    <w:rsid w:val="00E60080"/>
    <w:rsid w:val="00E6019B"/>
    <w:rsid w:val="00E61CF6"/>
    <w:rsid w:val="00E61D1E"/>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15"/>
    <w:rsid w:val="00E65888"/>
    <w:rsid w:val="00E665C7"/>
    <w:rsid w:val="00E66AA4"/>
    <w:rsid w:val="00E66B06"/>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FB4"/>
    <w:rsid w:val="00E75342"/>
    <w:rsid w:val="00E754C2"/>
    <w:rsid w:val="00E754D2"/>
    <w:rsid w:val="00E75557"/>
    <w:rsid w:val="00E75640"/>
    <w:rsid w:val="00E756EC"/>
    <w:rsid w:val="00E75879"/>
    <w:rsid w:val="00E75A17"/>
    <w:rsid w:val="00E75D88"/>
    <w:rsid w:val="00E760EF"/>
    <w:rsid w:val="00E76711"/>
    <w:rsid w:val="00E76841"/>
    <w:rsid w:val="00E76A6C"/>
    <w:rsid w:val="00E76F9A"/>
    <w:rsid w:val="00E76FD9"/>
    <w:rsid w:val="00E7708C"/>
    <w:rsid w:val="00E77249"/>
    <w:rsid w:val="00E77537"/>
    <w:rsid w:val="00E776C0"/>
    <w:rsid w:val="00E77982"/>
    <w:rsid w:val="00E779D5"/>
    <w:rsid w:val="00E77CD3"/>
    <w:rsid w:val="00E80050"/>
    <w:rsid w:val="00E8026D"/>
    <w:rsid w:val="00E80825"/>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4D7"/>
    <w:rsid w:val="00E84578"/>
    <w:rsid w:val="00E84C46"/>
    <w:rsid w:val="00E84E4C"/>
    <w:rsid w:val="00E84F8E"/>
    <w:rsid w:val="00E84FEE"/>
    <w:rsid w:val="00E8509A"/>
    <w:rsid w:val="00E8518E"/>
    <w:rsid w:val="00E85E13"/>
    <w:rsid w:val="00E86C24"/>
    <w:rsid w:val="00E86C32"/>
    <w:rsid w:val="00E86C5D"/>
    <w:rsid w:val="00E86E7B"/>
    <w:rsid w:val="00E8705C"/>
    <w:rsid w:val="00E872C5"/>
    <w:rsid w:val="00E872CF"/>
    <w:rsid w:val="00E87601"/>
    <w:rsid w:val="00E879B9"/>
    <w:rsid w:val="00E87A69"/>
    <w:rsid w:val="00E87E5F"/>
    <w:rsid w:val="00E87F74"/>
    <w:rsid w:val="00E90129"/>
    <w:rsid w:val="00E90332"/>
    <w:rsid w:val="00E9046F"/>
    <w:rsid w:val="00E90603"/>
    <w:rsid w:val="00E906EB"/>
    <w:rsid w:val="00E9088B"/>
    <w:rsid w:val="00E908D1"/>
    <w:rsid w:val="00E90A76"/>
    <w:rsid w:val="00E90BD4"/>
    <w:rsid w:val="00E90F24"/>
    <w:rsid w:val="00E916BC"/>
    <w:rsid w:val="00E91A3E"/>
    <w:rsid w:val="00E91D86"/>
    <w:rsid w:val="00E91FC0"/>
    <w:rsid w:val="00E92280"/>
    <w:rsid w:val="00E92464"/>
    <w:rsid w:val="00E92694"/>
    <w:rsid w:val="00E92753"/>
    <w:rsid w:val="00E9293F"/>
    <w:rsid w:val="00E92A18"/>
    <w:rsid w:val="00E92BD7"/>
    <w:rsid w:val="00E92D7A"/>
    <w:rsid w:val="00E92ED1"/>
    <w:rsid w:val="00E930A7"/>
    <w:rsid w:val="00E931AB"/>
    <w:rsid w:val="00E935DF"/>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4A3"/>
    <w:rsid w:val="00E9692B"/>
    <w:rsid w:val="00E96AB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1DD"/>
    <w:rsid w:val="00EA1551"/>
    <w:rsid w:val="00EA1814"/>
    <w:rsid w:val="00EA1823"/>
    <w:rsid w:val="00EA18F9"/>
    <w:rsid w:val="00EA23B4"/>
    <w:rsid w:val="00EA295F"/>
    <w:rsid w:val="00EA2A32"/>
    <w:rsid w:val="00EA2DD2"/>
    <w:rsid w:val="00EA30E9"/>
    <w:rsid w:val="00EA3441"/>
    <w:rsid w:val="00EA3AB2"/>
    <w:rsid w:val="00EA3AED"/>
    <w:rsid w:val="00EA3B42"/>
    <w:rsid w:val="00EA3D2A"/>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0ECF"/>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D77"/>
    <w:rsid w:val="00EC3E49"/>
    <w:rsid w:val="00EC3EBF"/>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21"/>
    <w:rsid w:val="00EC6CD5"/>
    <w:rsid w:val="00EC7589"/>
    <w:rsid w:val="00EC763A"/>
    <w:rsid w:val="00EC7A4F"/>
    <w:rsid w:val="00EC7B7F"/>
    <w:rsid w:val="00EC7CF1"/>
    <w:rsid w:val="00EC7F0B"/>
    <w:rsid w:val="00ED02B2"/>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2CD9"/>
    <w:rsid w:val="00ED3522"/>
    <w:rsid w:val="00ED3BD8"/>
    <w:rsid w:val="00ED3C9A"/>
    <w:rsid w:val="00ED3ED8"/>
    <w:rsid w:val="00ED465A"/>
    <w:rsid w:val="00ED4727"/>
    <w:rsid w:val="00ED484E"/>
    <w:rsid w:val="00ED4919"/>
    <w:rsid w:val="00ED4D4A"/>
    <w:rsid w:val="00ED4E48"/>
    <w:rsid w:val="00ED51EC"/>
    <w:rsid w:val="00ED527C"/>
    <w:rsid w:val="00ED5912"/>
    <w:rsid w:val="00ED5AAE"/>
    <w:rsid w:val="00ED5AE5"/>
    <w:rsid w:val="00ED5C66"/>
    <w:rsid w:val="00ED5D2B"/>
    <w:rsid w:val="00ED5F72"/>
    <w:rsid w:val="00ED5F74"/>
    <w:rsid w:val="00ED64A6"/>
    <w:rsid w:val="00ED64BD"/>
    <w:rsid w:val="00ED6700"/>
    <w:rsid w:val="00ED6987"/>
    <w:rsid w:val="00ED69DF"/>
    <w:rsid w:val="00ED6B5E"/>
    <w:rsid w:val="00ED6BC9"/>
    <w:rsid w:val="00ED6CE6"/>
    <w:rsid w:val="00ED70AC"/>
    <w:rsid w:val="00ED70F9"/>
    <w:rsid w:val="00ED7272"/>
    <w:rsid w:val="00ED73BE"/>
    <w:rsid w:val="00ED7718"/>
    <w:rsid w:val="00ED7911"/>
    <w:rsid w:val="00ED7941"/>
    <w:rsid w:val="00ED7D3F"/>
    <w:rsid w:val="00EE077B"/>
    <w:rsid w:val="00EE0B3B"/>
    <w:rsid w:val="00EE14CB"/>
    <w:rsid w:val="00EE165F"/>
    <w:rsid w:val="00EE1833"/>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1E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42"/>
    <w:rsid w:val="00EE6B64"/>
    <w:rsid w:val="00EE6B73"/>
    <w:rsid w:val="00EE6C17"/>
    <w:rsid w:val="00EE6D70"/>
    <w:rsid w:val="00EE6EAF"/>
    <w:rsid w:val="00EE7377"/>
    <w:rsid w:val="00EE743C"/>
    <w:rsid w:val="00EE7451"/>
    <w:rsid w:val="00EE76FE"/>
    <w:rsid w:val="00EE7728"/>
    <w:rsid w:val="00EE77AD"/>
    <w:rsid w:val="00EE7CD3"/>
    <w:rsid w:val="00EE7D6B"/>
    <w:rsid w:val="00EE7F8B"/>
    <w:rsid w:val="00EF0095"/>
    <w:rsid w:val="00EF00E9"/>
    <w:rsid w:val="00EF028D"/>
    <w:rsid w:val="00EF0D6C"/>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9AA"/>
    <w:rsid w:val="00EF4309"/>
    <w:rsid w:val="00EF4540"/>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6F41"/>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EBE"/>
    <w:rsid w:val="00F07EEC"/>
    <w:rsid w:val="00F1005C"/>
    <w:rsid w:val="00F105E8"/>
    <w:rsid w:val="00F1083F"/>
    <w:rsid w:val="00F1098A"/>
    <w:rsid w:val="00F10A2E"/>
    <w:rsid w:val="00F10B52"/>
    <w:rsid w:val="00F10B8A"/>
    <w:rsid w:val="00F10D69"/>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BC5"/>
    <w:rsid w:val="00F21D98"/>
    <w:rsid w:val="00F22215"/>
    <w:rsid w:val="00F2240C"/>
    <w:rsid w:val="00F2264A"/>
    <w:rsid w:val="00F227A5"/>
    <w:rsid w:val="00F22CD0"/>
    <w:rsid w:val="00F22EEE"/>
    <w:rsid w:val="00F22EF8"/>
    <w:rsid w:val="00F22FED"/>
    <w:rsid w:val="00F230F8"/>
    <w:rsid w:val="00F234A7"/>
    <w:rsid w:val="00F23948"/>
    <w:rsid w:val="00F241FA"/>
    <w:rsid w:val="00F24271"/>
    <w:rsid w:val="00F24A6D"/>
    <w:rsid w:val="00F25166"/>
    <w:rsid w:val="00F25360"/>
    <w:rsid w:val="00F253A7"/>
    <w:rsid w:val="00F2586D"/>
    <w:rsid w:val="00F25881"/>
    <w:rsid w:val="00F25B58"/>
    <w:rsid w:val="00F25D66"/>
    <w:rsid w:val="00F26505"/>
    <w:rsid w:val="00F265FC"/>
    <w:rsid w:val="00F26AF7"/>
    <w:rsid w:val="00F26C6F"/>
    <w:rsid w:val="00F26ECB"/>
    <w:rsid w:val="00F26FAA"/>
    <w:rsid w:val="00F27081"/>
    <w:rsid w:val="00F270A5"/>
    <w:rsid w:val="00F27337"/>
    <w:rsid w:val="00F27426"/>
    <w:rsid w:val="00F27778"/>
    <w:rsid w:val="00F27C2B"/>
    <w:rsid w:val="00F27D54"/>
    <w:rsid w:val="00F27DDC"/>
    <w:rsid w:val="00F30247"/>
    <w:rsid w:val="00F30580"/>
    <w:rsid w:val="00F309A7"/>
    <w:rsid w:val="00F30F9A"/>
    <w:rsid w:val="00F30FB0"/>
    <w:rsid w:val="00F3109A"/>
    <w:rsid w:val="00F3132E"/>
    <w:rsid w:val="00F3158D"/>
    <w:rsid w:val="00F315AF"/>
    <w:rsid w:val="00F315EC"/>
    <w:rsid w:val="00F31C70"/>
    <w:rsid w:val="00F32076"/>
    <w:rsid w:val="00F325C4"/>
    <w:rsid w:val="00F32638"/>
    <w:rsid w:val="00F326C9"/>
    <w:rsid w:val="00F32A90"/>
    <w:rsid w:val="00F32AC4"/>
    <w:rsid w:val="00F32C57"/>
    <w:rsid w:val="00F32CC7"/>
    <w:rsid w:val="00F32ECD"/>
    <w:rsid w:val="00F332D7"/>
    <w:rsid w:val="00F3356C"/>
    <w:rsid w:val="00F335A9"/>
    <w:rsid w:val="00F33A48"/>
    <w:rsid w:val="00F33EEF"/>
    <w:rsid w:val="00F340C7"/>
    <w:rsid w:val="00F34A72"/>
    <w:rsid w:val="00F34B23"/>
    <w:rsid w:val="00F34CB2"/>
    <w:rsid w:val="00F34E2D"/>
    <w:rsid w:val="00F354B5"/>
    <w:rsid w:val="00F35627"/>
    <w:rsid w:val="00F3562B"/>
    <w:rsid w:val="00F359DA"/>
    <w:rsid w:val="00F35B08"/>
    <w:rsid w:val="00F360D8"/>
    <w:rsid w:val="00F360E0"/>
    <w:rsid w:val="00F3625F"/>
    <w:rsid w:val="00F36292"/>
    <w:rsid w:val="00F362FF"/>
    <w:rsid w:val="00F3631A"/>
    <w:rsid w:val="00F3641F"/>
    <w:rsid w:val="00F364E5"/>
    <w:rsid w:val="00F3657C"/>
    <w:rsid w:val="00F3682A"/>
    <w:rsid w:val="00F36A1B"/>
    <w:rsid w:val="00F36B27"/>
    <w:rsid w:val="00F36D61"/>
    <w:rsid w:val="00F36EE5"/>
    <w:rsid w:val="00F37054"/>
    <w:rsid w:val="00F37244"/>
    <w:rsid w:val="00F37867"/>
    <w:rsid w:val="00F379A6"/>
    <w:rsid w:val="00F37A8F"/>
    <w:rsid w:val="00F37AEB"/>
    <w:rsid w:val="00F37BC0"/>
    <w:rsid w:val="00F37FB7"/>
    <w:rsid w:val="00F4029E"/>
    <w:rsid w:val="00F40373"/>
    <w:rsid w:val="00F4057C"/>
    <w:rsid w:val="00F40835"/>
    <w:rsid w:val="00F40950"/>
    <w:rsid w:val="00F40AEA"/>
    <w:rsid w:val="00F40C1A"/>
    <w:rsid w:val="00F40CE0"/>
    <w:rsid w:val="00F40E17"/>
    <w:rsid w:val="00F40F63"/>
    <w:rsid w:val="00F41384"/>
    <w:rsid w:val="00F41434"/>
    <w:rsid w:val="00F41A5E"/>
    <w:rsid w:val="00F41C0C"/>
    <w:rsid w:val="00F4200D"/>
    <w:rsid w:val="00F42C03"/>
    <w:rsid w:val="00F42CC8"/>
    <w:rsid w:val="00F42E8D"/>
    <w:rsid w:val="00F430FB"/>
    <w:rsid w:val="00F431C5"/>
    <w:rsid w:val="00F4337C"/>
    <w:rsid w:val="00F439E1"/>
    <w:rsid w:val="00F43AD9"/>
    <w:rsid w:val="00F43BC4"/>
    <w:rsid w:val="00F43D85"/>
    <w:rsid w:val="00F43DF3"/>
    <w:rsid w:val="00F43F47"/>
    <w:rsid w:val="00F44011"/>
    <w:rsid w:val="00F44406"/>
    <w:rsid w:val="00F4442E"/>
    <w:rsid w:val="00F4445C"/>
    <w:rsid w:val="00F44BBA"/>
    <w:rsid w:val="00F44D15"/>
    <w:rsid w:val="00F44F1B"/>
    <w:rsid w:val="00F45239"/>
    <w:rsid w:val="00F45284"/>
    <w:rsid w:val="00F45470"/>
    <w:rsid w:val="00F45CD2"/>
    <w:rsid w:val="00F45D58"/>
    <w:rsid w:val="00F45D9B"/>
    <w:rsid w:val="00F45E0A"/>
    <w:rsid w:val="00F45FE7"/>
    <w:rsid w:val="00F4614D"/>
    <w:rsid w:val="00F46B86"/>
    <w:rsid w:val="00F46BD6"/>
    <w:rsid w:val="00F46C9A"/>
    <w:rsid w:val="00F470DE"/>
    <w:rsid w:val="00F47223"/>
    <w:rsid w:val="00F4722F"/>
    <w:rsid w:val="00F472DB"/>
    <w:rsid w:val="00F475CD"/>
    <w:rsid w:val="00F477B1"/>
    <w:rsid w:val="00F47813"/>
    <w:rsid w:val="00F478A8"/>
    <w:rsid w:val="00F47B96"/>
    <w:rsid w:val="00F47B9A"/>
    <w:rsid w:val="00F501B6"/>
    <w:rsid w:val="00F503FD"/>
    <w:rsid w:val="00F504D3"/>
    <w:rsid w:val="00F50806"/>
    <w:rsid w:val="00F508DF"/>
    <w:rsid w:val="00F510B0"/>
    <w:rsid w:val="00F511BB"/>
    <w:rsid w:val="00F51363"/>
    <w:rsid w:val="00F51FC1"/>
    <w:rsid w:val="00F5249B"/>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98"/>
    <w:rsid w:val="00F54FEE"/>
    <w:rsid w:val="00F5549E"/>
    <w:rsid w:val="00F559BB"/>
    <w:rsid w:val="00F55BC7"/>
    <w:rsid w:val="00F55CB3"/>
    <w:rsid w:val="00F55D95"/>
    <w:rsid w:val="00F55DED"/>
    <w:rsid w:val="00F560FD"/>
    <w:rsid w:val="00F5625D"/>
    <w:rsid w:val="00F562A3"/>
    <w:rsid w:val="00F563D2"/>
    <w:rsid w:val="00F56B2B"/>
    <w:rsid w:val="00F56BB6"/>
    <w:rsid w:val="00F56C17"/>
    <w:rsid w:val="00F56C7F"/>
    <w:rsid w:val="00F57102"/>
    <w:rsid w:val="00F57368"/>
    <w:rsid w:val="00F57756"/>
    <w:rsid w:val="00F57AEC"/>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AF6"/>
    <w:rsid w:val="00F64C46"/>
    <w:rsid w:val="00F65166"/>
    <w:rsid w:val="00F65314"/>
    <w:rsid w:val="00F654AC"/>
    <w:rsid w:val="00F65676"/>
    <w:rsid w:val="00F665D6"/>
    <w:rsid w:val="00F66788"/>
    <w:rsid w:val="00F66F4A"/>
    <w:rsid w:val="00F67244"/>
    <w:rsid w:val="00F6731D"/>
    <w:rsid w:val="00F677E6"/>
    <w:rsid w:val="00F67E19"/>
    <w:rsid w:val="00F67E29"/>
    <w:rsid w:val="00F67E5A"/>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C83"/>
    <w:rsid w:val="00F73055"/>
    <w:rsid w:val="00F73137"/>
    <w:rsid w:val="00F73141"/>
    <w:rsid w:val="00F736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AE5"/>
    <w:rsid w:val="00F76E4D"/>
    <w:rsid w:val="00F771D1"/>
    <w:rsid w:val="00F778FE"/>
    <w:rsid w:val="00F779CB"/>
    <w:rsid w:val="00F77BC0"/>
    <w:rsid w:val="00F77E3D"/>
    <w:rsid w:val="00F8033A"/>
    <w:rsid w:val="00F804AC"/>
    <w:rsid w:val="00F805EB"/>
    <w:rsid w:val="00F8079D"/>
    <w:rsid w:val="00F807B4"/>
    <w:rsid w:val="00F80926"/>
    <w:rsid w:val="00F80A39"/>
    <w:rsid w:val="00F80B54"/>
    <w:rsid w:val="00F80CA5"/>
    <w:rsid w:val="00F80CA8"/>
    <w:rsid w:val="00F80E8D"/>
    <w:rsid w:val="00F80F7A"/>
    <w:rsid w:val="00F81166"/>
    <w:rsid w:val="00F8190C"/>
    <w:rsid w:val="00F81B7E"/>
    <w:rsid w:val="00F81C00"/>
    <w:rsid w:val="00F81C0B"/>
    <w:rsid w:val="00F81C98"/>
    <w:rsid w:val="00F81E51"/>
    <w:rsid w:val="00F81ECD"/>
    <w:rsid w:val="00F81FCB"/>
    <w:rsid w:val="00F821EB"/>
    <w:rsid w:val="00F82564"/>
    <w:rsid w:val="00F82591"/>
    <w:rsid w:val="00F829FD"/>
    <w:rsid w:val="00F8316D"/>
    <w:rsid w:val="00F833A5"/>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4FF9"/>
    <w:rsid w:val="00F8529E"/>
    <w:rsid w:val="00F853F2"/>
    <w:rsid w:val="00F85618"/>
    <w:rsid w:val="00F85775"/>
    <w:rsid w:val="00F85A34"/>
    <w:rsid w:val="00F85C08"/>
    <w:rsid w:val="00F85CD1"/>
    <w:rsid w:val="00F86371"/>
    <w:rsid w:val="00F863AE"/>
    <w:rsid w:val="00F8655B"/>
    <w:rsid w:val="00F86691"/>
    <w:rsid w:val="00F866BC"/>
    <w:rsid w:val="00F8670A"/>
    <w:rsid w:val="00F867A2"/>
    <w:rsid w:val="00F867B7"/>
    <w:rsid w:val="00F8697A"/>
    <w:rsid w:val="00F869E8"/>
    <w:rsid w:val="00F86F86"/>
    <w:rsid w:val="00F87026"/>
    <w:rsid w:val="00F870EF"/>
    <w:rsid w:val="00F87669"/>
    <w:rsid w:val="00F87798"/>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24"/>
    <w:rsid w:val="00F92B81"/>
    <w:rsid w:val="00F92B99"/>
    <w:rsid w:val="00F92D43"/>
    <w:rsid w:val="00F931EA"/>
    <w:rsid w:val="00F935ED"/>
    <w:rsid w:val="00F9370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ADB"/>
    <w:rsid w:val="00F95B60"/>
    <w:rsid w:val="00F95C4A"/>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BAD"/>
    <w:rsid w:val="00FA1D72"/>
    <w:rsid w:val="00FA1FEF"/>
    <w:rsid w:val="00FA25BF"/>
    <w:rsid w:val="00FA272A"/>
    <w:rsid w:val="00FA29F4"/>
    <w:rsid w:val="00FA2A6E"/>
    <w:rsid w:val="00FA32E9"/>
    <w:rsid w:val="00FA347E"/>
    <w:rsid w:val="00FA3535"/>
    <w:rsid w:val="00FA3553"/>
    <w:rsid w:val="00FA3A51"/>
    <w:rsid w:val="00FA3AAF"/>
    <w:rsid w:val="00FA3E0C"/>
    <w:rsid w:val="00FA4041"/>
    <w:rsid w:val="00FA422F"/>
    <w:rsid w:val="00FA4255"/>
    <w:rsid w:val="00FA43F9"/>
    <w:rsid w:val="00FA4596"/>
    <w:rsid w:val="00FA4664"/>
    <w:rsid w:val="00FA48F3"/>
    <w:rsid w:val="00FA4DA1"/>
    <w:rsid w:val="00FA4E50"/>
    <w:rsid w:val="00FA5171"/>
    <w:rsid w:val="00FA5194"/>
    <w:rsid w:val="00FA51F3"/>
    <w:rsid w:val="00FA5453"/>
    <w:rsid w:val="00FA56B7"/>
    <w:rsid w:val="00FA57FC"/>
    <w:rsid w:val="00FA598C"/>
    <w:rsid w:val="00FA5A8A"/>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C"/>
    <w:rsid w:val="00FA7B5D"/>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2126"/>
    <w:rsid w:val="00FC295F"/>
    <w:rsid w:val="00FC2CDA"/>
    <w:rsid w:val="00FC2D03"/>
    <w:rsid w:val="00FC3038"/>
    <w:rsid w:val="00FC36F4"/>
    <w:rsid w:val="00FC39BC"/>
    <w:rsid w:val="00FC3F93"/>
    <w:rsid w:val="00FC43BC"/>
    <w:rsid w:val="00FC440D"/>
    <w:rsid w:val="00FC47C9"/>
    <w:rsid w:val="00FC47E4"/>
    <w:rsid w:val="00FC4CCA"/>
    <w:rsid w:val="00FC4E1C"/>
    <w:rsid w:val="00FC4FBF"/>
    <w:rsid w:val="00FC50C8"/>
    <w:rsid w:val="00FC5116"/>
    <w:rsid w:val="00FC525B"/>
    <w:rsid w:val="00FC5278"/>
    <w:rsid w:val="00FC5313"/>
    <w:rsid w:val="00FC54DD"/>
    <w:rsid w:val="00FC58E5"/>
    <w:rsid w:val="00FC5BA3"/>
    <w:rsid w:val="00FC5E9A"/>
    <w:rsid w:val="00FC61E8"/>
    <w:rsid w:val="00FC6AB3"/>
    <w:rsid w:val="00FC6AD4"/>
    <w:rsid w:val="00FC6CBE"/>
    <w:rsid w:val="00FC6E7D"/>
    <w:rsid w:val="00FC714D"/>
    <w:rsid w:val="00FC71CA"/>
    <w:rsid w:val="00FC7410"/>
    <w:rsid w:val="00FC74FB"/>
    <w:rsid w:val="00FC74FE"/>
    <w:rsid w:val="00FC7613"/>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8C8"/>
    <w:rsid w:val="00FD6976"/>
    <w:rsid w:val="00FD6B27"/>
    <w:rsid w:val="00FD6FAF"/>
    <w:rsid w:val="00FD7092"/>
    <w:rsid w:val="00FD718B"/>
    <w:rsid w:val="00FD7243"/>
    <w:rsid w:val="00FD7457"/>
    <w:rsid w:val="00FD75CA"/>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A6"/>
    <w:rsid w:val="00FE13E6"/>
    <w:rsid w:val="00FE15DE"/>
    <w:rsid w:val="00FE1616"/>
    <w:rsid w:val="00FE166F"/>
    <w:rsid w:val="00FE1988"/>
    <w:rsid w:val="00FE1A68"/>
    <w:rsid w:val="00FE1B19"/>
    <w:rsid w:val="00FE1F99"/>
    <w:rsid w:val="00FE21F3"/>
    <w:rsid w:val="00FE22D5"/>
    <w:rsid w:val="00FE26B2"/>
    <w:rsid w:val="00FE2903"/>
    <w:rsid w:val="00FE2FAF"/>
    <w:rsid w:val="00FE304B"/>
    <w:rsid w:val="00FE34BC"/>
    <w:rsid w:val="00FE3648"/>
    <w:rsid w:val="00FE3825"/>
    <w:rsid w:val="00FE383E"/>
    <w:rsid w:val="00FE39B8"/>
    <w:rsid w:val="00FE3C5B"/>
    <w:rsid w:val="00FE3FAD"/>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7033"/>
    <w:rsid w:val="00FE7363"/>
    <w:rsid w:val="00FE75FB"/>
    <w:rsid w:val="00FE7A14"/>
    <w:rsid w:val="00FE7A28"/>
    <w:rsid w:val="00FF12DB"/>
    <w:rsid w:val="00FF139D"/>
    <w:rsid w:val="00FF1427"/>
    <w:rsid w:val="00FF17A9"/>
    <w:rsid w:val="00FF18D1"/>
    <w:rsid w:val="00FF1E2B"/>
    <w:rsid w:val="00FF1F40"/>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2D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5C3840"/>
    <w:pPr>
      <w:spacing w:line="360" w:lineRule="auto"/>
      <w:jc w:val="both"/>
    </w:pPr>
  </w:style>
  <w:style w:type="character" w:customStyle="1" w:styleId="150">
    <w:name w:val="1.5內文 字元"/>
    <w:basedOn w:val="a2"/>
    <w:link w:val="15"/>
    <w:rsid w:val="005C3840"/>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Data" Target="diagrams/data2.xml"/><Relationship Id="rId39" Type="http://schemas.openxmlformats.org/officeDocument/2006/relationships/hyperlink" Target="https://doi.org/10.1002/mde.3507" TargetMode="Externa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image" Target="media/image11.png"/><Relationship Id="rId42" Type="http://schemas.openxmlformats.org/officeDocument/2006/relationships/hyperlink" Target="https://doi.org/10.1016/j.respol.2017.01.015" TargetMode="External"/><Relationship Id="rId47" Type="http://schemas.openxmlformats.org/officeDocument/2006/relationships/header" Target="header5.xml"/><Relationship Id="rId50"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hyperlink" Target="https://doi.org/10.1287/orsc.11.4.404.14600" TargetMode="External"/><Relationship Id="rId46"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diagramColors" Target="diagrams/colors2.xml"/><Relationship Id="rId41" Type="http://schemas.openxmlformats.org/officeDocument/2006/relationships/hyperlink" Target="https://www.jstor.org/stable/266296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Colors" Target="diagrams/colors1.xml"/><Relationship Id="rId32" Type="http://schemas.openxmlformats.org/officeDocument/2006/relationships/image" Target="media/image9.png"/><Relationship Id="rId37" Type="http://schemas.openxmlformats.org/officeDocument/2006/relationships/hyperlink" Target="https://doi.org/https://doi.org/10.2307/41166021" TargetMode="External"/><Relationship Id="rId40" Type="http://schemas.openxmlformats.org/officeDocument/2006/relationships/hyperlink" Target="https://doi.org/10.1287/orsc.1050.0116" TargetMode="External"/><Relationship Id="rId45" Type="http://schemas.openxmlformats.org/officeDocument/2006/relationships/hyperlink" Target="https://doi.org/10.6146/univj.18-1.05" TargetMode="External"/><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hyperlink" Target="https://doi.org/10.1002/smj.4250141009" TargetMode="External"/><Relationship Id="rId49"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8.png"/><Relationship Id="rId44" Type="http://schemas.openxmlformats.org/officeDocument/2006/relationships/hyperlink" Target="https://doi.org/10.1111/j.1467-6486.1988.tb00039.x"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hyperlink" Target="https://doi.org/10.1177/017084069701800106" TargetMode="External"/><Relationship Id="rId43" Type="http://schemas.openxmlformats.org/officeDocument/2006/relationships/hyperlink" Target="https://doi.org/10.1287/orsc.2014.0895" TargetMode="External"/><Relationship Id="rId48" Type="http://schemas.openxmlformats.org/officeDocument/2006/relationships/footer" Target="footer4.xml"/><Relationship Id="rId8" Type="http://schemas.openxmlformats.org/officeDocument/2006/relationships/image" Target="media/image1.jpeg"/><Relationship Id="rId51" Type="http://schemas.openxmlformats.org/officeDocument/2006/relationships/footer" Target="footer6.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20</Pages>
  <Words>33262</Words>
  <Characters>189597</Characters>
  <Application>Microsoft Office Word</Application>
  <DocSecurity>0</DocSecurity>
  <Lines>1579</Lines>
  <Paragraphs>444</Paragraphs>
  <ScaleCrop>false</ScaleCrop>
  <Company/>
  <LinksUpToDate>false</LinksUpToDate>
  <CharactersWithSpaces>22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81</cp:revision>
  <cp:lastPrinted>2025-06-18T07:25:00Z</cp:lastPrinted>
  <dcterms:created xsi:type="dcterms:W3CDTF">2025-06-18T01:48:00Z</dcterms:created>
  <dcterms:modified xsi:type="dcterms:W3CDTF">2025-06-18T07:31:00Z</dcterms:modified>
</cp:coreProperties>
</file>